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900" w:type="dxa"/>
        <w:tblInd w:w="-820" w:type="dxa"/>
        <w:tblLook w:val="04A0" w:firstRow="1" w:lastRow="0" w:firstColumn="1" w:lastColumn="0" w:noHBand="0" w:noVBand="1"/>
      </w:tblPr>
      <w:tblGrid>
        <w:gridCol w:w="3988"/>
        <w:gridCol w:w="1728"/>
        <w:gridCol w:w="1728"/>
        <w:gridCol w:w="1728"/>
        <w:gridCol w:w="1728"/>
      </w:tblGrid>
      <w:tr w:rsidR="00454713" w:rsidRPr="00454713" w14:paraId="62E4CA1E" w14:textId="77777777" w:rsidTr="00984ED0">
        <w:trPr>
          <w:trHeight w:val="1185"/>
        </w:trPr>
        <w:tc>
          <w:tcPr>
            <w:tcW w:w="3988"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57A70DAA" w14:textId="77777777" w:rsidR="00454713" w:rsidRPr="00454713" w:rsidRDefault="00454713" w:rsidP="00454713">
            <w:pPr>
              <w:spacing w:after="0" w:line="240" w:lineRule="auto"/>
              <w:rPr>
                <w:rFonts w:ascii="Calibri" w:eastAsia="Times New Roman" w:hAnsi="Calibri" w:cs="Calibri"/>
                <w:b/>
                <w:bCs/>
                <w:color w:val="000000"/>
                <w:sz w:val="20"/>
                <w:szCs w:val="20"/>
              </w:rPr>
            </w:pPr>
            <w:r w:rsidRPr="00454713">
              <w:rPr>
                <w:rFonts w:ascii="Calibri" w:eastAsia="Times New Roman" w:hAnsi="Calibri" w:cs="Calibri"/>
                <w:b/>
                <w:bCs/>
                <w:color w:val="000000"/>
                <w:sz w:val="20"/>
                <w:szCs w:val="20"/>
              </w:rPr>
              <w:t> </w:t>
            </w:r>
          </w:p>
        </w:tc>
        <w:tc>
          <w:tcPr>
            <w:tcW w:w="1728" w:type="dxa"/>
            <w:tcBorders>
              <w:top w:val="single" w:sz="8" w:space="0" w:color="auto"/>
              <w:left w:val="nil"/>
              <w:bottom w:val="single" w:sz="4" w:space="0" w:color="auto"/>
              <w:right w:val="single" w:sz="4" w:space="0" w:color="auto"/>
            </w:tcBorders>
            <w:shd w:val="clear" w:color="auto" w:fill="auto"/>
            <w:vAlign w:val="center"/>
            <w:hideMark/>
          </w:tcPr>
          <w:p w14:paraId="3EC41F2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Research question clearly described?</w:t>
            </w:r>
          </w:p>
        </w:tc>
        <w:tc>
          <w:tcPr>
            <w:tcW w:w="1728" w:type="dxa"/>
            <w:tcBorders>
              <w:top w:val="single" w:sz="8" w:space="0" w:color="auto"/>
              <w:left w:val="nil"/>
              <w:bottom w:val="single" w:sz="4" w:space="0" w:color="auto"/>
              <w:right w:val="single" w:sz="4" w:space="0" w:color="auto"/>
            </w:tcBorders>
            <w:shd w:val="clear" w:color="auto" w:fill="auto"/>
            <w:vAlign w:val="center"/>
            <w:hideMark/>
          </w:tcPr>
          <w:p w14:paraId="04ECFB2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Study design reproducible?</w:t>
            </w:r>
          </w:p>
        </w:tc>
        <w:tc>
          <w:tcPr>
            <w:tcW w:w="1728" w:type="dxa"/>
            <w:tcBorders>
              <w:top w:val="single" w:sz="8" w:space="0" w:color="auto"/>
              <w:left w:val="nil"/>
              <w:bottom w:val="single" w:sz="4" w:space="0" w:color="auto"/>
              <w:right w:val="single" w:sz="4" w:space="0" w:color="auto"/>
            </w:tcBorders>
            <w:shd w:val="clear" w:color="auto" w:fill="auto"/>
            <w:vAlign w:val="center"/>
            <w:hideMark/>
          </w:tcPr>
          <w:p w14:paraId="126CFAE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Relevant participant information?</w:t>
            </w:r>
          </w:p>
        </w:tc>
        <w:tc>
          <w:tcPr>
            <w:tcW w:w="1728" w:type="dxa"/>
            <w:tcBorders>
              <w:top w:val="single" w:sz="8" w:space="0" w:color="auto"/>
              <w:left w:val="nil"/>
              <w:bottom w:val="single" w:sz="4" w:space="0" w:color="auto"/>
              <w:right w:val="single" w:sz="8" w:space="0" w:color="auto"/>
            </w:tcBorders>
            <w:shd w:val="clear" w:color="auto" w:fill="auto"/>
            <w:vAlign w:val="center"/>
            <w:hideMark/>
          </w:tcPr>
          <w:p w14:paraId="79E1B4D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Exposure measured in a valid way?</w:t>
            </w:r>
          </w:p>
        </w:tc>
      </w:tr>
      <w:tr w:rsidR="00454713" w:rsidRPr="00454713" w14:paraId="559C8D2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E2ACB85" w14:textId="29ABCCE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bad-</w:t>
            </w:r>
            <w:proofErr w:type="spellStart"/>
            <w:r w:rsidRPr="00454713">
              <w:rPr>
                <w:rFonts w:ascii="Calibri" w:eastAsia="Times New Roman" w:hAnsi="Calibri" w:cs="Calibri"/>
                <w:color w:val="000000"/>
                <w:sz w:val="20"/>
                <w:szCs w:val="20"/>
              </w:rPr>
              <w:t>Franch</w:t>
            </w:r>
            <w:proofErr w:type="spellEnd"/>
            <w:r w:rsidRPr="00454713">
              <w:rPr>
                <w:rFonts w:ascii="Calibri" w:eastAsia="Times New Roman" w:hAnsi="Calibri" w:cs="Calibri"/>
                <w:color w:val="000000"/>
                <w:sz w:val="20"/>
                <w:szCs w:val="20"/>
              </w:rPr>
              <w:t>, 2012</w:t>
            </w:r>
            <w:r w:rsidR="00400549">
              <w:rPr>
                <w:rFonts w:ascii="Calibri" w:eastAsia="Times New Roman" w:hAnsi="Calibri" w:cs="Calibri"/>
                <w:color w:val="000000"/>
                <w:sz w:val="20"/>
                <w:szCs w:val="20"/>
              </w:rPr>
              <w:t xml:space="preserve"> </w:t>
            </w:r>
            <w:r w:rsidR="00400549">
              <w:rPr>
                <w:rFonts w:ascii="Calibri" w:eastAsia="Times New Roman" w:hAnsi="Calibri" w:cs="Calibri"/>
                <w:color w:val="000000"/>
                <w:sz w:val="20"/>
                <w:szCs w:val="20"/>
              </w:rPr>
              <w:fldChar w:fldCharType="begin">
                <w:fldData xml:space="preserve">PEVuZE5vdGU+PENpdGU+PEF1dGhvcj5BYmFkLUZyYW5jaDwvQXV0aG9yPjxZZWFyPjIwMTI8L1ll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</w:fldData>
              </w:fldChar>
            </w:r>
            <w:r w:rsidR="0047428C">
              <w:rPr>
                <w:rFonts w:ascii="Calibri" w:eastAsia="Times New Roman" w:hAnsi="Calibri" w:cs="Calibri"/>
                <w:color w:val="000000"/>
                <w:sz w:val="20"/>
                <w:szCs w:val="20"/>
              </w:rPr>
              <w:instrText xml:space="preserve"> ADDIN EN.CITE </w:instrText>
            </w:r>
            <w:r w:rsidR="0047428C">
              <w:rPr>
                <w:rFonts w:ascii="Calibri" w:eastAsia="Times New Roman" w:hAnsi="Calibri" w:cs="Calibri"/>
                <w:color w:val="000000"/>
                <w:sz w:val="20"/>
                <w:szCs w:val="20"/>
              </w:rPr>
              <w:fldChar w:fldCharType="begin">
                <w:fldData xml:space="preserve">PEVuZE5vdGU+PENpdGU+PEF1dGhvcj5BYmFkLUZyYW5jaDwvQXV0aG9yPjxZZWFyPjIwMTI8L1ll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</w:fldData>
              </w:fldChar>
            </w:r>
            <w:r w:rsidR="0047428C">
              <w:rPr>
                <w:rFonts w:ascii="Calibri" w:eastAsia="Times New Roman" w:hAnsi="Calibri" w:cs="Calibri"/>
                <w:color w:val="000000"/>
                <w:sz w:val="20"/>
                <w:szCs w:val="20"/>
              </w:rPr>
              <w:instrText xml:space="preserve"> ADDIN EN.CITE.DATA </w:instrText>
            </w:r>
            <w:r w:rsidR="0047428C">
              <w:rPr>
                <w:rFonts w:ascii="Calibri" w:eastAsia="Times New Roman" w:hAnsi="Calibri" w:cs="Calibri"/>
                <w:color w:val="000000"/>
                <w:sz w:val="20"/>
                <w:szCs w:val="20"/>
              </w:rPr>
            </w:r>
            <w:r w:rsidR="0047428C">
              <w:rPr>
                <w:rFonts w:ascii="Calibri" w:eastAsia="Times New Roman" w:hAnsi="Calibri" w:cs="Calibri"/>
                <w:color w:val="000000"/>
                <w:sz w:val="20"/>
                <w:szCs w:val="20"/>
              </w:rPr>
              <w:fldChar w:fldCharType="end"/>
            </w:r>
            <w:r w:rsidR="00400549">
              <w:rPr>
                <w:rFonts w:ascii="Calibri" w:eastAsia="Times New Roman" w:hAnsi="Calibri" w:cs="Calibri"/>
                <w:color w:val="000000"/>
                <w:sz w:val="20"/>
                <w:szCs w:val="20"/>
              </w:rPr>
            </w:r>
            <w:r w:rsidR="00400549">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1</w:t>
            </w:r>
            <w:r w:rsidR="0040054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ACE995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2DE5BE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779767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69C2149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0FDE14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1E079D1" w14:textId="6F118CC6"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brantes, 2020</w:t>
            </w:r>
            <w:r w:rsidR="00400549">
              <w:rPr>
                <w:rFonts w:ascii="Calibri" w:eastAsia="Times New Roman" w:hAnsi="Calibri" w:cs="Calibri"/>
                <w:color w:val="000000"/>
                <w:sz w:val="20"/>
                <w:szCs w:val="20"/>
              </w:rPr>
              <w:t xml:space="preserve"> </w:t>
            </w:r>
            <w:r w:rsidR="0029099E">
              <w:rPr>
                <w:rFonts w:ascii="Calibri" w:eastAsia="Times New Roman" w:hAnsi="Calibri" w:cs="Calibri"/>
                <w:color w:val="000000"/>
                <w:sz w:val="20"/>
                <w:szCs w:val="20"/>
              </w:rPr>
              <w:fldChar w:fldCharType="begin"/>
            </w:r>
            <w:r w:rsidR="0047428C">
              <w:rPr>
                <w:rFonts w:ascii="Calibri" w:eastAsia="Times New Roman" w:hAnsi="Calibri" w:cs="Calibri"/>
                <w:color w:val="000000"/>
                <w:sz w:val="20"/>
                <w:szCs w:val="20"/>
              </w:rPr>
              <w:instrText xml:space="preserve"> ADDIN EN.CITE &lt;EndNote&gt;&lt;Cite&gt;&lt;Author&gt;Abrantes&lt;/Author&gt;&lt;Year&gt;2020&lt;/Year&gt;&lt;RecNum&gt;14228&lt;/RecNum&gt;&lt;DisplayText&gt;&lt;style face="superscript"&gt;2&lt;/style&gt;&lt;/DisplayText&gt;&lt;record&gt;&lt;rec-number&gt;14228&lt;/rec-number&gt;&lt;foreign-keys&gt;&lt;key app="EN" db-id="frrfets06e5a0heafz7xd2z0t0adafsw2fvz" timestamp="1664299879" guid="6a264851-d39e-4e44-9792-6b32f31a32d7"&gt;14228&lt;/key&gt;&lt;/foreign-keys&gt;&lt;ref-type name="Thesis"&gt;32&lt;/ref-type&gt;&lt;contributors&gt;&lt;authors&gt;&lt;author&gt;Abrantes, Gabrielly Regis&lt;/author&gt;&lt;/authors&gt;&lt;/contributors&gt;&lt;titles&gt;&lt;title&gt;Métodos diagnósticos para o vírus mayaro: revisão sistemática e avaliação molecular em pacientes arbovirose like em unidade municipal de sáude de Goiânia-Goiás.&lt;/title&gt;&lt;/titles&gt;&lt;pages&gt;107&lt;/pages&gt;&lt;volume&gt;Mestrado em Genética e Biologia Molecular&lt;/volume&gt;&lt;dates&gt;&lt;year&gt;2020&lt;/year&gt;&lt;/dates&gt;&lt;publisher&gt;Universidade Federal de Goiás&lt;/publisher&gt;&lt;work-type&gt;Dissertação&lt;/work-type&gt;&lt;urls&gt;&lt;/urls&gt;&lt;electronic-resource-num&gt;https://repositorio.bc.ufg.br/tede/handle/tede/10517&lt;/electronic-resource-num&gt;&lt;/record&gt;&lt;/Cite&gt;&lt;/EndNote&gt;</w:instrText>
            </w:r>
            <w:r w:rsidR="0029099E">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2</w:t>
            </w:r>
            <w:r w:rsidR="0029099E">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BAE46E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7E2EF0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7F9851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A7476C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276BCF2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6B8159F" w14:textId="5EFD670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guilar-Luis, 2020</w:t>
            </w:r>
            <w:r w:rsidR="00A92CC2">
              <w:rPr>
                <w:rFonts w:ascii="Calibri" w:eastAsia="Times New Roman" w:hAnsi="Calibri" w:cs="Calibri"/>
                <w:color w:val="000000"/>
                <w:sz w:val="20"/>
                <w:szCs w:val="20"/>
              </w:rPr>
              <w:t xml:space="preserve"> </w:t>
            </w:r>
            <w:r w:rsidR="00A92CC2">
              <w:rPr>
                <w:rFonts w:ascii="Calibri" w:eastAsia="Times New Roman" w:hAnsi="Calibri" w:cs="Calibri"/>
                <w:color w:val="000000"/>
                <w:sz w:val="20"/>
                <w:szCs w:val="20"/>
              </w:rPr>
              <w:fldChar w:fldCharType="begin">
                <w:fldData xml:space="preserve">PEVuZE5vdGU+PENpdGU+PEF1dGhvcj5BZ3VpbGFyLUx1aXM8L0F1dGhvcj48WWVhcj4yMDIwPC9Z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</w:fldData>
              </w:fldChar>
            </w:r>
            <w:r w:rsidR="0047428C">
              <w:rPr>
                <w:rFonts w:ascii="Calibri" w:eastAsia="Times New Roman" w:hAnsi="Calibri" w:cs="Calibri"/>
                <w:color w:val="000000"/>
                <w:sz w:val="20"/>
                <w:szCs w:val="20"/>
              </w:rPr>
              <w:instrText xml:space="preserve"> ADDIN EN.CITE </w:instrText>
            </w:r>
            <w:r w:rsidR="0047428C">
              <w:rPr>
                <w:rFonts w:ascii="Calibri" w:eastAsia="Times New Roman" w:hAnsi="Calibri" w:cs="Calibri"/>
                <w:color w:val="000000"/>
                <w:sz w:val="20"/>
                <w:szCs w:val="20"/>
              </w:rPr>
              <w:fldChar w:fldCharType="begin">
                <w:fldData xml:space="preserve">PEVuZE5vdGU+PENpdGU+PEF1dGhvcj5BZ3VpbGFyLUx1aXM8L0F1dGhvcj48WWVhcj4yMDIwPC9Z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</w:fldData>
              </w:fldChar>
            </w:r>
            <w:r w:rsidR="0047428C">
              <w:rPr>
                <w:rFonts w:ascii="Calibri" w:eastAsia="Times New Roman" w:hAnsi="Calibri" w:cs="Calibri"/>
                <w:color w:val="000000"/>
                <w:sz w:val="20"/>
                <w:szCs w:val="20"/>
              </w:rPr>
              <w:instrText xml:space="preserve"> ADDIN EN.CITE.DATA </w:instrText>
            </w:r>
            <w:r w:rsidR="0047428C">
              <w:rPr>
                <w:rFonts w:ascii="Calibri" w:eastAsia="Times New Roman" w:hAnsi="Calibri" w:cs="Calibri"/>
                <w:color w:val="000000"/>
                <w:sz w:val="20"/>
                <w:szCs w:val="20"/>
              </w:rPr>
            </w:r>
            <w:r w:rsidR="0047428C">
              <w:rPr>
                <w:rFonts w:ascii="Calibri" w:eastAsia="Times New Roman" w:hAnsi="Calibri" w:cs="Calibri"/>
                <w:color w:val="000000"/>
                <w:sz w:val="20"/>
                <w:szCs w:val="20"/>
              </w:rPr>
              <w:fldChar w:fldCharType="end"/>
            </w:r>
            <w:r w:rsidR="00A92CC2">
              <w:rPr>
                <w:rFonts w:ascii="Calibri" w:eastAsia="Times New Roman" w:hAnsi="Calibri" w:cs="Calibri"/>
                <w:color w:val="000000"/>
                <w:sz w:val="20"/>
                <w:szCs w:val="20"/>
              </w:rPr>
            </w:r>
            <w:r w:rsidR="00A92CC2">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3</w:t>
            </w:r>
            <w:r w:rsidR="00A92CC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F222A6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CC1E59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59168D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67090B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6094BA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DF73135" w14:textId="53C95065"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guilar-Luis, 2021</w:t>
            </w:r>
            <w:r w:rsidR="00A92CC2">
              <w:rPr>
                <w:rFonts w:ascii="Calibri" w:eastAsia="Times New Roman" w:hAnsi="Calibri" w:cs="Calibri"/>
                <w:color w:val="000000"/>
                <w:sz w:val="20"/>
                <w:szCs w:val="20"/>
              </w:rPr>
              <w:t xml:space="preserve"> </w:t>
            </w:r>
            <w:r w:rsidR="00A92CC2">
              <w:rPr>
                <w:rFonts w:ascii="Calibri" w:eastAsia="Times New Roman" w:hAnsi="Calibri" w:cs="Calibri"/>
                <w:color w:val="000000"/>
                <w:sz w:val="20"/>
                <w:szCs w:val="20"/>
              </w:rPr>
              <w:fldChar w:fldCharType="begin">
                <w:fldData xml:space="preserve">PEVuZE5vdGU+PENpdGU+PEF1dGhvcj5BZ3VpbGFyLUx1aXM8L0F1dGhvcj48WWVhcj4yMDIxPC9Z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</w:fldData>
              </w:fldChar>
            </w:r>
            <w:r w:rsidR="0047428C">
              <w:rPr>
                <w:rFonts w:ascii="Calibri" w:eastAsia="Times New Roman" w:hAnsi="Calibri" w:cs="Calibri"/>
                <w:color w:val="000000"/>
                <w:sz w:val="20"/>
                <w:szCs w:val="20"/>
              </w:rPr>
              <w:instrText xml:space="preserve"> ADDIN EN.CITE </w:instrText>
            </w:r>
            <w:r w:rsidR="0047428C">
              <w:rPr>
                <w:rFonts w:ascii="Calibri" w:eastAsia="Times New Roman" w:hAnsi="Calibri" w:cs="Calibri"/>
                <w:color w:val="000000"/>
                <w:sz w:val="20"/>
                <w:szCs w:val="20"/>
              </w:rPr>
              <w:fldChar w:fldCharType="begin">
                <w:fldData xml:space="preserve">PEVuZE5vdGU+PENpdGU+PEF1dGhvcj5BZ3VpbGFyLUx1aXM8L0F1dGhvcj48WWVhcj4yMDIxPC9Z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</w:fldData>
              </w:fldChar>
            </w:r>
            <w:r w:rsidR="0047428C">
              <w:rPr>
                <w:rFonts w:ascii="Calibri" w:eastAsia="Times New Roman" w:hAnsi="Calibri" w:cs="Calibri"/>
                <w:color w:val="000000"/>
                <w:sz w:val="20"/>
                <w:szCs w:val="20"/>
              </w:rPr>
              <w:instrText xml:space="preserve"> ADDIN EN.CITE.DATA </w:instrText>
            </w:r>
            <w:r w:rsidR="0047428C">
              <w:rPr>
                <w:rFonts w:ascii="Calibri" w:eastAsia="Times New Roman" w:hAnsi="Calibri" w:cs="Calibri"/>
                <w:color w:val="000000"/>
                <w:sz w:val="20"/>
                <w:szCs w:val="20"/>
              </w:rPr>
            </w:r>
            <w:r w:rsidR="0047428C">
              <w:rPr>
                <w:rFonts w:ascii="Calibri" w:eastAsia="Times New Roman" w:hAnsi="Calibri" w:cs="Calibri"/>
                <w:color w:val="000000"/>
                <w:sz w:val="20"/>
                <w:szCs w:val="20"/>
              </w:rPr>
              <w:fldChar w:fldCharType="end"/>
            </w:r>
            <w:r w:rsidR="00A92CC2">
              <w:rPr>
                <w:rFonts w:ascii="Calibri" w:eastAsia="Times New Roman" w:hAnsi="Calibri" w:cs="Calibri"/>
                <w:color w:val="000000"/>
                <w:sz w:val="20"/>
                <w:szCs w:val="20"/>
              </w:rPr>
            </w:r>
            <w:r w:rsidR="00A92CC2">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4</w:t>
            </w:r>
            <w:r w:rsidR="00A92CC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F27ABE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F9805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1BCC2B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18713A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66E649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DA80DAC" w14:textId="12CB538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lva-</w:t>
            </w:r>
            <w:proofErr w:type="spellStart"/>
            <w:r w:rsidRPr="00454713">
              <w:rPr>
                <w:rFonts w:ascii="Calibri" w:eastAsia="Times New Roman" w:hAnsi="Calibri" w:cs="Calibri"/>
                <w:color w:val="000000"/>
                <w:sz w:val="20"/>
                <w:szCs w:val="20"/>
              </w:rPr>
              <w:t>Urcia</w:t>
            </w:r>
            <w:proofErr w:type="spellEnd"/>
            <w:r w:rsidRPr="00454713">
              <w:rPr>
                <w:rFonts w:ascii="Calibri" w:eastAsia="Times New Roman" w:hAnsi="Calibri" w:cs="Calibri"/>
                <w:color w:val="000000"/>
                <w:sz w:val="20"/>
                <w:szCs w:val="20"/>
              </w:rPr>
              <w:t>, 2017</w:t>
            </w:r>
            <w:r w:rsidR="00A92CC2">
              <w:rPr>
                <w:rFonts w:ascii="Calibri" w:eastAsia="Times New Roman" w:hAnsi="Calibri" w:cs="Calibri"/>
                <w:color w:val="000000"/>
                <w:sz w:val="20"/>
                <w:szCs w:val="20"/>
              </w:rPr>
              <w:t xml:space="preserve"> </w:t>
            </w:r>
            <w:r w:rsidR="00A92CC2">
              <w:rPr>
                <w:rFonts w:ascii="Calibri" w:eastAsia="Times New Roman" w:hAnsi="Calibri" w:cs="Calibri"/>
                <w:color w:val="000000"/>
                <w:sz w:val="20"/>
                <w:szCs w:val="20"/>
              </w:rPr>
              <w:fldChar w:fldCharType="begin">
                <w:fldData xml:space="preserve">PEVuZE5vdGU+PENpdGU+PEF1dGhvcj5BbHZhLVVyY2lhPC9BdXRob3I+PFllYXI+MjAxNzwvWWVh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</w:fldData>
              </w:fldChar>
            </w:r>
            <w:r w:rsidR="0047428C">
              <w:rPr>
                <w:rFonts w:ascii="Calibri" w:eastAsia="Times New Roman" w:hAnsi="Calibri" w:cs="Calibri"/>
                <w:color w:val="000000"/>
                <w:sz w:val="20"/>
                <w:szCs w:val="20"/>
              </w:rPr>
              <w:instrText xml:space="preserve"> ADDIN EN.CITE </w:instrText>
            </w:r>
            <w:r w:rsidR="0047428C">
              <w:rPr>
                <w:rFonts w:ascii="Calibri" w:eastAsia="Times New Roman" w:hAnsi="Calibri" w:cs="Calibri"/>
                <w:color w:val="000000"/>
                <w:sz w:val="20"/>
                <w:szCs w:val="20"/>
              </w:rPr>
              <w:fldChar w:fldCharType="begin">
                <w:fldData xml:space="preserve">PEVuZE5vdGU+PENpdGU+PEF1dGhvcj5BbHZhLVVyY2lhPC9BdXRob3I+PFllYXI+MjAxNzwvWWVh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</w:fldData>
              </w:fldChar>
            </w:r>
            <w:r w:rsidR="0047428C">
              <w:rPr>
                <w:rFonts w:ascii="Calibri" w:eastAsia="Times New Roman" w:hAnsi="Calibri" w:cs="Calibri"/>
                <w:color w:val="000000"/>
                <w:sz w:val="20"/>
                <w:szCs w:val="20"/>
              </w:rPr>
              <w:instrText xml:space="preserve"> ADDIN EN.CITE.DATA </w:instrText>
            </w:r>
            <w:r w:rsidR="0047428C">
              <w:rPr>
                <w:rFonts w:ascii="Calibri" w:eastAsia="Times New Roman" w:hAnsi="Calibri" w:cs="Calibri"/>
                <w:color w:val="000000"/>
                <w:sz w:val="20"/>
                <w:szCs w:val="20"/>
              </w:rPr>
            </w:r>
            <w:r w:rsidR="0047428C">
              <w:rPr>
                <w:rFonts w:ascii="Calibri" w:eastAsia="Times New Roman" w:hAnsi="Calibri" w:cs="Calibri"/>
                <w:color w:val="000000"/>
                <w:sz w:val="20"/>
                <w:szCs w:val="20"/>
              </w:rPr>
              <w:fldChar w:fldCharType="end"/>
            </w:r>
            <w:r w:rsidR="00A92CC2">
              <w:rPr>
                <w:rFonts w:ascii="Calibri" w:eastAsia="Times New Roman" w:hAnsi="Calibri" w:cs="Calibri"/>
                <w:color w:val="000000"/>
                <w:sz w:val="20"/>
                <w:szCs w:val="20"/>
              </w:rPr>
            </w:r>
            <w:r w:rsidR="00A92CC2">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5</w:t>
            </w:r>
            <w:r w:rsidR="00A92CC2">
              <w:rPr>
                <w:rFonts w:ascii="Calibri" w:eastAsia="Times New Roman" w:hAnsi="Calibri" w:cs="Calibri"/>
                <w:color w:val="000000"/>
                <w:sz w:val="20"/>
                <w:szCs w:val="20"/>
              </w:rPr>
              <w:fldChar w:fldCharType="end"/>
            </w:r>
            <w:r w:rsidR="00984ED0">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3216EA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49FD1F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246D8E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02FB1C0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226F13E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4171730" w14:textId="4B4C1112"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nderson, 1957</w:t>
            </w:r>
            <w:r w:rsidR="00A92CC2">
              <w:rPr>
                <w:rFonts w:ascii="Calibri" w:eastAsia="Times New Roman" w:hAnsi="Calibri" w:cs="Calibri"/>
                <w:color w:val="000000"/>
                <w:sz w:val="20"/>
                <w:szCs w:val="20"/>
              </w:rPr>
              <w:t xml:space="preserve"> </w:t>
            </w:r>
            <w:r w:rsidR="00A92CC2">
              <w:rPr>
                <w:rFonts w:ascii="Calibri" w:eastAsia="Times New Roman" w:hAnsi="Calibri" w:cs="Calibri"/>
                <w:color w:val="000000"/>
                <w:sz w:val="20"/>
                <w:szCs w:val="20"/>
              </w:rPr>
              <w:fldChar w:fldCharType="begin"/>
            </w:r>
            <w:r w:rsidR="0047428C">
              <w:rPr>
                <w:rFonts w:ascii="Calibri" w:eastAsia="Times New Roman" w:hAnsi="Calibri" w:cs="Calibri"/>
                <w:color w:val="000000"/>
                <w:sz w:val="20"/>
                <w:szCs w:val="20"/>
              </w:rPr>
              <w:instrText xml:space="preserve"> ADDIN EN.CITE &lt;EndNote&gt;&lt;Cite&gt;&lt;Author&gt;Anderson&lt;/Author&gt;&lt;Year&gt;1957&lt;/Year&gt;&lt;RecNum&gt;794&lt;/RecNum&gt;&lt;DisplayText&gt;&lt;style face="superscript"&gt;6&lt;/style&gt;&lt;/DisplayText&gt;&lt;record&gt;&lt;rec-number&gt;794&lt;/rec-number&gt;&lt;foreign-keys&gt;&lt;key app="EN" db-id="frrfets06e5a0heafz7xd2z0t0adafsw2fvz" timestamp="1584805606" guid="e3a675ae-5631-41d5-b1ec-e917c7eac765"&gt;794&lt;/key&gt;&lt;/foreign-keys&gt;&lt;ref-type name="Journal Article"&gt;17&lt;/ref-type&gt;&lt;contributors&gt;&lt;authors&gt;&lt;author&gt;Anderson, C. R.&lt;/author&gt;&lt;author&gt;Downs, W. G.&lt;/author&gt;&lt;author&gt;Wattley, G. H.&lt;/author&gt;&lt;author&gt;Ahin, N. W.&lt;/author&gt;&lt;author&gt;Reese, A. A.&lt;/author&gt;&lt;/authors&gt;&lt;/contributors&gt;&lt;titles&gt;&lt;title&gt;Mayaro virus: a new human disease agent. II. Isolation from blood of patients in Trinidad, B.W.I&lt;/title&gt;&lt;secondary-title&gt;Am J Trop Med Hyg&lt;/secondary-title&gt;&lt;alt-title&gt;The American journal of tropical medicine and hygiene&lt;/alt-title&gt;&lt;/titles&gt;&lt;periodical&gt;&lt;full-title&gt;Am J Trop Med Hyg&lt;/full-title&gt;&lt;abbr-1&gt;Am J Trop Med Hyg&lt;/abbr-1&gt;&lt;/periodical&gt;&lt;alt-periodical&gt;&lt;full-title&gt;The American journal of tropical medicine and hygiene&lt;/full-title&gt;&lt;/alt-periodical&gt;&lt;pages&gt;1012-6&lt;/pages&gt;&lt;volume&gt;6&lt;/volume&gt;&lt;number&gt;6&lt;/number&gt;&lt;edition&gt;1957/11/01&lt;/edition&gt;&lt;keywords&gt;&lt;keyword&gt;*Alphavirus&lt;/keyword&gt;&lt;keyword&gt;Humans&lt;/keyword&gt;&lt;keyword&gt;Trinidad and Tobago&lt;/keyword&gt;&lt;keyword&gt;Virus Diseases/*epidemiology&lt;/keyword&gt;&lt;keyword&gt;*VIRUS DISEASES/epidemiology&lt;/keyword&gt;&lt;/keywords&gt;&lt;dates&gt;&lt;year&gt;1957&lt;/year&gt;&lt;pub-dates&gt;&lt;date&gt;Nov&lt;/date&gt;&lt;/pub-dates&gt;&lt;/dates&gt;&lt;isbn&gt;0002-9637 (Print)&amp;#xD;0002-9637&lt;/isbn&gt;&lt;accession-num&gt;13487973&lt;/accession-num&gt;&lt;urls&gt;&lt;/urls&gt;&lt;electronic-resource-num&gt;10.4269/ajtmh.1957.6.1012&lt;/electronic-resource-num&gt;&lt;remote-database-provider&gt;NLM&lt;/remote-database-provider&gt;&lt;language&gt;eng&lt;/language&gt;&lt;/record&gt;&lt;/Cite&gt;&lt;/EndNote&gt;</w:instrText>
            </w:r>
            <w:r w:rsidR="00A92CC2">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6</w:t>
            </w:r>
            <w:r w:rsidR="00A92CC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4E1346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EA3199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219CA7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2780BF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0BE14D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A5BB90C" w14:textId="7946371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uguste, 2015</w:t>
            </w:r>
            <w:r w:rsidR="00A92CC2">
              <w:rPr>
                <w:rFonts w:ascii="Calibri" w:eastAsia="Times New Roman" w:hAnsi="Calibri" w:cs="Calibri"/>
                <w:color w:val="000000"/>
                <w:sz w:val="20"/>
                <w:szCs w:val="20"/>
              </w:rPr>
              <w:t xml:space="preserve"> </w:t>
            </w:r>
            <w:r w:rsidR="00A92CC2">
              <w:rPr>
                <w:rFonts w:ascii="Calibri" w:eastAsia="Times New Roman" w:hAnsi="Calibri" w:cs="Calibri"/>
                <w:color w:val="000000"/>
                <w:sz w:val="20"/>
                <w:szCs w:val="20"/>
              </w:rPr>
              <w:fldChar w:fldCharType="begin">
                <w:fldData xml:space="preserve">PEVuZE5vdGU+PENpdGU+PEF1dGhvcj5BdWd1c3RlPC9BdXRob3I+PFllYXI+MjAxNTwvWWVhcj48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</w:fldData>
              </w:fldChar>
            </w:r>
            <w:r w:rsidR="0047428C">
              <w:rPr>
                <w:rFonts w:ascii="Calibri" w:eastAsia="Times New Roman" w:hAnsi="Calibri" w:cs="Calibri"/>
                <w:color w:val="000000"/>
                <w:sz w:val="20"/>
                <w:szCs w:val="20"/>
              </w:rPr>
              <w:instrText xml:space="preserve"> ADDIN EN.CITE </w:instrText>
            </w:r>
            <w:r w:rsidR="0047428C">
              <w:rPr>
                <w:rFonts w:ascii="Calibri" w:eastAsia="Times New Roman" w:hAnsi="Calibri" w:cs="Calibri"/>
                <w:color w:val="000000"/>
                <w:sz w:val="20"/>
                <w:szCs w:val="20"/>
              </w:rPr>
              <w:fldChar w:fldCharType="begin">
                <w:fldData xml:space="preserve">PEVuZE5vdGU+PENpdGU+PEF1dGhvcj5BdWd1c3RlPC9BdXRob3I+PFllYXI+MjAxNTwvWWVhcj48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</w:fldData>
              </w:fldChar>
            </w:r>
            <w:r w:rsidR="0047428C">
              <w:rPr>
                <w:rFonts w:ascii="Calibri" w:eastAsia="Times New Roman" w:hAnsi="Calibri" w:cs="Calibri"/>
                <w:color w:val="000000"/>
                <w:sz w:val="20"/>
                <w:szCs w:val="20"/>
              </w:rPr>
              <w:instrText xml:space="preserve"> ADDIN EN.CITE.DATA </w:instrText>
            </w:r>
            <w:r w:rsidR="0047428C">
              <w:rPr>
                <w:rFonts w:ascii="Calibri" w:eastAsia="Times New Roman" w:hAnsi="Calibri" w:cs="Calibri"/>
                <w:color w:val="000000"/>
                <w:sz w:val="20"/>
                <w:szCs w:val="20"/>
              </w:rPr>
            </w:r>
            <w:r w:rsidR="0047428C">
              <w:rPr>
                <w:rFonts w:ascii="Calibri" w:eastAsia="Times New Roman" w:hAnsi="Calibri" w:cs="Calibri"/>
                <w:color w:val="000000"/>
                <w:sz w:val="20"/>
                <w:szCs w:val="20"/>
              </w:rPr>
              <w:fldChar w:fldCharType="end"/>
            </w:r>
            <w:r w:rsidR="00A92CC2">
              <w:rPr>
                <w:rFonts w:ascii="Calibri" w:eastAsia="Times New Roman" w:hAnsi="Calibri" w:cs="Calibri"/>
                <w:color w:val="000000"/>
                <w:sz w:val="20"/>
                <w:szCs w:val="20"/>
              </w:rPr>
            </w:r>
            <w:r w:rsidR="00A92CC2">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7</w:t>
            </w:r>
            <w:r w:rsidR="00A92CC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BD6CE4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AB59B7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41929B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46278B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2E9CCED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7336350" w14:textId="57C10CD1"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Azevedo, 2009</w:t>
            </w:r>
            <w:r w:rsidR="00400549">
              <w:rPr>
                <w:rFonts w:ascii="Calibri" w:eastAsia="Times New Roman" w:hAnsi="Calibri" w:cs="Calibri"/>
                <w:color w:val="000000"/>
                <w:sz w:val="20"/>
                <w:szCs w:val="20"/>
              </w:rPr>
              <w:t xml:space="preserve"> </w:t>
            </w:r>
            <w:r w:rsidR="00400549">
              <w:rPr>
                <w:rFonts w:ascii="Calibri" w:eastAsia="Times New Roman" w:hAnsi="Calibri" w:cs="Calibri"/>
                <w:color w:val="000000"/>
                <w:sz w:val="20"/>
                <w:szCs w:val="20"/>
              </w:rPr>
              <w:fldChar w:fldCharType="begin"/>
            </w:r>
            <w:r w:rsidR="0047428C">
              <w:rPr>
                <w:rFonts w:ascii="Calibri" w:eastAsia="Times New Roman" w:hAnsi="Calibri" w:cs="Calibri"/>
                <w:color w:val="000000"/>
                <w:sz w:val="20"/>
                <w:szCs w:val="20"/>
              </w:rPr>
              <w:instrText xml:space="preserve"> ADDIN EN.CITE &lt;EndNote&gt;&lt;Cite&gt;&lt;Author&gt;Azevedo&lt;/Author&gt;&lt;Year&gt;2009&lt;/Year&gt;&lt;RecNum&gt;10074&lt;/RecNum&gt;&lt;DisplayText&gt;&lt;style face="superscript"&gt;8&lt;/style&gt;&lt;/DisplayText&gt;&lt;record&gt;&lt;rec-number&gt;10074&lt;/rec-number&gt;&lt;foreign-keys&gt;&lt;key app="EN" db-id="frrfets06e5a0heafz7xd2z0t0adafsw2fvz" timestamp="1608525678" guid="a0e8b9d4-587f-4990-b3ac-15053c3fbd83"&gt;10074&lt;/key&gt;&lt;/foreign-keys&gt;&lt;ref-type name="Journal Article"&gt;17&lt;/ref-type&gt;&lt;contributors&gt;&lt;authors&gt;&lt;author&gt;Azevedo, Raimunda SS&lt;/author&gt;&lt;author&gt;Silva, Eliana VP&lt;/author&gt;&lt;author&gt;Carvalho, Valéria L&lt;/author&gt;&lt;author&gt;Rodrigues, Sueli G&lt;/author&gt;&lt;author&gt;Neto, Joaquim P Nunes&lt;/author&gt;&lt;author&gt;Monteiro, Hamilton AO&lt;/author&gt;&lt;author&gt;Peixoto, Victor S&lt;/author&gt;&lt;author&gt;Chiang, Jannifer O&lt;/author&gt;&lt;author&gt;Nunes, Márcio RT&lt;/author&gt;&lt;author&gt;Vasconcelos, Pedro FC&lt;/author&gt;&lt;/authors&gt;&lt;/contributors&gt;&lt;titles&gt;&lt;title&gt;Mayaro fever virus, Brazilian amazon&lt;/title&gt;&lt;secondary-title&gt;Emerg Infect Dis&lt;/secondary-title&gt;&lt;/titles&gt;&lt;periodical&gt;&lt;full-title&gt;Emerg Infect Dis&lt;/full-title&gt;&lt;abbr-1&gt;Emerg Infect Dis&lt;/abbr-1&gt;&lt;/periodical&gt;&lt;pages&gt;1830&lt;/pages&gt;&lt;volume&gt;15&lt;/volume&gt;&lt;number&gt;11&lt;/number&gt;&lt;dates&gt;&lt;year&gt;2009&lt;/year&gt;&lt;/dates&gt;&lt;urls&gt;&lt;/urls&gt;&lt;electronic-resource-num&gt;10.3201/eid1511.090461&lt;/electronic-resource-num&gt;&lt;/record&gt;&lt;/Cite&gt;&lt;/EndNote&gt;</w:instrText>
            </w:r>
            <w:r w:rsidR="00400549">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8</w:t>
            </w:r>
            <w:r w:rsidR="0040054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975C5A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62CB6D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C6E424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CF142C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0A84538"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0B837E4" w14:textId="092F66F4"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Baia</w:t>
            </w:r>
            <w:proofErr w:type="spellEnd"/>
            <w:r w:rsidRPr="00454713">
              <w:rPr>
                <w:rFonts w:ascii="Calibri" w:eastAsia="Times New Roman" w:hAnsi="Calibri" w:cs="Calibri"/>
                <w:color w:val="000000"/>
                <w:sz w:val="20"/>
                <w:szCs w:val="20"/>
              </w:rPr>
              <w:t>, 2017</w:t>
            </w:r>
            <w:r w:rsidR="00400549">
              <w:rPr>
                <w:rFonts w:ascii="Calibri" w:eastAsia="Times New Roman" w:hAnsi="Calibri" w:cs="Calibri"/>
                <w:color w:val="000000"/>
                <w:sz w:val="20"/>
                <w:szCs w:val="20"/>
              </w:rPr>
              <w:t xml:space="preserve"> </w:t>
            </w:r>
            <w:r w:rsidR="00A92CC2">
              <w:rPr>
                <w:rFonts w:ascii="Calibri" w:eastAsia="Times New Roman" w:hAnsi="Calibri" w:cs="Calibri"/>
                <w:color w:val="000000"/>
                <w:sz w:val="20"/>
                <w:szCs w:val="20"/>
              </w:rPr>
              <w:fldChar w:fldCharType="begin"/>
            </w:r>
            <w:r w:rsidR="0047428C">
              <w:rPr>
                <w:rFonts w:ascii="Calibri" w:eastAsia="Times New Roman" w:hAnsi="Calibri" w:cs="Calibri"/>
                <w:color w:val="000000"/>
                <w:sz w:val="20"/>
                <w:szCs w:val="20"/>
              </w:rPr>
              <w:instrText xml:space="preserve"> ADDIN EN.CITE &lt;EndNote&gt;&lt;Cite&gt;&lt;Author&gt;Baia&lt;/Author&gt;&lt;Year&gt;2017&lt;/Year&gt;&lt;RecNum&gt;5956&lt;/RecNum&gt;&lt;DisplayText&gt;&lt;style face="superscript"&gt;9&lt;/style&gt;&lt;/DisplayText&gt;&lt;record&gt;&lt;rec-number&gt;5956&lt;/rec-number&gt;&lt;foreign-keys&gt;&lt;key app="EN" db-id="frrfets06e5a0heafz7xd2z0t0adafsw2fvz" timestamp="1603221899" guid="fe5cc98a-7f6a-4369-89bb-fc991cf1b318"&gt;5956&lt;/key&gt;&lt;/foreign-keys&gt;&lt;ref-type name="Thesis"&gt;32&lt;/ref-type&gt;&lt;contributors&gt;&lt;authors&gt;&lt;author&gt;Baia, Lidiane de Nazaré Noronha Ferreira&lt;/author&gt;&lt;/authors&gt;&lt;tertiary-authors&gt;&lt;author&gt;Prof. Dr. Juarez Antônio Simões Quaresma&lt;/author&gt;&lt;/tertiary-authors&gt;&lt;/contributors&gt;&lt;titles&gt;&lt;title&gt;Estudo epidemiológico de patógenos emergentes e reemergentes na população humana no município de Santa Bárbara do Pará, Brasil.&lt;/title&gt;&lt;secondary-title&gt;Programa de Pós-Graduação em Virologia&lt;/secondary-title&gt;&lt;/titles&gt;&lt;volume&gt;Mestrado em Virologia&lt;/volume&gt;&lt;dates&gt;&lt;year&gt;2017&lt;/year&gt;&lt;/dates&gt;&lt;publisher&gt;Instituto Evandro Chagas&lt;/publisher&gt;&lt;urls&gt;&lt;/urls&gt;&lt;/record&gt;&lt;/Cite&gt;&lt;/EndNote&gt;</w:instrText>
            </w:r>
            <w:r w:rsidR="00A92CC2">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9</w:t>
            </w:r>
            <w:r w:rsidR="00A92CC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645169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380AD3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A821BA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4C6CAFF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C23CBE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27433AF" w14:textId="222A5C0E"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arbosa, 2018</w:t>
            </w:r>
            <w:r w:rsidR="00A92CC2">
              <w:rPr>
                <w:rFonts w:ascii="Calibri" w:eastAsia="Times New Roman" w:hAnsi="Calibri" w:cs="Calibri"/>
                <w:color w:val="000000"/>
                <w:sz w:val="20"/>
                <w:szCs w:val="20"/>
              </w:rPr>
              <w:t xml:space="preserve"> </w:t>
            </w:r>
            <w:r w:rsidR="0029099E">
              <w:rPr>
                <w:rFonts w:ascii="Calibri" w:eastAsia="Times New Roman" w:hAnsi="Calibri" w:cs="Calibri"/>
                <w:color w:val="000000"/>
                <w:sz w:val="20"/>
                <w:szCs w:val="20"/>
              </w:rPr>
              <w:fldChar w:fldCharType="begin"/>
            </w:r>
            <w:r w:rsidR="00D85DE8">
              <w:rPr>
                <w:rFonts w:ascii="Calibri" w:eastAsia="Times New Roman" w:hAnsi="Calibri" w:cs="Calibri"/>
                <w:color w:val="000000"/>
                <w:sz w:val="20"/>
                <w:szCs w:val="20"/>
              </w:rPr>
              <w:instrText xml:space="preserve"> ADDIN EN.CITE &lt;EndNote&gt;&lt;Cite&gt;&lt;Author&gt;Barbosa&lt;/Author&gt;&lt;Year&gt;2018&lt;/Year&gt;&lt;RecNum&gt;14229&lt;/RecNum&gt;&lt;DisplayText&gt;&lt;style face="superscript"&gt;10&lt;/style&gt;&lt;/DisplayText&gt;&lt;record&gt;&lt;rec-number&gt;14229&lt;/rec-number&gt;&lt;foreign-keys&gt;&lt;key app="EN" db-id="frrfets06e5a0heafz7xd2z0t0adafsw2fvz" timestamp="1664300233" guid="b0bb447a-a55e-4ea9-8bb4-0e406d36beba"&gt;14229&lt;/key&gt;&lt;/foreign-keys&gt;&lt;ref-type name="Thesis"&gt;32&lt;/ref-type&gt;&lt;contributors&gt;&lt;authors&gt;&lt;author&gt;Barbosa, Luciana Santos&lt;/author&gt;&lt;/authors&gt;&lt;/contributors&gt;&lt;titles&gt;&lt;title&gt;Características clínicas, epidemiológicas e perfil de citocinas em pacientes naturalmente infectados pelo dengue, zika ou coinfectados durante a epidemia de 2016, Mato Grosso do Sul, Brasil&lt;/title&gt;&lt;/titles&gt;&lt;pages&gt;130&lt;/pages&gt;&lt;volume&gt;Mestrado em Medicina Tropical&lt;/volume&gt;&lt;dates&gt;&lt;year&gt;2018&lt;/year&gt;&lt;/dates&gt;&lt;publisher&gt;Instituto Oswaldo Cruz, Fundação Oswaldo Cruz&lt;/publisher&gt;&lt;urls&gt;&lt;related-urls&gt;&lt;url&gt;https://www.arca.fiocruz.br/handle/icict/29533&lt;/url&gt;&lt;/related-urls&gt;&lt;/urls&gt;&lt;/record&gt;&lt;/Cite&gt;&lt;/EndNote&gt;</w:instrText>
            </w:r>
            <w:r w:rsidR="0029099E">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10</w:t>
            </w:r>
            <w:r w:rsidR="0029099E">
              <w:rPr>
                <w:rFonts w:ascii="Calibri" w:eastAsia="Times New Roman" w:hAnsi="Calibri" w:cs="Calibri"/>
                <w:color w:val="000000"/>
                <w:sz w:val="20"/>
                <w:szCs w:val="20"/>
              </w:rPr>
              <w:fldChar w:fldCharType="end"/>
            </w:r>
            <w:r w:rsidR="00984ED0">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EEF9F3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9BBA95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F5D515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nil"/>
              <w:left w:val="nil"/>
              <w:bottom w:val="single" w:sz="4" w:space="0" w:color="auto"/>
              <w:right w:val="single" w:sz="8" w:space="0" w:color="auto"/>
            </w:tcBorders>
            <w:shd w:val="clear" w:color="000000" w:fill="D9D9D9"/>
            <w:noWrap/>
            <w:vAlign w:val="bottom"/>
            <w:hideMark/>
          </w:tcPr>
          <w:p w14:paraId="0A0565E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5C9FB37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451329B" w14:textId="3B6EDB2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arros, 2018</w:t>
            </w:r>
            <w:r w:rsidR="004F4E67">
              <w:rPr>
                <w:rFonts w:ascii="Calibri" w:eastAsia="Times New Roman" w:hAnsi="Calibri" w:cs="Calibri"/>
                <w:color w:val="000000"/>
                <w:sz w:val="20"/>
                <w:szCs w:val="20"/>
              </w:rPr>
              <w:t xml:space="preserve"> </w:t>
            </w:r>
            <w:r w:rsidR="004F4E67">
              <w:rPr>
                <w:rFonts w:ascii="Calibri" w:eastAsia="Times New Roman" w:hAnsi="Calibri" w:cs="Calibri"/>
                <w:color w:val="000000"/>
                <w:sz w:val="20"/>
                <w:szCs w:val="20"/>
              </w:rPr>
              <w:fldChar w:fldCharType="begin"/>
            </w:r>
            <w:r w:rsidR="00D85DE8">
              <w:rPr>
                <w:rFonts w:ascii="Calibri" w:eastAsia="Times New Roman" w:hAnsi="Calibri" w:cs="Calibri"/>
                <w:color w:val="000000"/>
                <w:sz w:val="20"/>
                <w:szCs w:val="20"/>
              </w:rPr>
              <w:instrText xml:space="preserve"> ADDIN EN.CITE &lt;EndNote&gt;&lt;Cite&gt;&lt;Author&gt;Barros&lt;/Author&gt;&lt;Year&gt;2018&lt;/Year&gt;&lt;RecNum&gt;5953&lt;/RecNum&gt;&lt;DisplayText&gt;&lt;style face="superscript"&gt;11&lt;/style&gt;&lt;/DisplayText&gt;&lt;record&gt;&lt;rec-number&gt;5953&lt;/rec-number&gt;&lt;foreign-keys&gt;&lt;key app="EN" db-id="frrfets06e5a0heafz7xd2z0t0adafsw2fvz" timestamp="1603220209" guid="b034ac8e-9f77-4224-929a-bdb2982fdf47"&gt;5953&lt;/key&gt;&lt;/foreign-keys&gt;&lt;ref-type name="Thesis"&gt;32&lt;/ref-type&gt;&lt;contributors&gt;&lt;authors&gt;&lt;author&gt;Barros, E. L. T.&lt;/author&gt;&lt;/authors&gt;&lt;tertiary-authors&gt;&lt;author&gt;Prof. Dr. Gustavo Portela Ferreira&lt;/author&gt;&lt;/tertiary-authors&gt;&lt;/contributors&gt;&lt;titles&gt;&lt;title&gt;Caracterização molecular de Chikungunya virus e investigação dos arbovírus Dengue virus e Mayaro virus no estado do Piauí &lt;/title&gt;&lt;secondary-title&gt;Programa de Pós-Graduação em Ciências Biomédicas &lt;/secondary-title&gt;&lt;/titles&gt;&lt;volume&gt;Mestre em Ciências Biomédicas&lt;/volume&gt;&lt;dates&gt;&lt;year&gt;2018&lt;/year&gt;&lt;/dates&gt;&lt;publisher&gt;Universidade Federal do Piauí&lt;/publisher&gt;&lt;urls&gt;&lt;/urls&gt;&lt;/record&gt;&lt;/Cite&gt;&lt;/EndNote&gt;</w:instrText>
            </w:r>
            <w:r w:rsidR="004F4E67">
              <w:rPr>
                <w:rFonts w:ascii="Calibri" w:eastAsia="Times New Roman" w:hAnsi="Calibri" w:cs="Calibri"/>
                <w:color w:val="000000"/>
                <w:sz w:val="20"/>
                <w:szCs w:val="20"/>
              </w:rPr>
              <w:fldChar w:fldCharType="separate"/>
            </w:r>
            <w:r w:rsidR="0047428C" w:rsidRPr="0047428C">
              <w:rPr>
                <w:rFonts w:ascii="Calibri" w:eastAsia="Times New Roman" w:hAnsi="Calibri" w:cs="Calibri"/>
                <w:noProof/>
                <w:color w:val="000000"/>
                <w:sz w:val="20"/>
                <w:szCs w:val="20"/>
                <w:vertAlign w:val="superscript"/>
              </w:rPr>
              <w:t>11</w:t>
            </w:r>
            <w:r w:rsidR="004F4E6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A0F432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690A0D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5761D6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F521FE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7E7E5A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5B3E8EA" w14:textId="6803209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lack, 1974</w:t>
            </w:r>
            <w:r w:rsidR="00A92CC2">
              <w:rPr>
                <w:rFonts w:ascii="Calibri" w:eastAsia="Times New Roman" w:hAnsi="Calibri" w:cs="Calibri"/>
                <w:color w:val="000000"/>
                <w:sz w:val="20"/>
                <w:szCs w:val="20"/>
              </w:rPr>
              <w:t xml:space="preserve"> </w:t>
            </w:r>
            <w:r w:rsidR="008C57B6">
              <w:rPr>
                <w:rFonts w:ascii="Calibri" w:eastAsia="Times New Roman" w:hAnsi="Calibri" w:cs="Calibri"/>
                <w:color w:val="000000"/>
                <w:sz w:val="20"/>
                <w:szCs w:val="20"/>
              </w:rPr>
              <w:fldChar w:fldCharType="begin">
                <w:fldData xml:space="preserve">PEVuZE5vdGU+PENpdGU+PEF1dGhvcj5CbGFjazwvQXV0aG9yPjxZZWFyPjE5NzQ8L1llYXI+PFJl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=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CbGFjazwvQXV0aG9yPjxZZWFyPjE5NzQ8L1llYXI+PFJl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=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8C57B6">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2</w:t>
            </w:r>
            <w:r w:rsidR="008C57B6">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1FB444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F78425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3970EC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051EC13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3CB73D4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661FCC0" w14:textId="00B8D5AF"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Blohm</w:t>
            </w:r>
            <w:proofErr w:type="spellEnd"/>
            <w:r w:rsidRPr="00454713">
              <w:rPr>
                <w:rFonts w:ascii="Calibri" w:eastAsia="Times New Roman" w:hAnsi="Calibri" w:cs="Calibri"/>
                <w:color w:val="000000"/>
                <w:sz w:val="20"/>
                <w:szCs w:val="20"/>
              </w:rPr>
              <w:t>, 2019</w:t>
            </w:r>
            <w:r w:rsidR="00624063">
              <w:rPr>
                <w:rFonts w:ascii="Calibri" w:eastAsia="Times New Roman" w:hAnsi="Calibri" w:cs="Calibri"/>
                <w:color w:val="000000"/>
                <w:sz w:val="20"/>
                <w:szCs w:val="20"/>
              </w:rPr>
              <w:t xml:space="preserve"> </w:t>
            </w:r>
            <w:r w:rsidR="00624063">
              <w:rPr>
                <w:rFonts w:ascii="Calibri" w:eastAsia="Times New Roman" w:hAnsi="Calibri" w:cs="Calibri"/>
                <w:color w:val="000000"/>
                <w:sz w:val="20"/>
                <w:szCs w:val="20"/>
              </w:rPr>
              <w:fldChar w:fldCharType="begin">
                <w:fldData xml:space="preserve">PEVuZE5vdGU+PENpdGU+PEF1dGhvcj5CbG9obTwvQXV0aG9yPjxZZWFyPjIwMTk8L1llYXI+PFJl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QgSiBJbmZl
Y3QgRGlzPC9hYmJyLTE+PC9wZXJpb2RpY2FsPjxwYWdlcz4xNTEtMTUzPC9wYWdlcz48dm9sdW1l
Pjg3PC92b2x1bWU+PGVkaXRpb24+MjAxOS8wOC8wNjwvZWRpdGlvbj48ZGF0ZXM+PHllYXI+MjAx
OTwveWVhcj48cHViLWRhdGVzPjxkYXRlPk9jdDwvZGF0ZT48L3B1Yi1kYXRlcz48L2RhdGVzPjxp
c2JuPjEyMDEtOTcxMjwvaXNibj48YWNjZXNzaW9uLW51bT4zMTM4MjA0OTwvYWNjZXNzaW9uLW51
bT48dXJscz48L3VybHM+PGVsZWN0cm9uaWMtcmVzb3VyY2UtbnVtPjEwLjEwMTYvai5pamlkLjIw
MTkuMDcuMDMxPC9lbGVjdHJvbmljLXJlc291cmNlLW51bT48cmVtb3RlLWRhdGFiYXNlLXByb3Zp
ZGVyPk5MTTwvcmVtb3RlLWRhdGFiYXNlLXByb3ZpZGVyPjxsYW5ndWFnZT5lbmc8L2xhbmd1YWdl
PjwvcmVjb3JkPjwvQ2l0ZT48L0VuZE5vdGU+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CbG9obTwvQXV0aG9yPjxZZWFyPjIwMTk8L1llYXI+PFJl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QgSiBJbmZl
Y3QgRGlzPC9hYmJyLTE+PC9wZXJpb2RpY2FsPjxwYWdlcz4xNTEtMTUzPC9wYWdlcz48dm9sdW1l
Pjg3PC92b2x1bWU+PGVkaXRpb24+MjAxOS8wOC8wNjwvZWRpdGlvbj48ZGF0ZXM+PHllYXI+MjAx
OTwveWVhcj48cHViLWRhdGVzPjxkYXRlPk9jdDwvZGF0ZT48L3B1Yi1kYXRlcz48L2RhdGVzPjxp
c2JuPjEyMDEtOTcxMjwvaXNibj48YWNjZXNzaW9uLW51bT4zMTM4MjA0OTwvYWNjZXNzaW9uLW51
bT48dXJscz48L3VybHM+PGVsZWN0cm9uaWMtcmVzb3VyY2UtbnVtPjEwLjEwMTYvai5pamlkLjIw
MTkuMDcuMDMxPC9lbGVjdHJvbmljLXJlc291cmNlLW51bT48cmVtb3RlLWRhdGFiYXNlLXByb3Zp
ZGVyPk5MTTwvcmVtb3RlLWRhdGFiYXNlLXByb3ZpZGVyPjxsYW5ndWFnZT5lbmc8L2xhbmd1YWdl
PjwvcmVjb3JkPjwvQ2l0ZT48L0VuZE5vdGU+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624063">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3</w:t>
            </w:r>
            <w:r w:rsidR="00624063">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82A3DB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78EB23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8585AF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20A6DE9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6E81A44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CB67328" w14:textId="0CFB04B7"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Blohm</w:t>
            </w:r>
            <w:proofErr w:type="spellEnd"/>
            <w:r w:rsidRPr="00454713">
              <w:rPr>
                <w:rFonts w:ascii="Calibri" w:eastAsia="Times New Roman" w:hAnsi="Calibri" w:cs="Calibri"/>
                <w:color w:val="000000"/>
                <w:sz w:val="20"/>
                <w:szCs w:val="20"/>
              </w:rPr>
              <w:t>, 2019b</w:t>
            </w:r>
            <w:r w:rsidR="00624063">
              <w:rPr>
                <w:rFonts w:ascii="Calibri" w:eastAsia="Times New Roman" w:hAnsi="Calibri" w:cs="Calibri"/>
                <w:color w:val="000000"/>
                <w:sz w:val="20"/>
                <w:szCs w:val="20"/>
              </w:rPr>
              <w:t xml:space="preserve"> </w:t>
            </w:r>
            <w:r w:rsidR="00624063">
              <w:rPr>
                <w:rFonts w:ascii="Calibri" w:eastAsia="Times New Roman" w:hAnsi="Calibri" w:cs="Calibri"/>
                <w:color w:val="000000"/>
                <w:sz w:val="20"/>
                <w:szCs w:val="20"/>
              </w:rPr>
              <w:fldChar w:fldCharType="begin">
                <w:fldData xml:space="preserve">PEVuZE5vdGU+PENpdGU+PEF1dGhvcj5CbG9obTwvQXV0aG9yPjxZZWFyPjIwMTk8L1llYXI+PFJl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=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CbG9obTwvQXV0aG9yPjxZZWFyPjIwMTk8L1llYXI+PFJl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=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624063">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4</w:t>
            </w:r>
            <w:r w:rsidR="00624063">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E6C9F5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82AD13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DA7D17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A1B907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C6DD4B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E8743F3" w14:textId="037F7D6C"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Boletin</w:t>
            </w:r>
            <w:proofErr w:type="spellEnd"/>
            <w:r w:rsidRPr="00454713">
              <w:rPr>
                <w:rFonts w:ascii="Calibri" w:eastAsia="Times New Roman" w:hAnsi="Calibri" w:cs="Calibri"/>
                <w:color w:val="000000"/>
                <w:sz w:val="20"/>
                <w:szCs w:val="20"/>
              </w:rPr>
              <w:t xml:space="preserve"> </w:t>
            </w:r>
            <w:proofErr w:type="spellStart"/>
            <w:r w:rsidRPr="00454713">
              <w:rPr>
                <w:rFonts w:ascii="Calibri" w:eastAsia="Times New Roman" w:hAnsi="Calibri" w:cs="Calibri"/>
                <w:color w:val="000000"/>
                <w:sz w:val="20"/>
                <w:szCs w:val="20"/>
              </w:rPr>
              <w:t>Epidemiologico</w:t>
            </w:r>
            <w:proofErr w:type="spellEnd"/>
            <w:r w:rsidRPr="00454713">
              <w:rPr>
                <w:rFonts w:ascii="Calibri" w:eastAsia="Times New Roman" w:hAnsi="Calibri" w:cs="Calibri"/>
                <w:color w:val="000000"/>
                <w:sz w:val="20"/>
                <w:szCs w:val="20"/>
              </w:rPr>
              <w:t xml:space="preserve"> </w:t>
            </w:r>
            <w:r w:rsidR="000B5665">
              <w:rPr>
                <w:rFonts w:ascii="Calibri" w:eastAsia="Times New Roman" w:hAnsi="Calibri" w:cs="Calibri"/>
                <w:color w:val="000000"/>
                <w:sz w:val="20"/>
                <w:szCs w:val="20"/>
              </w:rPr>
              <w:t xml:space="preserve">No. 8 </w:t>
            </w:r>
            <w:r w:rsidR="000B5665">
              <w:rPr>
                <w:rFonts w:ascii="Calibri" w:eastAsia="Times New Roman" w:hAnsi="Calibri" w:cs="Calibri"/>
                <w:color w:val="000000"/>
                <w:sz w:val="20"/>
                <w:szCs w:val="20"/>
              </w:rPr>
              <w:fldChar w:fldCharType="begin"/>
            </w:r>
            <w:r w:rsidR="008C57B6">
              <w:rPr>
                <w:rFonts w:ascii="Calibri" w:eastAsia="Times New Roman" w:hAnsi="Calibri" w:cs="Calibri"/>
                <w:color w:val="000000"/>
                <w:sz w:val="20"/>
                <w:szCs w:val="20"/>
              </w:rPr>
              <w:instrText xml:space="preserve"> ADDIN EN.CITE &lt;EndNote&gt;&lt;Cite&gt;&lt;Author&gt;Gobierno Regional de Cusco - Direccion Regional de Salud Cusco&lt;/Author&gt;&lt;Year&gt;2019&lt;/Year&gt;&lt;RecNum&gt;14251&lt;/RecNum&gt;&lt;DisplayText&gt;&lt;style face="superscript"&gt;15&lt;/style&gt;&lt;/DisplayText&gt;&lt;record&gt;&lt;rec-number&gt;14251&lt;/rec-number&gt;&lt;foreign-keys&gt;&lt;key app="EN" db-id="frrfets06e5a0heafz7xd2z0t0adafsw2fvz" timestamp="1666043439" guid="9e062b23-5a95-430d-9f4e-b82177fffafa"&gt;14251&lt;/key&gt;&lt;/foreign-keys&gt;&lt;ref-type name="Journal Article"&gt;17&lt;/ref-type&gt;&lt;contributors&gt;&lt;authors&gt;&lt;author&gt;Gobierno Regional de Cusco - Direccion Regional de Salud Cusco,&lt;/author&gt;&lt;/authors&gt;&lt;/contributors&gt;&lt;titles&gt;&lt;title&gt;Boletín de Vigilancia en Salud Pública&lt;/title&gt;&lt;secondary-title&gt;Direccion Ejecutiva de Intelligencia Sanitaria,&lt;/secondary-title&gt;&lt;/titles&gt;&lt;periodical&gt;&lt;full-title&gt;Direccion Ejecutiva de Intelligencia Sanitaria,&lt;/full-title&gt;&lt;/periodical&gt;&lt;volume&gt;Vol. XIX - No. 8&lt;/volume&gt;&lt;dates&gt;&lt;year&gt;2019&lt;/year&gt;&lt;/dates&gt;&lt;urls&gt;&lt;/urls&gt;&lt;/record&gt;&lt;/Cite&gt;&lt;/EndNote&gt;</w:instrText>
            </w:r>
            <w:r w:rsidR="000B5665">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5</w:t>
            </w:r>
            <w:r w:rsidR="000B5665">
              <w:rPr>
                <w:rFonts w:ascii="Calibri" w:eastAsia="Times New Roman" w:hAnsi="Calibri" w:cs="Calibri"/>
                <w:color w:val="000000"/>
                <w:sz w:val="20"/>
                <w:szCs w:val="20"/>
              </w:rPr>
              <w:fldChar w:fldCharType="end"/>
            </w:r>
            <w:r w:rsidRPr="00454713">
              <w:rPr>
                <w:rFonts w:ascii="Calibri" w:eastAsia="Times New Roman" w:hAnsi="Calibri" w:cs="Calibri"/>
                <w:color w:val="000000"/>
                <w:sz w:val="20"/>
                <w:szCs w:val="20"/>
              </w:rPr>
              <w:t xml:space="preserve"> </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646C8A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48D510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C69DAD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3FC985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E75945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C875644" w14:textId="138BBA2E"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Boletin</w:t>
            </w:r>
            <w:proofErr w:type="spellEnd"/>
            <w:r w:rsidRPr="00454713">
              <w:rPr>
                <w:rFonts w:ascii="Calibri" w:eastAsia="Times New Roman" w:hAnsi="Calibri" w:cs="Calibri"/>
                <w:color w:val="000000"/>
                <w:sz w:val="20"/>
                <w:szCs w:val="20"/>
              </w:rPr>
              <w:t xml:space="preserve"> </w:t>
            </w:r>
            <w:proofErr w:type="spellStart"/>
            <w:r w:rsidRPr="00454713">
              <w:rPr>
                <w:rFonts w:ascii="Calibri" w:eastAsia="Times New Roman" w:hAnsi="Calibri" w:cs="Calibri"/>
                <w:color w:val="000000"/>
                <w:sz w:val="20"/>
                <w:szCs w:val="20"/>
              </w:rPr>
              <w:t>Epidemiologico</w:t>
            </w:r>
            <w:proofErr w:type="spellEnd"/>
            <w:r w:rsidRPr="00454713">
              <w:rPr>
                <w:rFonts w:ascii="Calibri" w:eastAsia="Times New Roman" w:hAnsi="Calibri" w:cs="Calibri"/>
                <w:color w:val="000000"/>
                <w:sz w:val="20"/>
                <w:szCs w:val="20"/>
              </w:rPr>
              <w:t xml:space="preserve"> </w:t>
            </w:r>
            <w:r w:rsidR="000B5665">
              <w:rPr>
                <w:rFonts w:ascii="Calibri" w:eastAsia="Times New Roman" w:hAnsi="Calibri" w:cs="Calibri"/>
                <w:color w:val="000000"/>
                <w:sz w:val="20"/>
                <w:szCs w:val="20"/>
              </w:rPr>
              <w:t xml:space="preserve">No. </w:t>
            </w:r>
            <w:r w:rsidRPr="00454713">
              <w:rPr>
                <w:rFonts w:ascii="Calibri" w:eastAsia="Times New Roman" w:hAnsi="Calibri" w:cs="Calibri"/>
                <w:color w:val="000000"/>
                <w:sz w:val="20"/>
                <w:szCs w:val="20"/>
              </w:rPr>
              <w:t>43</w:t>
            </w:r>
            <w:r w:rsidR="00C05AD2">
              <w:rPr>
                <w:rFonts w:ascii="Calibri" w:eastAsia="Times New Roman" w:hAnsi="Calibri" w:cs="Calibri"/>
                <w:color w:val="000000"/>
                <w:sz w:val="20"/>
                <w:szCs w:val="20"/>
              </w:rPr>
              <w:t xml:space="preserve"> </w:t>
            </w:r>
            <w:r w:rsidR="00C05AD2">
              <w:rPr>
                <w:rFonts w:ascii="Calibri" w:eastAsia="Times New Roman" w:hAnsi="Calibri" w:cs="Calibri"/>
                <w:color w:val="000000"/>
                <w:sz w:val="20"/>
                <w:szCs w:val="20"/>
              </w:rPr>
              <w:fldChar w:fldCharType="begin"/>
            </w:r>
            <w:r w:rsidR="008C57B6">
              <w:rPr>
                <w:rFonts w:ascii="Calibri" w:eastAsia="Times New Roman" w:hAnsi="Calibri" w:cs="Calibri"/>
                <w:color w:val="000000"/>
                <w:sz w:val="20"/>
                <w:szCs w:val="20"/>
              </w:rPr>
              <w:instrText xml:space="preserve"> ADDIN EN.CITE &lt;EndNote&gt;&lt;Cite&gt;&lt;Author&gt;Gobierno Regional de Cusco - Direccion Regional de Salud Cusco&lt;/Author&gt;&lt;Year&gt;2018&lt;/Year&gt;&lt;RecNum&gt;14250&lt;/RecNum&gt;&lt;DisplayText&gt;&lt;style face="superscript"&gt;16&lt;/style&gt;&lt;/DisplayText&gt;&lt;record&gt;&lt;rec-number&gt;14250&lt;/rec-number&gt;&lt;foreign-keys&gt;&lt;key app="EN" db-id="frrfets06e5a0heafz7xd2z0t0adafsw2fvz" timestamp="1666043207" guid="91d175ad-f9d0-43dc-b850-da919ae22df6"&gt;14250&lt;/key&gt;&lt;/foreign-keys&gt;&lt;ref-type name="Journal Article"&gt;17&lt;/ref-type&gt;&lt;contributors&gt;&lt;authors&gt;&lt;author&gt;Gobierno Regional de Cusco - Direccion Regional de Salud Cusco,&lt;/author&gt;&lt;/authors&gt;&lt;/contributors&gt;&lt;titles&gt;&lt;title&gt;Boletín de Vigilancia en Salud Pública&lt;/title&gt;&lt;secondary-title&gt;Direccion Ejecutiva de Intelligencia Sanitaria&lt;/secondary-title&gt;&lt;/titles&gt;&lt;periodical&gt;&lt;full-title&gt;Direccion Ejecutiva de Intelligencia Sanitaria&lt;/full-title&gt;&lt;/periodical&gt;&lt;volume&gt; Vol. XVIII -  No. 43&lt;/volume&gt;&lt;dates&gt;&lt;year&gt;2018&lt;/year&gt;&lt;/dates&gt;&lt;urls&gt;&lt;related-urls&gt;&lt;url&gt; http://www.diresacusco.gob.pe&lt;/url&gt;&lt;/related-urls&gt;&lt;/urls&gt;&lt;/record&gt;&lt;/Cite&gt;&lt;/EndNote&gt;</w:instrText>
            </w:r>
            <w:r w:rsidR="00C05AD2">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6</w:t>
            </w:r>
            <w:r w:rsidR="00C05AD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F052EF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4E89A4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A73144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BDE692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11CC6DC2"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FC91297" w14:textId="62CB7F7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razil MOH, 1980</w:t>
            </w:r>
            <w:r w:rsidR="00BD15C1">
              <w:rPr>
                <w:rFonts w:ascii="Calibri" w:eastAsia="Times New Roman" w:hAnsi="Calibri" w:cs="Calibri"/>
                <w:color w:val="000000"/>
                <w:sz w:val="20"/>
                <w:szCs w:val="20"/>
              </w:rPr>
              <w:t xml:space="preserve"> </w:t>
            </w:r>
            <w:r w:rsidR="00BD15C1">
              <w:rPr>
                <w:rFonts w:ascii="Calibri" w:eastAsia="Times New Roman" w:hAnsi="Calibri" w:cs="Calibri"/>
                <w:color w:val="000000"/>
                <w:sz w:val="20"/>
                <w:szCs w:val="20"/>
              </w:rPr>
              <w:fldChar w:fldCharType="begin"/>
            </w:r>
            <w:r w:rsidR="008C57B6">
              <w:rPr>
                <w:rFonts w:ascii="Calibri" w:eastAsia="Times New Roman" w:hAnsi="Calibri" w:cs="Calibri"/>
                <w:color w:val="000000"/>
                <w:sz w:val="20"/>
                <w:szCs w:val="20"/>
              </w:rPr>
              <w:instrText xml:space="preserve"> ADDIN EN.CITE &lt;EndNote&gt;&lt;Cite&gt;&lt;Author&gt;Ministry of Health Brazil - Boletim Epidemiológico&lt;/Author&gt;&lt;Year&gt;1980&lt;/Year&gt;&lt;RecNum&gt;14254&lt;/RecNum&gt;&lt;DisplayText&gt;&lt;style face="superscript"&gt;17&lt;/style&gt;&lt;/DisplayText&gt;&lt;record&gt;&lt;rec-number&gt;14254&lt;/rec-number&gt;&lt;foreign-keys&gt;&lt;key app="EN" db-id="frrfets06e5a0heafz7xd2z0t0adafsw2fvz" timestamp="1666051809" guid="312f9ef2-7503-4fc6-bfcb-f0a6e0f085a7"&gt;14254&lt;/key&gt;&lt;/foreign-keys&gt;&lt;ref-type name="Journal Article"&gt;17&lt;/ref-type&gt;&lt;contributors&gt;&lt;authors&gt;&lt;author&gt;Ministry of Health Brazil - Boletim Epidemiológico,&lt;/author&gt;&lt;/authors&gt;&lt;/contributors&gt;&lt;titles&gt;&lt;title&gt;Jungle Yellow Fever in Goiás, Brazil&lt;/title&gt;&lt;/titles&gt;&lt;volume&gt;Vol. XII - No. 10&lt;/volume&gt;&lt;dates&gt;&lt;year&gt;1980&lt;/year&gt;&lt;/dates&gt;&lt;urls&gt;&lt;/urls&gt;&lt;/record&gt;&lt;/Cite&gt;&lt;/EndNote&gt;</w:instrText>
            </w:r>
            <w:r w:rsidR="00BD15C1">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7</w:t>
            </w:r>
            <w:r w:rsidR="00BD15C1">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FDB192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360AF0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F2792C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6C36EA6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85F188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A9B5F40" w14:textId="7EC31C78" w:rsidR="00454713" w:rsidRPr="00454713" w:rsidRDefault="00454713" w:rsidP="00454713">
            <w:pPr>
              <w:spacing w:after="0" w:line="240" w:lineRule="auto"/>
              <w:rPr>
                <w:rFonts w:ascii="Calibri" w:eastAsia="Times New Roman" w:hAnsi="Calibri" w:cs="Calibri"/>
                <w:color w:val="000000"/>
                <w:sz w:val="20"/>
                <w:szCs w:val="20"/>
              </w:rPr>
            </w:pPr>
            <w:r w:rsidRPr="00157C5F">
              <w:rPr>
                <w:rFonts w:ascii="Calibri" w:eastAsia="Times New Roman" w:hAnsi="Calibri" w:cs="Calibri"/>
                <w:color w:val="000000"/>
                <w:sz w:val="20"/>
                <w:szCs w:val="20"/>
              </w:rPr>
              <w:t>Brazil MOH, 201</w:t>
            </w:r>
            <w:r w:rsidR="00984ED0" w:rsidRPr="00157C5F">
              <w:rPr>
                <w:rFonts w:ascii="Calibri" w:eastAsia="Times New Roman" w:hAnsi="Calibri" w:cs="Calibri"/>
                <w:color w:val="000000"/>
                <w:sz w:val="20"/>
                <w:szCs w:val="20"/>
              </w:rPr>
              <w:t>6</w:t>
            </w:r>
            <w:r w:rsidR="00922542" w:rsidRPr="00157C5F">
              <w:rPr>
                <w:rFonts w:ascii="Calibri" w:eastAsia="Times New Roman" w:hAnsi="Calibri" w:cs="Calibri"/>
                <w:color w:val="000000"/>
                <w:sz w:val="20"/>
                <w:szCs w:val="20"/>
              </w:rPr>
              <w:t xml:space="preserve"> </w:t>
            </w:r>
            <w:r w:rsidR="00922542" w:rsidRPr="00157C5F">
              <w:rPr>
                <w:rFonts w:ascii="Calibri" w:eastAsia="Times New Roman" w:hAnsi="Calibri" w:cs="Calibri"/>
                <w:color w:val="000000"/>
                <w:sz w:val="20"/>
                <w:szCs w:val="20"/>
                <w:vertAlign w:val="superscript"/>
              </w:rPr>
              <w:t>#</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5A207C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411E60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DB1F72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nil"/>
              <w:left w:val="nil"/>
              <w:bottom w:val="single" w:sz="4" w:space="0" w:color="auto"/>
              <w:right w:val="single" w:sz="8" w:space="0" w:color="auto"/>
            </w:tcBorders>
            <w:shd w:val="clear" w:color="000000" w:fill="D9D9D9"/>
            <w:noWrap/>
            <w:vAlign w:val="bottom"/>
            <w:hideMark/>
          </w:tcPr>
          <w:p w14:paraId="7F645D6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3A683022"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33C8ED8" w14:textId="163073E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razil MOH, 2019</w:t>
            </w:r>
            <w:r w:rsidR="00BD15C1">
              <w:rPr>
                <w:rFonts w:ascii="Calibri" w:eastAsia="Times New Roman" w:hAnsi="Calibri" w:cs="Calibri"/>
                <w:color w:val="000000"/>
                <w:sz w:val="20"/>
                <w:szCs w:val="20"/>
              </w:rPr>
              <w:t xml:space="preserve"> </w:t>
            </w:r>
            <w:r w:rsidR="00BD15C1">
              <w:rPr>
                <w:rFonts w:ascii="Calibri" w:eastAsia="Times New Roman" w:hAnsi="Calibri" w:cs="Calibri"/>
                <w:color w:val="000000"/>
                <w:sz w:val="20"/>
                <w:szCs w:val="20"/>
              </w:rPr>
              <w:fldChar w:fldCharType="begin"/>
            </w:r>
            <w:r w:rsidR="008C57B6">
              <w:rPr>
                <w:rFonts w:ascii="Calibri" w:eastAsia="Times New Roman" w:hAnsi="Calibri" w:cs="Calibri"/>
                <w:color w:val="000000"/>
                <w:sz w:val="20"/>
                <w:szCs w:val="20"/>
              </w:rPr>
              <w:instrText xml:space="preserve"> ADDIN EN.CITE &lt;EndNote&gt;&lt;Cite&gt;&lt;Author&gt;Secretaria de Vigilância em Saúde - Ministério da Saúde&lt;/Author&gt;&lt;Year&gt;2019&lt;/Year&gt;&lt;RecNum&gt;14253&lt;/RecNum&gt;&lt;DisplayText&gt;&lt;style face="superscript"&gt;18&lt;/style&gt;&lt;/DisplayText&gt;&lt;record&gt;&lt;rec-number&gt;14253&lt;/rec-number&gt;&lt;foreign-keys&gt;&lt;key app="EN" db-id="frrfets06e5a0heafz7xd2z0t0adafsw2fvz" timestamp="1666051616" guid="3fe3eef8-6b00-4129-9385-191ffefd4e11"&gt;14253&lt;/key&gt;&lt;/foreign-keys&gt;&lt;ref-type name="Journal Article"&gt;17&lt;/ref-type&gt;&lt;contributors&gt;&lt;authors&gt;&lt;author&gt;Secretaria de Vigilância em Saúde - Ministério da Saúde,&lt;/author&gt;&lt;/authors&gt;&lt;/contributors&gt;&lt;titles&gt;&lt;title&gt;Vigilância epidemiológica do sarampo no Brasil 2019: Semanas Epidemiológicas 28 a 39 de 2019&lt;/title&gt;&lt;/titles&gt;&lt;volume&gt;Vol. 50 - No. 28&lt;/volume&gt;&lt;dates&gt;&lt;year&gt;2019&lt;/year&gt;&lt;/dates&gt;&lt;urls&gt;&lt;/urls&gt;&lt;/record&gt;&lt;/Cite&gt;&lt;/EndNote&gt;</w:instrText>
            </w:r>
            <w:r w:rsidR="00BD15C1">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8</w:t>
            </w:r>
            <w:r w:rsidR="00BD15C1">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540B6D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EB3C6D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1E07B2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0BE063F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994A74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A0B58AD" w14:textId="5ABFB25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rito, 2018</w:t>
            </w:r>
            <w:r w:rsidR="00624063">
              <w:rPr>
                <w:rFonts w:ascii="Calibri" w:eastAsia="Times New Roman" w:hAnsi="Calibri" w:cs="Calibri"/>
                <w:color w:val="000000"/>
                <w:sz w:val="20"/>
                <w:szCs w:val="20"/>
              </w:rPr>
              <w:t xml:space="preserve"> </w:t>
            </w:r>
            <w:r w:rsidR="00D5603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Brito&lt;/Author&gt;&lt;Year&gt;2018&lt;/Year&gt;&lt;RecNum&gt;14246&lt;/RecNum&gt;&lt;DisplayText&gt;&lt;style face="superscript"&gt;19&lt;/style&gt;&lt;/DisplayText&gt;&lt;record&gt;&lt;rec-number&gt;14246&lt;/rec-number&gt;&lt;foreign-keys&gt;&lt;key app="EN" db-id="frrfets06e5a0heafz7xd2z0t0adafsw2fvz" timestamp="1666039407" guid="547f10a6-b755-4172-aa24-59092fbc6bdb"&gt;14246&lt;/key&gt;&lt;/foreign-keys&gt;&lt;ref-type name="Journal Article"&gt;17&lt;/ref-type&gt;&lt;contributors&gt;&lt;authors&gt;&lt;author&gt;Mioni Thieli Figueiredo Magalhães de Brito&lt;/author&gt;&lt;author&gt;Tinara Leila de Souza Aarão&lt;/author&gt;&lt;author&gt;Denise da Silva Pinto&lt;/author&gt;&lt;/authors&gt;&lt;/contributors&gt;&lt;titles&gt;&lt;title&gt;Seroepidemiology of arbovirus in communities living under the influence of the lake of a hydroelectric dam in Brazil&lt;/title&gt;&lt;secondary-title&gt;Cad. Saúde Colet.&lt;/secondary-title&gt;&lt;/titles&gt;&lt;periodical&gt;&lt;full-title&gt;Cad. Saúde Colet.&lt;/full-title&gt;&lt;/periodical&gt;&lt;pages&gt;1-6&lt;/pages&gt;&lt;volume&gt;26&lt;/volume&gt;&lt;number&gt;1&lt;/number&gt;&lt;dates&gt;&lt;year&gt;2018&lt;/year&gt;&lt;/dates&gt;&lt;urls&gt;&lt;/urls&gt;&lt;electronic-resource-num&gt;10.1590/1414-462X201800010132&lt;/electronic-resource-num&gt;&lt;/record&gt;&lt;/Cite&gt;&lt;/EndNote&gt;</w:instrText>
            </w:r>
            <w:r w:rsidR="00D56032">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19</w:t>
            </w:r>
            <w:r w:rsidR="00D5603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055B3E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2E34A3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4A3A4C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54F657D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F6D802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6E11B6B" w14:textId="5CAB1BBB"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Bronzoni</w:t>
            </w:r>
            <w:proofErr w:type="spellEnd"/>
            <w:r w:rsidRPr="00454713">
              <w:rPr>
                <w:rFonts w:ascii="Calibri" w:eastAsia="Times New Roman" w:hAnsi="Calibri" w:cs="Calibri"/>
                <w:color w:val="000000"/>
                <w:sz w:val="20"/>
                <w:szCs w:val="20"/>
              </w:rPr>
              <w:t>, 2005</w:t>
            </w:r>
            <w:r w:rsidR="00624063">
              <w:rPr>
                <w:rFonts w:ascii="Calibri" w:eastAsia="Times New Roman" w:hAnsi="Calibri" w:cs="Calibri"/>
                <w:color w:val="000000"/>
                <w:sz w:val="20"/>
                <w:szCs w:val="20"/>
              </w:rPr>
              <w:t xml:space="preserve"> </w:t>
            </w:r>
            <w:r w:rsidR="00624063">
              <w:rPr>
                <w:rFonts w:ascii="Calibri" w:eastAsia="Times New Roman" w:hAnsi="Calibri" w:cs="Calibri"/>
                <w:color w:val="000000"/>
                <w:sz w:val="20"/>
                <w:szCs w:val="20"/>
              </w:rPr>
              <w:fldChar w:fldCharType="begin">
                <w:fldData xml:space="preserve">PEVuZE5vdGU+PENpdGU+PEF1dGhvcj5EZSBNb3JhaXMgQnJvbnpvbmk8L0F1dGhvcj48WWVhcj4y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=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EZSBNb3JhaXMgQnJvbnpvbmk8L0F1dGhvcj48WWVhcj4y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=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624063">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20</w:t>
            </w:r>
            <w:r w:rsidR="00624063">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4E5913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5FFDCE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3CAEE3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6B21EC2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7F80E8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6D9B52C" w14:textId="39367F43"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runini, 2017</w:t>
            </w:r>
            <w:r w:rsidR="00400549">
              <w:rPr>
                <w:rFonts w:ascii="Calibri" w:eastAsia="Times New Roman" w:hAnsi="Calibri" w:cs="Calibri"/>
                <w:color w:val="000000"/>
                <w:sz w:val="20"/>
                <w:szCs w:val="20"/>
              </w:rPr>
              <w:t xml:space="preserve"> </w:t>
            </w:r>
            <w:r w:rsidR="00400549">
              <w:rPr>
                <w:rFonts w:ascii="Calibri" w:eastAsia="Times New Roman" w:hAnsi="Calibri" w:cs="Calibri"/>
                <w:color w:val="000000"/>
                <w:sz w:val="20"/>
                <w:szCs w:val="20"/>
              </w:rPr>
              <w:fldChar w:fldCharType="begin">
                <w:fldData xml:space="preserve">PEVuZE5vdGU+PENpdGU+PEF1dGhvcj5CcnVuaW5pPC9BdXRob3I+PFllYXI+MjAxNzwvWWVhcj48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CcnVuaW5pPC9BdXRob3I+PFllYXI+MjAxNzwvWWVhcj48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400549">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21</w:t>
            </w:r>
            <w:r w:rsidR="0040054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085FD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1522C9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885D3D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411C5BB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FF9265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252BCC5" w14:textId="3445121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Buckley, 1972</w:t>
            </w:r>
            <w:r w:rsidR="000830ED">
              <w:rPr>
                <w:rFonts w:ascii="Calibri" w:eastAsia="Times New Roman" w:hAnsi="Calibri" w:cs="Calibri"/>
                <w:color w:val="000000"/>
                <w:sz w:val="20"/>
                <w:szCs w:val="20"/>
              </w:rPr>
              <w:t xml:space="preserve"> </w:t>
            </w:r>
            <w:r w:rsidR="000830ED">
              <w:rPr>
                <w:rFonts w:ascii="Calibri" w:eastAsia="Times New Roman" w:hAnsi="Calibri" w:cs="Calibri"/>
                <w:color w:val="000000"/>
                <w:sz w:val="20"/>
                <w:szCs w:val="20"/>
              </w:rPr>
              <w:fldChar w:fldCharType="begin"/>
            </w:r>
            <w:r w:rsidR="008C57B6">
              <w:rPr>
                <w:rFonts w:ascii="Calibri" w:eastAsia="Times New Roman" w:hAnsi="Calibri" w:cs="Calibri"/>
                <w:color w:val="000000"/>
                <w:sz w:val="20"/>
                <w:szCs w:val="20"/>
              </w:rPr>
              <w:instrText xml:space="preserve"> ADDIN EN.CITE &lt;EndNote&gt;&lt;Cite&gt;&lt;Author&gt;Buckley&lt;/Author&gt;&lt;Year&gt;1972&lt;/Year&gt;&lt;RecNum&gt;239&lt;/RecNum&gt;&lt;DisplayText&gt;&lt;style face="superscript"&gt;22&lt;/style&gt;&lt;/DisplayText&gt;&lt;record&gt;&lt;rec-number&gt;239&lt;/rec-number&gt;&lt;foreign-keys&gt;&lt;key app="EN" db-id="frrfets06e5a0heafz7xd2z0t0adafsw2fvz" timestamp="1575859371" guid="88acff01-5799-439a-a662-f430c4008079"&gt;239&lt;/key&gt;&lt;/foreign-keys&gt;&lt;ref-type name="Journal Article"&gt;17&lt;/ref-type&gt;&lt;contributors&gt;&lt;authors&gt;&lt;author&gt;Buckley, S. M.&lt;/author&gt;&lt;author&gt;Davis, J. L., 3rd&lt;/author&gt;&lt;author&gt;Madalengoitia, J.&lt;/author&gt;&lt;author&gt;Flores, W.&lt;/author&gt;&lt;author&gt;Casals, J.&lt;/author&gt;&lt;/authors&gt;&lt;/contributors&gt;&lt;titles&gt;&lt;title&gt;Arbovirus neutralization tests with Peruvian sera in Vero cell cultures&lt;/title&gt;&lt;secondary-title&gt;Bull World Health Organ&lt;/secondary-title&gt;&lt;alt-title&gt;Bulletin of the World Health Organization&lt;/alt-title&gt;&lt;/titles&gt;&lt;periodical&gt;&lt;full-title&gt;Bull World Health Organ&lt;/full-title&gt;&lt;abbr-1&gt;Bulletin of the World Health Organization&lt;/abbr-1&gt;&lt;/periodical&gt;&lt;alt-periodical&gt;&lt;full-title&gt;Bull World Health Organ&lt;/full-title&gt;&lt;abbr-1&gt;Bulletin of the World Health Organization&lt;/abbr-1&gt;&lt;/alt-periodical&gt;&lt;pages&gt;451-5&lt;/pages&gt;&lt;volume&gt;46&lt;/volume&gt;&lt;number&gt;4&lt;/number&gt;&lt;edition&gt;1972/01/01&lt;/edition&gt;&lt;keywords&gt;&lt;keyword&gt;Antibodies/*analysis&lt;/keyword&gt;&lt;keyword&gt;*Antigens&lt;/keyword&gt;&lt;keyword&gt;Arbovirus Infections/*immunology&lt;/keyword&gt;&lt;keyword&gt;Arboviruses/immunology&lt;/keyword&gt;&lt;keyword&gt;Cells, Cultured&lt;/keyword&gt;&lt;keyword&gt;Hemagglutination Inhibition Tests&lt;/keyword&gt;&lt;keyword&gt;Immune Sera&lt;/keyword&gt;&lt;keyword&gt;Neutralization Tests&lt;/keyword&gt;&lt;keyword&gt;Peru&lt;/keyword&gt;&lt;/keywords&gt;&lt;dates&gt;&lt;year&gt;1972&lt;/year&gt;&lt;/dates&gt;&lt;isbn&gt;0042-9686 (Print)&amp;#xD;0042-9686&lt;/isbn&gt;&lt;accession-num&gt;4538189&lt;/accession-num&gt;&lt;urls&gt;&lt;/urls&gt;&lt;custom2&gt;PMC2480777&lt;/custom2&gt;&lt;remote-database-provider&gt;NLM&lt;/remote-database-provider&gt;&lt;language&gt;eng&lt;/language&gt;&lt;/record&gt;&lt;/Cite&gt;&lt;/EndNote&gt;</w:instrText>
            </w:r>
            <w:r w:rsidR="000830ED">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22</w:t>
            </w:r>
            <w:r w:rsidR="000830ED">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B20962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C2C2B2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581879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53B535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302E6FC"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43FD8FB" w14:textId="48C548A2"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ardozo, 2018</w:t>
            </w:r>
            <w:r w:rsidR="003A1BE0">
              <w:rPr>
                <w:rFonts w:ascii="Calibri" w:eastAsia="Times New Roman" w:hAnsi="Calibri" w:cs="Calibri"/>
                <w:color w:val="000000"/>
                <w:sz w:val="20"/>
                <w:szCs w:val="20"/>
              </w:rPr>
              <w:t xml:space="preserve"> </w:t>
            </w:r>
            <w:r w:rsidR="003A1BE0">
              <w:rPr>
                <w:rFonts w:ascii="Calibri" w:eastAsia="Times New Roman" w:hAnsi="Calibri" w:cs="Calibri"/>
                <w:color w:val="000000"/>
                <w:sz w:val="20"/>
                <w:szCs w:val="20"/>
              </w:rPr>
              <w:fldChar w:fldCharType="begin">
                <w:fldData xml:space="preserve">PEVuZE5vdGU+PENpdGU+PEF1dGhvcj5DYXJkb3pvPC9BdXRob3I+PFllYXI+MjAxODwvWWVhcj48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DYXJkb3pvPC9BdXRob3I+PFllYXI+MjAxODwvWWVhcj48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3A1BE0">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23</w:t>
            </w:r>
            <w:r w:rsidR="003A1BE0">
              <w:rPr>
                <w:rFonts w:ascii="Calibri" w:eastAsia="Times New Roman" w:hAnsi="Calibri" w:cs="Calibri"/>
                <w:color w:val="000000"/>
                <w:sz w:val="20"/>
                <w:szCs w:val="20"/>
              </w:rPr>
              <w:fldChar w:fldCharType="end"/>
            </w:r>
            <w:r w:rsidR="00984ED0">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073C9B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50E0B4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6D2A90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0AAB91B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4F2B104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1643DE4" w14:textId="526DE86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arrera, 2018</w:t>
            </w:r>
            <w:r w:rsidR="003A1BE0">
              <w:rPr>
                <w:rFonts w:ascii="Calibri" w:eastAsia="Times New Roman" w:hAnsi="Calibri" w:cs="Calibri"/>
                <w:color w:val="000000"/>
                <w:sz w:val="20"/>
                <w:szCs w:val="20"/>
              </w:rPr>
              <w:t xml:space="preserve"> </w:t>
            </w:r>
            <w:r w:rsidR="003A1BE0">
              <w:rPr>
                <w:rFonts w:ascii="Calibri" w:eastAsia="Times New Roman" w:hAnsi="Calibri" w:cs="Calibri"/>
                <w:color w:val="000000"/>
                <w:sz w:val="20"/>
                <w:szCs w:val="20"/>
              </w:rPr>
              <w:fldChar w:fldCharType="begin">
                <w:fldData xml:space="preserve">PEVuZE5vdGU+PENpdGU+PEF1dGhvcj5DYXJyZXJhPC9BdXRob3I+PFllYXI+MjAxODwvWWVhcj48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DYXJyZXJhPC9BdXRob3I+PFllYXI+MjAxODwvWWVhcj48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3A1BE0">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24</w:t>
            </w:r>
            <w:r w:rsidR="003A1BE0">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DA746D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5559F5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20CEA26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238FC1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47B290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21CA0E1" w14:textId="1812095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arrera, 2020</w:t>
            </w:r>
            <w:r w:rsidR="007B13D1">
              <w:rPr>
                <w:rFonts w:ascii="Calibri" w:eastAsia="Times New Roman" w:hAnsi="Calibri" w:cs="Calibri"/>
                <w:color w:val="000000"/>
                <w:sz w:val="20"/>
                <w:szCs w:val="20"/>
              </w:rPr>
              <w:t xml:space="preserve"> </w:t>
            </w:r>
            <w:r w:rsidR="00D85DE8">
              <w:rPr>
                <w:rFonts w:ascii="Calibri" w:eastAsia="Times New Roman" w:hAnsi="Calibri" w:cs="Calibri"/>
                <w:color w:val="000000"/>
                <w:sz w:val="20"/>
                <w:szCs w:val="20"/>
              </w:rPr>
              <w:fldChar w:fldCharType="begin">
                <w:fldData xml:space="preserve">PEVuZE5vdGU+PENpdGU+PEF1dGhvcj5DYXJyZXJhPC9BdXRob3I+PFllYXI+MjAyMDwvWWVhcj48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</w:fldData>
              </w:fldChar>
            </w:r>
            <w:r w:rsidR="008C57B6">
              <w:rPr>
                <w:rFonts w:ascii="Calibri" w:eastAsia="Times New Roman" w:hAnsi="Calibri" w:cs="Calibri"/>
                <w:color w:val="000000"/>
                <w:sz w:val="20"/>
                <w:szCs w:val="20"/>
              </w:rPr>
              <w:instrText xml:space="preserve"> ADDIN EN.CITE </w:instrText>
            </w:r>
            <w:r w:rsidR="008C57B6">
              <w:rPr>
                <w:rFonts w:ascii="Calibri" w:eastAsia="Times New Roman" w:hAnsi="Calibri" w:cs="Calibri"/>
                <w:color w:val="000000"/>
                <w:sz w:val="20"/>
                <w:szCs w:val="20"/>
              </w:rPr>
              <w:fldChar w:fldCharType="begin">
                <w:fldData xml:space="preserve">PEVuZE5vdGU+PENpdGU+PEF1dGhvcj5DYXJyZXJhPC9BdXRob3I+PFllYXI+MjAyMDwvWWVhcj48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</w:fldData>
              </w:fldChar>
            </w:r>
            <w:r w:rsidR="008C57B6">
              <w:rPr>
                <w:rFonts w:ascii="Calibri" w:eastAsia="Times New Roman" w:hAnsi="Calibri" w:cs="Calibri"/>
                <w:color w:val="000000"/>
                <w:sz w:val="20"/>
                <w:szCs w:val="20"/>
              </w:rPr>
              <w:instrText xml:space="preserve"> ADDIN EN.CITE.DATA </w:instrText>
            </w:r>
            <w:r w:rsidR="008C57B6">
              <w:rPr>
                <w:rFonts w:ascii="Calibri" w:eastAsia="Times New Roman" w:hAnsi="Calibri" w:cs="Calibri"/>
                <w:color w:val="000000"/>
                <w:sz w:val="20"/>
                <w:szCs w:val="20"/>
              </w:rPr>
            </w:r>
            <w:r w:rsidR="008C57B6">
              <w:rPr>
                <w:rFonts w:ascii="Calibri" w:eastAsia="Times New Roman" w:hAnsi="Calibri" w:cs="Calibri"/>
                <w:color w:val="000000"/>
                <w:sz w:val="20"/>
                <w:szCs w:val="20"/>
              </w:rPr>
              <w:fldChar w:fldCharType="end"/>
            </w:r>
            <w:r w:rsidR="00D85DE8">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25</w:t>
            </w:r>
            <w:r w:rsidR="00D85DE8">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F54A1D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CD1A79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217610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5F288E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DB7B3A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3E228BE" w14:textId="6482C3F2"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Catenacci</w:t>
            </w:r>
            <w:proofErr w:type="spellEnd"/>
            <w:r w:rsidRPr="00454713">
              <w:rPr>
                <w:rFonts w:ascii="Calibri" w:eastAsia="Times New Roman" w:hAnsi="Calibri" w:cs="Calibri"/>
                <w:color w:val="000000"/>
                <w:sz w:val="20"/>
                <w:szCs w:val="20"/>
              </w:rPr>
              <w:t>, 2017</w:t>
            </w:r>
            <w:r w:rsidR="003A1BE0">
              <w:rPr>
                <w:rFonts w:ascii="Calibri" w:eastAsia="Times New Roman" w:hAnsi="Calibri" w:cs="Calibri"/>
                <w:color w:val="000000"/>
                <w:sz w:val="20"/>
                <w:szCs w:val="20"/>
              </w:rPr>
              <w:t xml:space="preserve"> </w:t>
            </w:r>
            <w:r w:rsidR="003A1BE0">
              <w:rPr>
                <w:rFonts w:ascii="Calibri" w:eastAsia="Times New Roman" w:hAnsi="Calibri" w:cs="Calibri"/>
                <w:color w:val="000000"/>
                <w:sz w:val="20"/>
                <w:szCs w:val="20"/>
              </w:rPr>
              <w:fldChar w:fldCharType="begin"/>
            </w:r>
            <w:r w:rsidR="008C57B6">
              <w:rPr>
                <w:rFonts w:ascii="Calibri" w:eastAsia="Times New Roman" w:hAnsi="Calibri" w:cs="Calibri"/>
                <w:color w:val="000000"/>
                <w:sz w:val="20"/>
                <w:szCs w:val="20"/>
              </w:rPr>
              <w:instrText xml:space="preserve"> ADDIN EN.CITE &lt;EndNote&gt;&lt;Cite&gt;&lt;Author&gt;Catenacci&lt;/Author&gt;&lt;Year&gt;2017&lt;/Year&gt;&lt;RecNum&gt;13972&lt;/RecNum&gt;&lt;DisplayText&gt;&lt;style face="superscript"&gt;26&lt;/style&gt;&lt;/DisplayText&gt;&lt;record&gt;&lt;rec-number&gt;13972&lt;/rec-number&gt;&lt;foreign-keys&gt;&lt;key app="EN" db-id="frrfets06e5a0heafz7xd2z0t0adafsw2fvz" timestamp="1621467870" guid="0ca56454-2550-4326-8a2e-4653f8dc2962"&gt;13972&lt;/key&gt;&lt;/foreign-keys&gt;&lt;ref-type name="Thesis"&gt;32&lt;/ref-type&gt;&lt;contributors&gt;&lt;authors&gt;&lt;author&gt;Catenacci, L. S.&lt;/author&gt;&lt;/authors&gt;&lt;/contributors&gt;&lt;titles&gt;&lt;title&gt;Abordagem one health para vigilância de arbovirus na Mata Atlântica do sul da Bahia, Brasil.&lt;/title&gt;&lt;secondary-title&gt;Programa de Pós-Graduação em Virologia&lt;/secondary-title&gt;&lt;/titles&gt;&lt;pages&gt;309&lt;/pages&gt;&lt;volume&gt;Doutorado em Virologia&lt;/volume&gt;&lt;dates&gt;&lt;year&gt;2017&lt;/year&gt;&lt;/dates&gt;&lt;pub-location&gt;Ananindeua&lt;/pub-location&gt;&lt;publisher&gt;Instituto Evandro Chagas&lt;/publisher&gt;&lt;work-type&gt;Ph.D. Thesis&lt;/work-type&gt;&lt;urls&gt;&lt;related-urls&gt;&lt;url&gt;https://patua.iec.gov.br/handle/iec/3073&lt;/url&gt;&lt;/related-urls&gt;&lt;/urls&gt;&lt;/record&gt;&lt;/Cite&gt;&lt;/EndNote&gt;</w:instrText>
            </w:r>
            <w:r w:rsidR="003A1BE0">
              <w:rPr>
                <w:rFonts w:ascii="Calibri" w:eastAsia="Times New Roman" w:hAnsi="Calibri" w:cs="Calibri"/>
                <w:color w:val="000000"/>
                <w:sz w:val="20"/>
                <w:szCs w:val="20"/>
              </w:rPr>
              <w:fldChar w:fldCharType="separate"/>
            </w:r>
            <w:r w:rsidR="008C57B6" w:rsidRPr="008C57B6">
              <w:rPr>
                <w:rFonts w:ascii="Calibri" w:eastAsia="Times New Roman" w:hAnsi="Calibri" w:cs="Calibri"/>
                <w:noProof/>
                <w:color w:val="000000"/>
                <w:sz w:val="20"/>
                <w:szCs w:val="20"/>
                <w:vertAlign w:val="superscript"/>
              </w:rPr>
              <w:t>26</w:t>
            </w:r>
            <w:r w:rsidR="003A1BE0">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641DF3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81CDA7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5F58B0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nil"/>
              <w:left w:val="nil"/>
              <w:bottom w:val="single" w:sz="4" w:space="0" w:color="auto"/>
              <w:right w:val="single" w:sz="8" w:space="0" w:color="auto"/>
            </w:tcBorders>
            <w:shd w:val="clear" w:color="000000" w:fill="D9D9D9"/>
            <w:noWrap/>
            <w:vAlign w:val="bottom"/>
            <w:hideMark/>
          </w:tcPr>
          <w:p w14:paraId="67E455A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3669812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B74C7EB" w14:textId="67E8B2F1"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ausey, 1957</w:t>
            </w:r>
            <w:r w:rsidR="000830ED">
              <w:rPr>
                <w:rFonts w:ascii="Calibri" w:eastAsia="Times New Roman" w:hAnsi="Calibri" w:cs="Calibri"/>
                <w:color w:val="000000"/>
                <w:sz w:val="20"/>
                <w:szCs w:val="20"/>
              </w:rPr>
              <w:t xml:space="preserve"> </w:t>
            </w:r>
            <w:r w:rsidR="0091788F">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Causey&lt;/Author&gt;&lt;Year&gt;1957&lt;/Year&gt;&lt;RecNum&gt;10462&lt;/RecNum&gt;&lt;DisplayText&gt;&lt;style face="superscript"&gt;27&lt;/style&gt;&lt;/DisplayText&gt;&lt;record&gt;&lt;rec-number&gt;10462&lt;/rec-number&gt;&lt;foreign-keys&gt;&lt;key app="EN" db-id="frrfets06e5a0heafz7xd2z0t0adafsw2fvz" timestamp="1611801767" guid="7f949024-297d-4ee7-9db7-8b2910def0be"&gt;10462&lt;/key&gt;&lt;/foreign-keys&gt;&lt;ref-type name="Journal Article"&gt;17&lt;/ref-type&gt;&lt;contributors&gt;&lt;authors&gt;&lt;author&gt;Causey, O. R.&lt;/author&gt;&lt;author&gt;Maroja, O. M.&lt;/author&gt;&lt;/authors&gt;&lt;/contributors&gt;&lt;titles&gt;&lt;title&gt;Mayaro virus: a new human disease agent. III. Investigation of an epidemic of acute febrile illness on the river Guama in Pará, Brazil, and isolation of Mayaro virus as causative agent&lt;/title&gt;&lt;secondary-title&gt;Am J Trop Med Hyg&lt;/secondary-title&gt;&lt;/titles&gt;&lt;periodical&gt;&lt;full-title&gt;Am J Trop Med Hyg&lt;/full-title&gt;&lt;abbr-1&gt;Am J Trop Med Hyg&lt;/abbr-1&gt;&lt;/periodical&gt;&lt;pages&gt;1017-23&lt;/pages&gt;&lt;volume&gt;6&lt;/volume&gt;&lt;number&gt;6&lt;/number&gt;&lt;edition&gt;1957/11/01&lt;/edition&gt;&lt;keywords&gt;&lt;keyword&gt;*Alphavirus&lt;/keyword&gt;&lt;keyword&gt;Brazil&lt;/keyword&gt;&lt;keyword&gt;*Epidemics&lt;/keyword&gt;&lt;keyword&gt;Female&lt;/keyword&gt;&lt;keyword&gt;Humans&lt;/keyword&gt;&lt;keyword&gt;*Parity&lt;/keyword&gt;&lt;keyword&gt;*Rivers&lt;/keyword&gt;&lt;keyword&gt;Virus Diseases/*epidemiology&lt;/keyword&gt;&lt;keyword&gt;*VIRUS DISEASES/epidemiology&lt;/keyword&gt;&lt;/keywords&gt;&lt;dates&gt;&lt;year&gt;1957&lt;/year&gt;&lt;pub-dates&gt;&lt;date&gt;Nov&lt;/date&gt;&lt;/pub-dates&gt;&lt;/dates&gt;&lt;isbn&gt;0002-9637 (Print)&amp;#xD;0002-9637&lt;/isbn&gt;&lt;accession-num&gt;13487974&lt;/accession-num&gt;&lt;urls&gt;&lt;/urls&gt;&lt;remote-database-provider&gt;NLM&lt;/remote-database-provider&gt;&lt;language&gt;eng&lt;/language&gt;&lt;/record&gt;&lt;/Cite&gt;&lt;/EndNote&gt;</w:instrText>
            </w:r>
            <w:r w:rsidR="0091788F">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27</w:t>
            </w:r>
            <w:r w:rsidR="0091788F">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A26549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B87227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A42A06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91143F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B83C83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88C528B" w14:textId="1A5AAC2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ausey, 1958</w:t>
            </w:r>
            <w:r w:rsidR="000830ED">
              <w:rPr>
                <w:rFonts w:ascii="Calibri" w:eastAsia="Times New Roman" w:hAnsi="Calibri" w:cs="Calibri"/>
                <w:color w:val="000000"/>
                <w:sz w:val="20"/>
                <w:szCs w:val="20"/>
              </w:rPr>
              <w:t xml:space="preserve"> </w:t>
            </w:r>
            <w:r w:rsidR="000830ED">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Causey&lt;/Author&gt;&lt;Year&gt;1958&lt;/Year&gt;&lt;RecNum&gt;4335&lt;/RecNum&gt;&lt;DisplayText&gt;&lt;style face="superscript"&gt;28&lt;/style&gt;&lt;/DisplayText&gt;&lt;record&gt;&lt;rec-number&gt;4335&lt;/rec-number&gt;&lt;foreign-keys&gt;&lt;key app="EN" db-id="frrfets06e5a0heafz7xd2z0t0adafsw2fvz" timestamp="1595009946" guid="074c303f-7871-45cb-a609-556140963a2b"&gt;4335&lt;/key&gt;&lt;/foreign-keys&gt;&lt;ref-type name="Journal Article"&gt;17&lt;/ref-type&gt;&lt;contributors&gt;&lt;authors&gt;&lt;author&gt;Causey, O. R. &lt;/author&gt;&lt;author&gt;Theiler, M.&lt;/author&gt;&lt;/authors&gt;&lt;/contributors&gt;&lt;titles&gt;&lt;title&gt;Virus antibody survey on sera of residents of the Amazon Valley in Brazil&lt;/title&gt;&lt;secondary-title&gt;Am J Trop Med Hyg&lt;/secondary-title&gt;&lt;/titles&gt;&lt;periodical&gt;&lt;full-title&gt;Am J Trop Med Hyg&lt;/full-title&gt;&lt;abbr-1&gt;Am J Trop Med Hyg&lt;/abbr-1&gt;&lt;/periodical&gt;&lt;pages&gt;36-41&lt;/pages&gt;&lt;volume&gt;7&lt;/volume&gt;&lt;dates&gt;&lt;year&gt;1958&lt;/year&gt;&lt;/dates&gt;&lt;urls&gt;&lt;/urls&gt;&lt;/record&gt;&lt;/Cite&gt;&lt;/EndNote&gt;</w:instrText>
            </w:r>
            <w:r w:rsidR="000830ED">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28</w:t>
            </w:r>
            <w:r w:rsidR="000830ED">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A4759C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E4B81A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1BAC30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8696B"/>
            <w:noWrap/>
            <w:vAlign w:val="bottom"/>
            <w:hideMark/>
          </w:tcPr>
          <w:p w14:paraId="54D7F2A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r>
      <w:tr w:rsidR="00454713" w:rsidRPr="00454713" w14:paraId="3017F1E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9A54CB0" w14:textId="74FC4DDB"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Chisenga</w:t>
            </w:r>
            <w:proofErr w:type="spellEnd"/>
            <w:r w:rsidRPr="00454713">
              <w:rPr>
                <w:rFonts w:ascii="Calibri" w:eastAsia="Times New Roman" w:hAnsi="Calibri" w:cs="Calibri"/>
                <w:color w:val="000000"/>
                <w:sz w:val="20"/>
                <w:szCs w:val="20"/>
              </w:rPr>
              <w:t>, 2020</w:t>
            </w:r>
            <w:r w:rsidR="000830ED">
              <w:rPr>
                <w:rFonts w:ascii="Calibri" w:eastAsia="Times New Roman" w:hAnsi="Calibri" w:cs="Calibri"/>
                <w:color w:val="000000"/>
                <w:sz w:val="20"/>
                <w:szCs w:val="20"/>
              </w:rPr>
              <w:t xml:space="preserve"> </w:t>
            </w:r>
            <w:r w:rsidR="000830ED">
              <w:rPr>
                <w:rFonts w:ascii="Calibri" w:eastAsia="Times New Roman" w:hAnsi="Calibri" w:cs="Calibri"/>
                <w:color w:val="000000"/>
                <w:sz w:val="20"/>
                <w:szCs w:val="20"/>
              </w:rPr>
              <w:fldChar w:fldCharType="begin">
                <w:fldData xml:space="preserve">PEVuZE5vdGU+PENpdGU+PEF1dGhvcj5DaGlzZW5nYTwvQXV0aG9yPjxZZWFyPjIwMjA8L1llYXI+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DaGlzZW5nYTwvQXV0aG9yPjxZZWFyPjIwMjA8L1llYXI+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0830ED">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29</w:t>
            </w:r>
            <w:r w:rsidR="000830ED">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57BB9E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697B51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50A71C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0CBC551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0E4882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1A7C90B" w14:textId="07146E5F"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oimbra, 2007</w:t>
            </w:r>
            <w:r w:rsidR="000830ED">
              <w:rPr>
                <w:rFonts w:ascii="Calibri" w:eastAsia="Times New Roman" w:hAnsi="Calibri" w:cs="Calibri"/>
                <w:color w:val="000000"/>
                <w:sz w:val="20"/>
                <w:szCs w:val="20"/>
              </w:rPr>
              <w:t xml:space="preserve"> </w:t>
            </w:r>
            <w:r w:rsidR="000830ED">
              <w:rPr>
                <w:rFonts w:ascii="Calibri" w:eastAsia="Times New Roman" w:hAnsi="Calibri" w:cs="Calibri"/>
                <w:color w:val="000000"/>
                <w:sz w:val="20"/>
                <w:szCs w:val="20"/>
              </w:rPr>
              <w:fldChar w:fldCharType="begin">
                <w:fldData xml:space="preserve">PEVuZE5vdGU+PENpdGU+PEF1dGhvcj5Db2ltYnJhPC9BdXRob3I+PFllYXI+MjAwNzwvWWVhcj48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Db2ltYnJhPC9BdXRob3I+PFllYXI+MjAwNzwvWWVhcj48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0830ED">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0</w:t>
            </w:r>
            <w:r w:rsidR="000830ED">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CD85F3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3C9D85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17D31C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AEBBDF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FA24B3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A48EF8D" w14:textId="53B7F28F"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orrea, 2020</w:t>
            </w:r>
            <w:r w:rsidR="00F2038C">
              <w:rPr>
                <w:rFonts w:ascii="Calibri" w:eastAsia="Times New Roman" w:hAnsi="Calibri" w:cs="Calibri"/>
                <w:color w:val="000000"/>
                <w:sz w:val="20"/>
                <w:szCs w:val="20"/>
              </w:rPr>
              <w:t xml:space="preserve"> </w:t>
            </w:r>
            <w:r w:rsidR="005B6987">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Correa&lt;/Author&gt;&lt;Year&gt;2020&lt;/Year&gt;&lt;RecNum&gt;14230&lt;/RecNum&gt;&lt;DisplayText&gt;&lt;style face="superscript"&gt;31&lt;/style&gt;&lt;/DisplayText&gt;&lt;record&gt;&lt;rec-number&gt;14230&lt;/rec-number&gt;&lt;foreign-keys&gt;&lt;key app="EN" db-id="frrfets06e5a0heafz7xd2z0t0adafsw2fvz" timestamp="1664300867" guid="d7e6d90c-c6ae-4588-9e84-d92bb20ee6c1"&gt;14230&lt;/key&gt;&lt;/foreign-keys&gt;&lt;ref-type name="Thesis"&gt;32&lt;/ref-type&gt;&lt;contributors&gt;&lt;authors&gt;&lt;author&gt;Correa, J. F.  &lt;/author&gt;&lt;/authors&gt;&lt;/contributors&gt;&lt;titles&gt;&lt;title&gt;Avaliação sorológica e molecular de pacientes com suspeita de arboviroses em uma unidade municipal de saúde de Goiânia-Goiás. 2020.&lt;/title&gt;&lt;/titles&gt;&lt;pages&gt;51&lt;/pages&gt;&lt;volume&gt;Mestrado em Ciências Biológicas &lt;/volume&gt;&lt;dates&gt;&lt;year&gt;2020&lt;/year&gt;&lt;/dates&gt;&lt;publisher&gt;Universidade Federal de Goiás&lt;/publisher&gt;&lt;urls&gt;&lt;/urls&gt;&lt;/record&gt;&lt;/Cite&gt;&lt;/EndNote&gt;</w:instrText>
            </w:r>
            <w:r w:rsidR="005B6987">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1</w:t>
            </w:r>
            <w:r w:rsidR="005B698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B1ADFD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1095A4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ED9FBB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B9B4B3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707DD7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02D222C" w14:textId="4A0651DA"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Cruz, 2009</w:t>
            </w:r>
            <w:r w:rsidR="00511AFB">
              <w:rPr>
                <w:rFonts w:ascii="Calibri" w:eastAsia="Times New Roman" w:hAnsi="Calibri" w:cs="Calibri"/>
                <w:color w:val="000000"/>
                <w:sz w:val="20"/>
                <w:szCs w:val="20"/>
              </w:rPr>
              <w:t xml:space="preserve"> </w:t>
            </w:r>
            <w:r w:rsidR="00511AF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Cruz&lt;/Author&gt;&lt;Year&gt;2009&lt;/Year&gt;&lt;RecNum&gt;826&lt;/RecNum&gt;&lt;DisplayText&gt;&lt;style face="superscript"&gt;32&lt;/style&gt;&lt;/DisplayText&gt;&lt;record&gt;&lt;rec-number&gt;826&lt;/rec-number&gt;&lt;foreign-keys&gt;&lt;key app="EN" db-id="frrfets06e5a0heafz7xd2z0t0adafsw2fvz" timestamp="1584806728" guid="eaf0753a-5651-4029-8921-f9988e40833a"&gt;826&lt;/key&gt;&lt;/foreign-keys&gt;&lt;ref-type name="Journal Article"&gt;17&lt;/ref-type&gt;&lt;contributors&gt;&lt;authors&gt;&lt;author&gt;Cruz, Ana Cecilia Ribeiro&lt;/author&gt;&lt;author&gt;Prazeres, Assis do Socorro Correa dos&lt;/author&gt;&lt;author&gt;Gama, Eliana Colares&lt;/author&gt;&lt;author&gt;Lima, Maxwell Furtado de&lt;/author&gt;&lt;author&gt;Azevedo, Raimunda do Socorro Silva&lt;/author&gt;&lt;author&gt;Casseb, Lívia Medeiros Neves&lt;/author&gt;&lt;author&gt;Nunes Neto, Joaquim Pinto&lt;/author&gt;&lt;author&gt;Martins, Lívia Carício&lt;/author&gt;&lt;author&gt;Chiang, Jannifer Oliveira&lt;/author&gt;&lt;author&gt;Rodrigues, Sueli Guerreiro&lt;/author&gt;&lt;author&gt;Vasconcelos, Pedro Fernando da Costa&lt;/author&gt;&lt;/authors&gt;&lt;/contributors&gt;&lt;titles&gt;&lt;title&gt;Vigilância sorológica para arbovírus em Juruti, Pará, Brasil&lt;/title&gt;&lt;secondary-title&gt;Cadernos de Saúde Pública&lt;/secondary-title&gt;&lt;alt-title&gt;Cadernos de Saúde Pública&lt;/alt-title&gt;&lt;translated-title&gt;Serological survey for arboviruses in Juruti, Pará State, Brazil&lt;/translated-title&gt;&lt;/titles&gt;&lt;pages&gt;2517-2523&lt;/pages&gt;&lt;volume&gt;25&lt;/volume&gt;&lt;number&gt;11&lt;/number&gt;&lt;keywords&gt;&lt;keyword&gt;Serology&lt;/keyword&gt;&lt;keyword&gt;Arboviruses&lt;/keyword&gt;&lt;keyword&gt;Flaviviridae&lt;/keyword&gt;&lt;keyword&gt;Bunyaviridae&lt;/keyword&gt;&lt;keyword&gt;Sorologia&lt;/keyword&gt;&lt;keyword&gt;Arbovírus&lt;/keyword&gt;&lt;/keywords&gt;&lt;dates&gt;&lt;year&gt;2009&lt;/year&gt;&lt;pub-dates&gt;&lt;date&gt;2009-11&lt;/date&gt;&lt;/pub-dates&gt;&lt;/dates&gt;&lt;isbn&gt;0102-311X&lt;/isbn&gt;&lt;urls&gt;&lt;related-urls&gt;&lt;url&gt;http://www.scielo.br/scielo.php?script=sci_arttext&amp;amp;pid=S0102-311X2009001100021&amp;amp;lang=en&lt;/url&gt;&lt;/related-urls&gt;&lt;/urls&gt;&lt;electronic-resource-num&gt;10.1590/S0102-311X2009001100021&lt;/electronic-resource-num&gt;&lt;remote-database-name&gt;SciELO Brazil&lt;/remote-database-name&gt;&lt;remote-database-provider&gt;http://www.scielo.org/&lt;/remote-database-provider&gt;&lt;language&gt;pt&lt;/language&gt;&lt;/record&gt;&lt;/Cite&gt;&lt;/EndNote&gt;</w:instrText>
            </w:r>
            <w:r w:rsidR="00511AF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2</w:t>
            </w:r>
            <w:r w:rsidR="00511AF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E84E8F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BEA5D0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FF440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33E0ED9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9E26CC4"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3C945F3" w14:textId="17A64CC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da Costa, 2017</w:t>
            </w:r>
            <w:r w:rsidR="00511AFB">
              <w:rPr>
                <w:rFonts w:ascii="Calibri" w:eastAsia="Times New Roman" w:hAnsi="Calibri" w:cs="Calibri"/>
                <w:color w:val="000000"/>
                <w:sz w:val="20"/>
                <w:szCs w:val="20"/>
              </w:rPr>
              <w:t xml:space="preserve"> </w:t>
            </w:r>
            <w:r w:rsidR="00511AF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a Costa&lt;/Author&gt;&lt;Year&gt;2017&lt;/Year&gt;&lt;RecNum&gt;101&lt;/RecNum&gt;&lt;DisplayText&gt;&lt;style face="superscript"&gt;33&lt;/style&gt;&lt;/DisplayText&gt;&lt;record&gt;&lt;rec-number&gt;101&lt;/rec-number&gt;&lt;foreign-keys&gt;&lt;key app="EN" db-id="frrfets06e5a0heafz7xd2z0t0adafsw2fvz" timestamp="1575859371" guid="9d6e4448-fd6c-4d44-af49-9d59ba290d8a"&gt;101&lt;/key&gt;&lt;/foreign-keys&gt;&lt;ref-type name="Journal Article"&gt;17&lt;/ref-type&gt;&lt;contributors&gt;&lt;authors&gt;&lt;author&gt;da Costa, V. G.&lt;/author&gt;&lt;author&gt;de Rezende Feres, V. C.&lt;/author&gt;&lt;author&gt;Saivish, M. V.&lt;/author&gt;&lt;author&gt;de Lima Gimaque, J. B.&lt;/author&gt;&lt;author&gt;Moreli, M. L.&lt;/author&gt;&lt;/authors&gt;&lt;/contributors&gt;&lt;auth-address&gt;Federal University of Goias, Goiania and Jatai, Brazil; Tropical Medicine Foundation of Amazonas State, Manaus, Brazil; Federal University of Goias, Goiania and Jatai, Brazil.&amp;#xD;Federal University of Goias, Goiania and Jatai, Brazil; Tropical Medicine Foundation of Amazonas State, Manaus, Brazil; Federal University of Goias, Goiania and Jatai, Brazil. Electronic address: marcos_moreli@ufg.br.&lt;/auth-address&gt;&lt;titles&gt;&lt;title&gt;Silent emergence of Mayaro and Oropouche viruses in humans in Central Brazil&lt;/title&gt;&lt;secondary-title&gt;Int J Infect Dis&lt;/secondary-title&gt;&lt;alt-title&gt;International journal of infectious diseases : IJID : official publication of the International Society for Infectious Diseases&lt;/alt-title&gt;&lt;/titles&gt;&lt;periodical&gt;&lt;full-title&gt;Int J Infect Dis&lt;/full-title&gt;&lt;abbr-1&gt;Int J Infect Dis&lt;/abbr-1&gt;&lt;/periodical&gt;&lt;pages&gt;84-85&lt;/pages&gt;&lt;volume&gt;62&lt;/volume&gt;&lt;edition&gt;2017/07/26&lt;/edition&gt;&lt;dates&gt;&lt;year&gt;2017&lt;/year&gt;&lt;pub-dates&gt;&lt;date&gt;Sep&lt;/date&gt;&lt;/pub-dates&gt;&lt;/dates&gt;&lt;isbn&gt;1201-9712&lt;/isbn&gt;&lt;accession-num&gt;28739422&lt;/accession-num&gt;&lt;urls&gt;&lt;/urls&gt;&lt;electronic-resource-num&gt;10.1016/j.ijid.2017.07.016&lt;/electronic-resource-num&gt;&lt;remote-database-provider&gt;NLM&lt;/remote-database-provider&gt;&lt;language&gt;eng&lt;/language&gt;&lt;/record&gt;&lt;/Cite&gt;&lt;/EndNote&gt;</w:instrText>
            </w:r>
            <w:r w:rsidR="00511AF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3</w:t>
            </w:r>
            <w:r w:rsidR="00511AF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B8D5BE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90CC5C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A0D2B7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2649D7A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66647958"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E739243" w14:textId="513C55F5"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da Rosa, 1984</w:t>
            </w:r>
            <w:r w:rsidR="00511AFB">
              <w:rPr>
                <w:rFonts w:ascii="Calibri" w:eastAsia="Times New Roman" w:hAnsi="Calibri" w:cs="Calibri"/>
                <w:color w:val="000000"/>
                <w:sz w:val="20"/>
                <w:szCs w:val="20"/>
              </w:rPr>
              <w:t xml:space="preserve"> </w:t>
            </w:r>
            <w:r w:rsidR="00511AF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a Rosa&lt;/Author&gt;&lt;Year&gt;1984&lt;/Year&gt;&lt;RecNum&gt;10090&lt;/RecNum&gt;&lt;DisplayText&gt;&lt;style face="superscript"&gt;34&lt;/style&gt;&lt;/DisplayText&gt;&lt;record&gt;&lt;rec-number&gt;10090&lt;/rec-number&gt;&lt;foreign-keys&gt;&lt;key app="EN" db-id="frrfets06e5a0heafz7xd2z0t0adafsw2fvz" timestamp="1608525693" guid="0fb6eba3-d21f-4fcc-8be7-26000d850ff0"&gt;10090&lt;/key&gt;&lt;/foreign-keys&gt;&lt;ref-type name="Journal Article"&gt;17&lt;/ref-type&gt;&lt;contributors&gt;&lt;authors&gt;&lt;author&gt;da Rosa, Amélia Paes de Andrade Travassos &lt;/author&gt;&lt;author&gt;Vasconcelos, Pedro Fernando da Costa&lt;/author&gt;&lt;author&gt;Hervé, Jean-Pierre&lt;/author&gt;&lt;author&gt;Rosa, Jorge Fernando Soares Travassos da&lt;/author&gt;&lt;/authors&gt;&lt;/contributors&gt;&lt;titles&gt;&lt;title&gt;Febre amarela silvestre no Estado do Pará-Brasil, 1984&lt;/title&gt;&lt;secondary-title&gt;Boletim Epidemiológico (Fundação Serviços de Saúde Pública)&lt;/secondary-title&gt;&lt;/titles&gt;&lt;periodical&gt;&lt;full-title&gt;Boletim Epidemiológico (Fundação Serviços de Saúde Pública)&lt;/full-title&gt;&lt;/periodical&gt;&lt;pages&gt;96-104&lt;/pages&gt;&lt;volume&gt;16&lt;/volume&gt;&lt;num-vols&gt;15/16&lt;/num-vols&gt;&lt;dates&gt;&lt;year&gt;1984&lt;/year&gt;&lt;/dates&gt;&lt;isbn&gt;0374-6119&lt;/isbn&gt;&lt;urls&gt;&lt;/urls&gt;&lt;/record&gt;&lt;/Cite&gt;&lt;/EndNote&gt;</w:instrText>
            </w:r>
            <w:r w:rsidR="00511AF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4</w:t>
            </w:r>
            <w:r w:rsidR="00511AF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2BF064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561C2D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27B95A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0A291DA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23DF265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7901CB4" w14:textId="4C3B3E2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lastRenderedPageBreak/>
              <w:t>Davis, 2009</w:t>
            </w:r>
            <w:r w:rsidR="00B26F17">
              <w:rPr>
                <w:rFonts w:ascii="Calibri" w:eastAsia="Times New Roman" w:hAnsi="Calibri" w:cs="Calibri"/>
                <w:color w:val="000000"/>
                <w:sz w:val="20"/>
                <w:szCs w:val="20"/>
              </w:rPr>
              <w:t xml:space="preserve"> </w:t>
            </w:r>
            <w:r w:rsidR="00A07C83">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avis&lt;/Author&gt;&lt;Year&gt;2009&lt;/Year&gt;&lt;RecNum&gt;14231&lt;/RecNum&gt;&lt;DisplayText&gt;&lt;style face="superscript"&gt;35&lt;/style&gt;&lt;/DisplayText&gt;&lt;record&gt;&lt;rec-number&gt;14231&lt;/rec-number&gt;&lt;foreign-keys&gt;&lt;key app="EN" db-id="frrfets06e5a0heafz7xd2z0t0adafsw2fvz" timestamp="1664302721" guid="ed2a6d5e-a150-4547-a4ad-f548355123d3"&gt;14231&lt;/key&gt;&lt;/foreign-keys&gt;&lt;ref-type name="Thesis"&gt;32&lt;/ref-type&gt;&lt;contributors&gt;&lt;authors&gt;&lt;author&gt;Davis, Gustavo Henrique Nolasco Grimmer&lt;/author&gt;&lt;/authors&gt;&lt;/contributors&gt;&lt;titles&gt;&lt;title&gt;Estudos epidemiológicos sobre arbovírus em populações rurais e urbanas do Estado do Amazonas&lt;/title&gt;&lt;/titles&gt;&lt;pages&gt;110&lt;/pages&gt;&lt;volume&gt;Mestrado em Saúde, Sociedade, e Endemias da Amazônia&lt;/volume&gt;&lt;dates&gt;&lt;year&gt;2009&lt;/year&gt;&lt;/dates&gt;&lt;publisher&gt;Instituto Leônidas e Maria Deane, Fundação Oswaldo Cruz; Universidade Federal do Amazonas&lt;/publisher&gt;&lt;urls&gt;&lt;/urls&gt;&lt;/record&gt;&lt;/Cite&gt;&lt;/EndNote&gt;</w:instrText>
            </w:r>
            <w:r w:rsidR="00A07C83">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5</w:t>
            </w:r>
            <w:r w:rsidR="00A07C83">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EAA094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C327AC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79CEE8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6A784AE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1A8D71B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2CD9817" w14:textId="729EC86E"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de la Cruz, 2019</w:t>
            </w:r>
            <w:r w:rsidR="00FE35F5">
              <w:rPr>
                <w:rFonts w:ascii="Calibri" w:eastAsia="Times New Roman" w:hAnsi="Calibri" w:cs="Calibri"/>
                <w:color w:val="000000"/>
                <w:sz w:val="20"/>
                <w:szCs w:val="20"/>
              </w:rPr>
              <w:t xml:space="preserve"> </w:t>
            </w:r>
            <w:r w:rsidR="00FE35F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e la Cruz&lt;/Author&gt;&lt;Year&gt;2019&lt;/Year&gt;&lt;RecNum&gt;12382&lt;/RecNum&gt;&lt;DisplayText&gt;&lt;style face="superscript"&gt;36&lt;/style&gt;&lt;/DisplayText&gt;&lt;record&gt;&lt;rec-number&gt;12382&lt;/rec-number&gt;&lt;foreign-keys&gt;&lt;key app="EN" db-id="frrfets06e5a0heafz7xd2z0t0adafsw2fvz" timestamp="1611802355" guid="91c6d1ed-09d2-4f06-94eb-69a12287280c"&gt;12382&lt;/key&gt;&lt;/foreign-keys&gt;&lt;ref-type name="Journal Article"&gt;17&lt;/ref-type&gt;&lt;contributors&gt;&lt;authors&gt;&lt;author&gt;de la Cruz, Carolina Huancas &lt;/author&gt;&lt;author&gt;Martínez, Sergio L. Aguilar&lt;/author&gt;&lt;author&gt;Failoc-Rojas, Virgilio E.&lt;/author&gt;&lt;author&gt;Aguilar-Gamboa, Franklin Rómulo &lt;/author&gt;&lt;/authors&gt;&lt;/contributors&gt;&lt;titles&gt;&lt;title&gt;Momento de considerar otras arbovirosis luego del virus mayaro&lt;/title&gt;&lt;secondary-title&gt;Rev Cubana Med Gen Integr &lt;/secondary-title&gt;&lt;alt-title&gt;Rev Cubana Med Gen Integr&lt;/alt-title&gt;&lt;translated-title&gt;Time to Consider Other Arbovirus Diseases after mayaro Virus&lt;/translated-title&gt;&lt;/titles&gt;&lt;alt-periodical&gt;&lt;full-title&gt;Rev Cubana Med Gen Integr&lt;/full-title&gt;&lt;abbr-1&gt;Rev Cubana Med Gen Integr&lt;/abbr-1&gt;&lt;/alt-periodical&gt;&lt;volume&gt;35&lt;/volume&gt;&lt;num-vols&gt;2&lt;/num-vols&gt;&lt;keywords&gt;&lt;keyword&gt;Alphavirus: endemic diseases: Peru: mayaro virus: enfermedades endémicas: Perú: virus mayaro&lt;/keyword&gt;&lt;/keywords&gt;&lt;dates&gt;&lt;year&gt;2019&lt;/year&gt;&lt;pub-dates&gt;&lt;date&gt;2019-06-01&lt;/date&gt;&lt;/pub-dates&gt;&lt;/dates&gt;&lt;isbn&gt;0864-2125&lt;/isbn&gt;&lt;urls&gt;&lt;related-urls&gt;&lt;url&gt;http://scielo.sld.cu/scielo.php?script=sci_arttext&amp;amp;pid=S0864-21252019000200015&amp;amp;lang=en&lt;/url&gt;&lt;/related-urls&gt;&lt;/urls&gt;&lt;remote-database-name&gt;SciELO Cuba&lt;/remote-database-name&gt;&lt;remote-database-provider&gt;http://www.scielo.org/&lt;/remote-database-provider&gt;&lt;language&gt;es&lt;/language&gt;&lt;/record&gt;&lt;/Cite&gt;&lt;/EndNote&gt;</w:instrText>
            </w:r>
            <w:r w:rsidR="00FE35F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6</w:t>
            </w:r>
            <w:r w:rsidR="00FE35F5">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45079B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E59D5F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771597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281044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5D0106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F50E248" w14:textId="4640C89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de Souza Costa, 2019</w:t>
            </w:r>
            <w:r w:rsidR="00F2038C">
              <w:rPr>
                <w:rFonts w:ascii="Calibri" w:eastAsia="Times New Roman" w:hAnsi="Calibri" w:cs="Calibri"/>
                <w:color w:val="000000"/>
                <w:sz w:val="20"/>
                <w:szCs w:val="20"/>
              </w:rPr>
              <w:t xml:space="preserve"> </w:t>
            </w:r>
            <w:r w:rsidR="00F2038C">
              <w:rPr>
                <w:rFonts w:ascii="Calibri" w:eastAsia="Times New Roman" w:hAnsi="Calibri" w:cs="Calibri"/>
                <w:color w:val="000000"/>
                <w:sz w:val="20"/>
                <w:szCs w:val="20"/>
              </w:rPr>
              <w:fldChar w:fldCharType="begin">
                <w:fldData xml:space="preserve">PEVuZE5vdGU+PENpdGU+PEF1dGhvcj5kZSBTb3V6YSBDb3N0YTwvQXV0aG9yPjxZZWFyPjIwMTk8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kZSBTb3V6YSBDb3N0YTwvQXV0aG9yPjxZZWFyPjIwMTk8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F2038C">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7</w:t>
            </w:r>
            <w:r w:rsidR="00F2038C">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D05CBB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264B9A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D32AF1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C737EB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6F5934D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A126A42" w14:textId="2E7AF038"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Degallier</w:t>
            </w:r>
            <w:proofErr w:type="spellEnd"/>
            <w:r w:rsidRPr="00454713">
              <w:rPr>
                <w:rFonts w:ascii="Calibri" w:eastAsia="Times New Roman" w:hAnsi="Calibri" w:cs="Calibri"/>
                <w:color w:val="000000"/>
                <w:sz w:val="20"/>
                <w:szCs w:val="20"/>
              </w:rPr>
              <w:t>, 1992</w:t>
            </w:r>
            <w:r w:rsidR="00FE35F5">
              <w:rPr>
                <w:rFonts w:ascii="Calibri" w:eastAsia="Times New Roman" w:hAnsi="Calibri" w:cs="Calibri"/>
                <w:color w:val="000000"/>
                <w:sz w:val="20"/>
                <w:szCs w:val="20"/>
              </w:rPr>
              <w:t xml:space="preserve"> </w:t>
            </w:r>
            <w:r w:rsidR="00FE35F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egallier&lt;/Author&gt;&lt;Year&gt;1992&lt;/Year&gt;&lt;RecNum&gt;13999&lt;/RecNum&gt;&lt;DisplayText&gt;&lt;style face="superscript"&gt;38&lt;/style&gt;&lt;/DisplayText&gt;&lt;record&gt;&lt;rec-number&gt;13999&lt;/rec-number&gt;&lt;foreign-keys&gt;&lt;key app="EN" db-id="frrfets06e5a0heafz7xd2z0t0adafsw2fvz" timestamp="1626473747" guid="32bc3f03-74d6-4bff-9068-d708a323e4b6"&gt;13999&lt;/key&gt;&lt;/foreign-keys&gt;&lt;ref-type name="Journal Article"&gt;17&lt;/ref-type&gt;&lt;contributors&gt;&lt;authors&gt;&lt;author&gt;Degallier, N.&lt;/author&gt;&lt;author&gt;Travassos da Rosa, A. P.&lt;/author&gt;&lt;author&gt;Vasconcelos, P. F. C.&lt;/author&gt;&lt;author&gt;Hervé, J. P.&lt;/author&gt;&lt;author&gt;Sa Filho, G. C.&lt;/author&gt;&lt;author&gt;Travassos da Rosa, J. F. S.&lt;/author&gt;&lt;author&gt;Travassos da Rosa, E. S.&lt;/author&gt;&lt;author&gt;Rodrigues, S. G.&lt;/author&gt;&lt;/authors&gt;&lt;/contributors&gt;&lt;titles&gt;&lt;title&gt;Modifications of arbovirus transmission in relation to construction of dams in Brazilian Amazonia &lt;/title&gt;&lt;secondary-title&gt;Ciência e Cultura&lt;/secondary-title&gt;&lt;/titles&gt;&lt;periodical&gt;&lt;full-title&gt;Ciência e cultura&lt;/full-title&gt;&lt;/periodical&gt;&lt;pages&gt;124-135&lt;/pages&gt;&lt;volume&gt;44&lt;/volume&gt;&lt;num-vols&gt;2/3&lt;/num-vols&gt;&lt;dates&gt;&lt;year&gt;1992&lt;/year&gt;&lt;/dates&gt;&lt;urls&gt;&lt;/urls&gt;&lt;/record&gt;&lt;/Cite&gt;&lt;/EndNote&gt;</w:instrText>
            </w:r>
            <w:r w:rsidR="00FE35F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8</w:t>
            </w:r>
            <w:r w:rsidR="00FE35F5">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F831ED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4433F8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2E7F51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27B1E98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B93642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C4CF08D" w14:textId="456F07F4"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Diaz, 2003</w:t>
            </w:r>
            <w:r w:rsidR="00F2038C">
              <w:rPr>
                <w:rFonts w:ascii="Calibri" w:eastAsia="Times New Roman" w:hAnsi="Calibri" w:cs="Calibri"/>
                <w:color w:val="000000"/>
                <w:sz w:val="20"/>
                <w:szCs w:val="20"/>
              </w:rPr>
              <w:t xml:space="preserve"> </w:t>
            </w:r>
            <w:r w:rsidR="00F2038C">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iaz&lt;/Author&gt;&lt;Year&gt;2003&lt;/Year&gt;&lt;RecNum&gt;11518&lt;/RecNum&gt;&lt;DisplayText&gt;&lt;style face="superscript"&gt;39&lt;/style&gt;&lt;/DisplayText&gt;&lt;record&gt;&lt;rec-number&gt;11518&lt;/rec-number&gt;&lt;foreign-keys&gt;&lt;key app="EN" db-id="frrfets06e5a0heafz7xd2z0t0adafsw2fvz" timestamp="1611802222" guid="0338162a-50f5-4a75-83bb-293c64bab425"&gt;11518&lt;/key&gt;&lt;/foreign-keys&gt;&lt;ref-type name="Journal Article"&gt;17&lt;/ref-type&gt;&lt;contributors&gt;&lt;authors&gt;&lt;author&gt;Diaz, Luis Adrián&lt;/author&gt;&lt;author&gt;Spinsanti, Lorena Ivana&lt;/author&gt;&lt;author&gt;Almiron, Walter Ricardo&lt;/author&gt;&lt;author&gt;Contigiani, Marta Silvia&lt;/author&gt;&lt;/authors&gt;&lt;/contributors&gt;&lt;titles&gt;&lt;title&gt;UNA virus: first report of human infection in Argentina&lt;/title&gt;&lt;secondary-title&gt;Rev. Inst. Med. Trop. Sao Paulo&lt;/secondary-title&gt;&lt;alt-title&gt;Revista do Instituto de Medicina Tropical de São Paulo&lt;/alt-title&gt;&lt;translated-title&gt;Virus UNA: primeiro registro de infecção em humanos na República Argentina&lt;/translated-title&gt;&lt;/titles&gt;&lt;periodical&gt;&lt;full-title&gt;Rev. Inst. Med. Trop. Sao Paulo&lt;/full-title&gt;&lt;/periodical&gt;&lt;alt-periodical&gt;&lt;full-title&gt;Rev Inst Med Trop Sao Paulo&lt;/full-title&gt;&lt;abbr-1&gt;Revista do Instituto de Medicina Tropical de Sao Paulo&lt;/abbr-1&gt;&lt;/alt-periodical&gt;&lt;pages&gt;109-110&lt;/pages&gt;&lt;volume&gt;45&lt;/volume&gt;&lt;number&gt;2&lt;/number&gt;&lt;keywords&gt;&lt;keyword&gt;Una virus&lt;/keyword&gt;&lt;keyword&gt;Togaviridae&lt;/keyword&gt;&lt;keyword&gt;Seroprevalence&lt;/keyword&gt;&lt;keyword&gt;Neutralizing Antibodies&lt;/keyword&gt;&lt;/keywords&gt;&lt;dates&gt;&lt;year&gt;2003&lt;/year&gt;&lt;pub-dates&gt;&lt;date&gt;2003-04&lt;/date&gt;&lt;/pub-dates&gt;&lt;/dates&gt;&lt;isbn&gt;0036-4665&lt;/isbn&gt;&lt;urls&gt;&lt;related-urls&gt;&lt;url&gt;http://www.scielo.br/scielo.php?script=sci_arttext&amp;amp;pid=S0036-46652003000200012&amp;amp;lang=en&lt;/url&gt;&lt;/related-urls&gt;&lt;/urls&gt;&lt;electronic-resource-num&gt;10.1590/S0036-46652003000200012&lt;/electronic-resource-num&gt;&lt;remote-database-name&gt;SciELO Brazil&lt;/remote-database-name&gt;&lt;remote-database-provider&gt;http://www.scielo.org/&lt;/remote-database-provider&gt;&lt;language&gt;en&lt;/language&gt;&lt;/record&gt;&lt;/Cite&gt;&lt;/EndNote&gt;</w:instrText>
            </w:r>
            <w:r w:rsidR="00F2038C">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39</w:t>
            </w:r>
            <w:r w:rsidR="00F2038C">
              <w:rPr>
                <w:rFonts w:ascii="Calibri" w:eastAsia="Times New Roman" w:hAnsi="Calibri" w:cs="Calibri"/>
                <w:color w:val="000000"/>
                <w:sz w:val="20"/>
                <w:szCs w:val="20"/>
              </w:rPr>
              <w:fldChar w:fldCharType="end"/>
            </w:r>
            <w:r w:rsidR="00984ED0">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EB51FF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59869A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318F49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6F6D34E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258B55A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075FBAA" w14:textId="7309378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Dixon, 1981</w:t>
            </w:r>
            <w:r w:rsidR="004A1672">
              <w:rPr>
                <w:rFonts w:ascii="Calibri" w:eastAsia="Times New Roman" w:hAnsi="Calibri" w:cs="Calibri"/>
                <w:color w:val="000000"/>
                <w:sz w:val="20"/>
                <w:szCs w:val="20"/>
              </w:rPr>
              <w:t xml:space="preserve"> </w:t>
            </w:r>
            <w:r w:rsidR="004A167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ixon&lt;/Author&gt;&lt;Year&gt;1981&lt;/Year&gt;&lt;RecNum&gt;3719&lt;/RecNum&gt;&lt;DisplayText&gt;&lt;style face="superscript"&gt;40&lt;/style&gt;&lt;/DisplayText&gt;&lt;record&gt;&lt;rec-number&gt;3719&lt;/rec-number&gt;&lt;foreign-keys&gt;&lt;key app="EN" db-id="frrfets06e5a0heafz7xd2z0t0adafsw2fvz" timestamp="1594861231" guid="d72daebc-5edc-46ef-8175-40f2135ec8d1"&gt;3719&lt;/key&gt;&lt;/foreign-keys&gt;&lt;ref-type name="Journal Article"&gt;17&lt;/ref-type&gt;&lt;contributors&gt;&lt;authors&gt;&lt;author&gt;Dixon, K. E.&lt;/author&gt;&lt;author&gt;Llewellyn, C. H.&lt;/author&gt;&lt;author&gt;Travassos Da Rosa, A. P. A.&lt;/author&gt;&lt;author&gt;Travassos da Rosa, J. F. &lt;/author&gt;&lt;/authors&gt;&lt;/contributors&gt;&lt;titles&gt;&lt;title&gt;Programa multidisciplinario de vigilancia de las enfermedades infecciosas en zonas colindantes con la carretera transamazonica en Brasil II. Epidemiologia de las infecciones por arbovirus&lt;/title&gt;&lt;secondary-title&gt;Bol. Of. Sanit. Panam.&lt;/secondary-title&gt;&lt;/titles&gt;&lt;periodical&gt;&lt;full-title&gt;Bol. Of. Sanit. Panam.&lt;/full-title&gt;&lt;/periodical&gt;&lt;volume&gt;91&lt;/volume&gt;&lt;number&gt;200&lt;/number&gt;&lt;dates&gt;&lt;year&gt;1981&lt;/year&gt;&lt;/dates&gt;&lt;urls&gt;&lt;/urls&gt;&lt;/record&gt;&lt;/Cite&gt;&lt;/EndNote&gt;</w:instrText>
            </w:r>
            <w:r w:rsidR="004A167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0</w:t>
            </w:r>
            <w:r w:rsidR="004A167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9449E3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877A98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1AFADB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4BA8CB4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E2CE42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D621054" w14:textId="238B7442"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Downs, 1958</w:t>
            </w:r>
            <w:r w:rsidR="004A1672">
              <w:rPr>
                <w:rFonts w:ascii="Calibri" w:eastAsia="Times New Roman" w:hAnsi="Calibri" w:cs="Calibri"/>
                <w:color w:val="000000"/>
                <w:sz w:val="20"/>
                <w:szCs w:val="20"/>
              </w:rPr>
              <w:t xml:space="preserve"> </w:t>
            </w:r>
            <w:r w:rsidR="004A1672">
              <w:rPr>
                <w:rFonts w:ascii="Calibri" w:eastAsia="Times New Roman" w:hAnsi="Calibri" w:cs="Calibri"/>
                <w:color w:val="000000"/>
                <w:sz w:val="20"/>
                <w:szCs w:val="20"/>
              </w:rPr>
              <w:fldChar w:fldCharType="begin">
                <w:fldData xml:space="preserve">PEVuZE5vdGU+PENpdGU+PEF1dGhvcj5Eb3duczwvQXV0aG9yPjxZZWFyPjE5NTg8L1llYXI+PFJl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Eb3duczwvQXV0aG9yPjxZZWFyPjE5NTg8L1llYXI+PFJl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4A167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1</w:t>
            </w:r>
            <w:r w:rsidR="004A1672">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661961D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6CB9B1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C08E83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CC073F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12B84823"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B3992E6" w14:textId="23B24C67"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Eskildsen</w:t>
            </w:r>
            <w:proofErr w:type="spellEnd"/>
            <w:r w:rsidRPr="00454713">
              <w:rPr>
                <w:rFonts w:ascii="Calibri" w:eastAsia="Times New Roman" w:hAnsi="Calibri" w:cs="Calibri"/>
                <w:color w:val="000000"/>
                <w:sz w:val="20"/>
                <w:szCs w:val="20"/>
              </w:rPr>
              <w:t>, 2020</w:t>
            </w:r>
            <w:r w:rsidR="004A1672">
              <w:rPr>
                <w:rFonts w:ascii="Calibri" w:eastAsia="Times New Roman" w:hAnsi="Calibri" w:cs="Calibri"/>
                <w:color w:val="000000"/>
                <w:sz w:val="20"/>
                <w:szCs w:val="20"/>
              </w:rPr>
              <w:t xml:space="preserve"> </w:t>
            </w:r>
            <w:r w:rsidR="004A1672">
              <w:rPr>
                <w:rFonts w:ascii="Calibri" w:eastAsia="Times New Roman" w:hAnsi="Calibri" w:cs="Calibri"/>
                <w:color w:val="000000"/>
                <w:sz w:val="20"/>
                <w:szCs w:val="20"/>
              </w:rPr>
              <w:fldChar w:fldCharType="begin">
                <w:fldData xml:space="preserve">PEVuZE5vdGU+PENpdGU+PEF1dGhvcj5Fc2tpbGRzZW48L0F1dGhvcj48WWVhcj4yMDIwPC9ZZWFy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Fc2tpbGRzZW48L0F1dGhvcj48WWVhcj4yMDIwPC9ZZWFy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4A167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2</w:t>
            </w:r>
            <w:r w:rsidR="004A1672">
              <w:rPr>
                <w:rFonts w:ascii="Calibri" w:eastAsia="Times New Roman" w:hAnsi="Calibri" w:cs="Calibri"/>
                <w:color w:val="000000"/>
                <w:sz w:val="20"/>
                <w:szCs w:val="20"/>
              </w:rPr>
              <w:fldChar w:fldCharType="end"/>
            </w:r>
            <w:r w:rsidR="00984ED0">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AC5363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ABE438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030B66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67D2880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6D84616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2B42A4D" w14:textId="7A5232E5"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Estofolete</w:t>
            </w:r>
            <w:proofErr w:type="spellEnd"/>
            <w:r w:rsidRPr="00454713">
              <w:rPr>
                <w:rFonts w:ascii="Calibri" w:eastAsia="Times New Roman" w:hAnsi="Calibri" w:cs="Calibri"/>
                <w:color w:val="000000"/>
                <w:sz w:val="20"/>
                <w:szCs w:val="20"/>
              </w:rPr>
              <w:t>, 2016</w:t>
            </w:r>
            <w:r w:rsidR="00F2038C">
              <w:rPr>
                <w:rFonts w:ascii="Calibri" w:eastAsia="Times New Roman" w:hAnsi="Calibri" w:cs="Calibri"/>
                <w:color w:val="000000"/>
                <w:sz w:val="20"/>
                <w:szCs w:val="20"/>
              </w:rPr>
              <w:t xml:space="preserve"> </w:t>
            </w:r>
            <w:r w:rsidR="00F2038C">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Estofolete&lt;/Author&gt;&lt;Year&gt;2016&lt;/Year&gt;&lt;RecNum&gt;347&lt;/RecNum&gt;&lt;DisplayText&gt;&lt;style face="superscript"&gt;43&lt;/style&gt;&lt;/DisplayText&gt;&lt;record&gt;&lt;rec-number&gt;347&lt;/rec-number&gt;&lt;foreign-keys&gt;&lt;key app="EN" db-id="frrfets06e5a0heafz7xd2z0t0adafsw2fvz" timestamp="1579013493" guid="93132193-fb2d-487f-825b-f23301c0c2f4"&gt;347&lt;/key&gt;&lt;/foreign-keys&gt;&lt;ref-type name="Journal Article"&gt;17&lt;/ref-type&gt;&lt;contributors&gt;&lt;authors&gt;&lt;author&gt;Estofolete, Cássia Fernanda&lt;/author&gt;&lt;author&gt;Mota, Mânlio Tasso Oliveira&lt;/author&gt;&lt;author&gt;Vedovello, Danila&lt;/author&gt;&lt;author&gt;Góngora, Delzi Vinha Nunes de&lt;/author&gt;&lt;author&gt;Maia, Irineu Luiz&lt;/author&gt;&lt;author&gt;Nogueira, Maurício Lacerda&lt;/author&gt;&lt;/authors&gt;&lt;/contributors&gt;&lt;titles&gt;&lt;title&gt;Mayaro fever in an HIV-infected patient suspected of having Chikungunya fever&lt;/title&gt;&lt;secondary-title&gt;Rev Soc Bras Med Trop&lt;/secondary-title&gt;&lt;alt-title&gt;Rev. Soc. Bras. Med. Trop.&lt;/alt-title&gt;&lt;/titles&gt;&lt;periodical&gt;&lt;full-title&gt;Rev Soc Bras Med Trop&lt;/full-title&gt;&lt;abbr-1&gt;Rev Soc Bras Med Trop&lt;/abbr-1&gt;&lt;/periodical&gt;&lt;pages&gt;648-652&lt;/pages&gt;&lt;volume&gt;49&lt;/volume&gt;&lt;number&gt;5&lt;/number&gt;&lt;keywords&gt;&lt;keyword&gt;Mayaro&lt;/keyword&gt;&lt;keyword&gt;Chikungunya&lt;/keyword&gt;&lt;keyword&gt;HIV&lt;/keyword&gt;&lt;/keywords&gt;&lt;dates&gt;&lt;year&gt;2016&lt;/year&gt;&lt;pub-dates&gt;&lt;date&gt;2016-10&lt;/date&gt;&lt;/pub-dates&gt;&lt;/dates&gt;&lt;isbn&gt;0037-8682&lt;/isbn&gt;&lt;urls&gt;&lt;related-urls&gt;&lt;url&gt;http://www.scielo.br/scielo.php?script=sci_arttext&amp;amp;pid=S0037-86822016000500648&amp;amp;lang=en&lt;/url&gt;&lt;/related-urls&gt;&lt;/urls&gt;&lt;electronic-resource-num&gt;10.1590/0037-8682-0093-2016&lt;/electronic-resource-num&gt;&lt;remote-database-name&gt;SciELO Brazil&lt;/remote-database-name&gt;&lt;remote-database-provider&gt;http://www.scielo.org/&lt;/remote-database-provider&gt;&lt;language&gt;en&lt;/language&gt;&lt;/record&gt;&lt;/Cite&gt;&lt;/EndNote&gt;</w:instrText>
            </w:r>
            <w:r w:rsidR="00F2038C">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3</w:t>
            </w:r>
            <w:r w:rsidR="00F2038C">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4C79FA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94538D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FA2622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39C480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D6369B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A9987FC" w14:textId="00C9A915"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Evans, 1969</w:t>
            </w:r>
            <w:r w:rsidR="00A70337">
              <w:rPr>
                <w:rFonts w:ascii="Calibri" w:eastAsia="Times New Roman" w:hAnsi="Calibri" w:cs="Calibri"/>
                <w:color w:val="000000"/>
                <w:sz w:val="20"/>
                <w:szCs w:val="20"/>
              </w:rPr>
              <w:t xml:space="preserve"> </w:t>
            </w:r>
            <w:r w:rsidR="00A70337">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Evans&lt;/Author&gt;&lt;Year&gt;1969&lt;/Year&gt;&lt;RecNum&gt;258&lt;/RecNum&gt;&lt;DisplayText&gt;&lt;style face="superscript"&gt;44&lt;/style&gt;&lt;/DisplayText&gt;&lt;record&gt;&lt;rec-number&gt;258&lt;/rec-number&gt;&lt;foreign-keys&gt;&lt;key app="EN" db-id="frrfets06e5a0heafz7xd2z0t0adafsw2fvz" timestamp="1575988505" guid="01d42415-de16-427c-8b09-1a8e28b314e6"&gt;258&lt;/key&gt;&lt;/foreign-keys&gt;&lt;ref-type name="Journal Article"&gt;17&lt;/ref-type&gt;&lt;contributors&gt;&lt;authors&gt;&lt;author&gt;Evans, A. S. &lt;/author&gt;&lt;author&gt;Casals, J. &lt;/author&gt;&lt;author&gt;Opton, E. M. &lt;/author&gt;&lt;author&gt;Borman, E. K. &lt;/author&gt;&lt;author&gt;Levine, L. &lt;/author&gt;&lt;author&gt;Cuadrado, R.R. &lt;/author&gt;&lt;/authors&gt;&lt;/contributors&gt;&lt;titles&gt;&lt;title&gt;A nationwide serum survey of Colombian military recruits, 1966: I. Description of sample and antibody patterns with arboviruses, polioviruses, respiratory viruses, tetanus, and treponematosis&lt;/title&gt;&lt;secondary-title&gt;Am. J. Epidemiol.&lt;/secondary-title&gt;&lt;/titles&gt;&lt;periodical&gt;&lt;full-title&gt;Am. J. Epidemiol.&lt;/full-title&gt;&lt;/periodical&gt;&lt;pages&gt;292-303&lt;/pages&gt;&lt;volume&gt;90&lt;/volume&gt;&lt;number&gt;4&lt;/number&gt;&lt;dates&gt;&lt;year&gt;1969&lt;/year&gt;&lt;/dates&gt;&lt;urls&gt;&lt;/urls&gt;&lt;/record&gt;&lt;/Cite&gt;&lt;/EndNote&gt;</w:instrText>
            </w:r>
            <w:r w:rsidR="00A70337">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4</w:t>
            </w:r>
            <w:r w:rsidR="00A7033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F0280D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E14F3E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4DE735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44FB727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2F6BAC2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9DA8E0E" w14:textId="55B0A99D"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Figueiredo</w:t>
            </w:r>
            <w:proofErr w:type="spellEnd"/>
            <w:r w:rsidRPr="00454713">
              <w:rPr>
                <w:rFonts w:ascii="Calibri" w:eastAsia="Times New Roman" w:hAnsi="Calibri" w:cs="Calibri"/>
                <w:color w:val="000000"/>
                <w:sz w:val="20"/>
                <w:szCs w:val="20"/>
              </w:rPr>
              <w:t>, 1989</w:t>
            </w:r>
            <w:r w:rsidR="004A1672">
              <w:rPr>
                <w:rFonts w:ascii="Calibri" w:eastAsia="Times New Roman" w:hAnsi="Calibri" w:cs="Calibri"/>
                <w:color w:val="000000"/>
                <w:sz w:val="20"/>
                <w:szCs w:val="20"/>
              </w:rPr>
              <w:t xml:space="preserve"> </w:t>
            </w:r>
            <w:r w:rsidR="004A167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Figueiredo&lt;/Author&gt;&lt;Year&gt;1989&lt;/Year&gt;&lt;RecNum&gt;222&lt;/RecNum&gt;&lt;DisplayText&gt;&lt;style face="superscript"&gt;45&lt;/style&gt;&lt;/DisplayText&gt;&lt;record&gt;&lt;rec-number&gt;222&lt;/rec-number&gt;&lt;foreign-keys&gt;&lt;key app="EN" db-id="frrfets06e5a0heafz7xd2z0t0adafsw2fvz" timestamp="1575859372" guid="e4239b31-f4ab-4a0a-8e9c-68fefa3da2b0"&gt;222&lt;/key&gt;&lt;/foreign-keys&gt;&lt;ref-type name="Journal Article"&gt;17&lt;/ref-type&gt;&lt;contributors&gt;&lt;authors&gt;&lt;author&gt;Figueiredo, L. T.&lt;/author&gt;&lt;author&gt;Nogueira, R. M.&lt;/author&gt;&lt;author&gt;Cavalcanti, S. M.&lt;/author&gt;&lt;author&gt;Schatzmayr, H.&lt;/author&gt;&lt;author&gt;da Rosa, A. T.&lt;/author&gt;&lt;/authors&gt;&lt;/contributors&gt;&lt;auth-address&gt;Departamento de Clinica Medica, Faculdade de Medicina de Ribeirao Preto, USP, Brasil.&lt;/auth-address&gt;&lt;titles&gt;&lt;title&gt;Study of two different enzyme immunoassays for the detection of Mayaro virus antibodies&lt;/title&gt;&lt;secondary-title&gt;Mem Inst Oswaldo Cruz&lt;/secondary-title&gt;&lt;alt-title&gt;Memorias do Instituto Oswaldo Cruz&lt;/alt-title&gt;&lt;/titles&gt;&lt;periodical&gt;&lt;full-title&gt;Mem Inst Oswaldo Cruz&lt;/full-title&gt;&lt;abbr-1&gt;Mem Inst Oswaldo Cruz&lt;/abbr-1&gt;&lt;/periodical&gt;&lt;pages&gt;303-7&lt;/pages&gt;&lt;volume&gt;84&lt;/volume&gt;&lt;number&gt;3&lt;/number&gt;&lt;edition&gt;1989/07/01&lt;/edition&gt;&lt;keywords&gt;&lt;keyword&gt;Alphavirus/*immunology&lt;/keyword&gt;&lt;keyword&gt;Antibodies, Viral/*analysis&lt;/keyword&gt;&lt;keyword&gt;Antigens, Viral&lt;/keyword&gt;&lt;keyword&gt;Enzyme-Linked Immunosorbent Assay&lt;/keyword&gt;&lt;keyword&gt;Hemagglutination Tests&lt;/keyword&gt;&lt;keyword&gt;Humans&lt;/keyword&gt;&lt;keyword&gt;Togaviridae Infections/*diagnosis&lt;/keyword&gt;&lt;/keywords&gt;&lt;dates&gt;&lt;year&gt;1989&lt;/year&gt;&lt;pub-dates&gt;&lt;date&gt;Jul-Sep&lt;/date&gt;&lt;/pub-dates&gt;&lt;/dates&gt;&lt;isbn&gt;0074-0276 (Print)&amp;#xD;0074-0276&lt;/isbn&gt;&lt;accession-num&gt;2562487&lt;/accession-num&gt;&lt;urls&gt;&lt;/urls&gt;&lt;electronic-resource-num&gt;10.1590/s0074-02761989000300003&lt;/electronic-resource-num&gt;&lt;remote-database-provider&gt;NLM&lt;/remote-database-provider&gt;&lt;language&gt;eng&lt;/language&gt;&lt;/record&gt;&lt;/Cite&gt;&lt;/EndNote&gt;</w:instrText>
            </w:r>
            <w:r w:rsidR="004A167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5</w:t>
            </w:r>
            <w:r w:rsidR="004A167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088988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34FA2D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128113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292945E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3F7D4C3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0B70F1B" w14:textId="725E1BB5"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Figueiredo</w:t>
            </w:r>
            <w:proofErr w:type="spellEnd"/>
            <w:r w:rsidRPr="00454713">
              <w:rPr>
                <w:rFonts w:ascii="Calibri" w:eastAsia="Times New Roman" w:hAnsi="Calibri" w:cs="Calibri"/>
                <w:color w:val="000000"/>
                <w:sz w:val="20"/>
                <w:szCs w:val="20"/>
              </w:rPr>
              <w:t>, 2004</w:t>
            </w:r>
            <w:r w:rsidR="00A70337">
              <w:rPr>
                <w:rFonts w:ascii="Calibri" w:eastAsia="Times New Roman" w:hAnsi="Calibri" w:cs="Calibri"/>
                <w:color w:val="000000"/>
                <w:sz w:val="20"/>
                <w:szCs w:val="20"/>
              </w:rPr>
              <w:t xml:space="preserve"> </w:t>
            </w:r>
            <w:r w:rsidR="00A70337">
              <w:rPr>
                <w:rFonts w:ascii="Calibri" w:eastAsia="Times New Roman" w:hAnsi="Calibri" w:cs="Calibri"/>
                <w:color w:val="000000"/>
                <w:sz w:val="20"/>
                <w:szCs w:val="20"/>
              </w:rPr>
              <w:fldChar w:fldCharType="begin">
                <w:fldData xml:space="preserve">PEVuZE5vdGU+PENpdGU+PEF1dGhvcj5GaWd1ZWlyZWRvPC9BdXRob3I+PFllYXI+MjAwNDwvWWVh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GaWd1ZWlyZWRvPC9BdXRob3I+PFllYXI+MjAwNDwvWWVh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A70337">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6</w:t>
            </w:r>
            <w:r w:rsidR="00A7033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CB639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AB8571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CF2193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6EBF647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5C98BF08"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4E2D6D7" w14:textId="0B1746BB"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Fischer, 2020</w:t>
            </w:r>
            <w:r w:rsidR="00A70337">
              <w:rPr>
                <w:rFonts w:ascii="Calibri" w:eastAsia="Times New Roman" w:hAnsi="Calibri" w:cs="Calibri"/>
                <w:color w:val="000000"/>
                <w:sz w:val="20"/>
                <w:szCs w:val="20"/>
              </w:rPr>
              <w:t xml:space="preserve"> </w:t>
            </w:r>
            <w:r w:rsidR="00A70337">
              <w:rPr>
                <w:rFonts w:ascii="Calibri" w:eastAsia="Times New Roman" w:hAnsi="Calibri" w:cs="Calibri"/>
                <w:color w:val="000000"/>
                <w:sz w:val="20"/>
                <w:szCs w:val="20"/>
              </w:rPr>
              <w:fldChar w:fldCharType="begin">
                <w:fldData xml:space="preserve">PEVuZE5vdGU+PENpdGU+PEF1dGhvcj5GaXNjaGVyPC9BdXRob3I+PFllYXI+MjAyMDwvWWVhcj48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GaXNjaGVyPC9BdXRob3I+PFllYXI+MjAyMDwvWWVhcj48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A70337">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7</w:t>
            </w:r>
            <w:r w:rsidR="00A7033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D58DAA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4C9561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AF8A24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F75285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ED202F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AE58FAA" w14:textId="778F898D"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Forshey</w:t>
            </w:r>
            <w:proofErr w:type="spellEnd"/>
            <w:r w:rsidRPr="00454713">
              <w:rPr>
                <w:rFonts w:ascii="Calibri" w:eastAsia="Times New Roman" w:hAnsi="Calibri" w:cs="Calibri"/>
                <w:color w:val="000000"/>
                <w:sz w:val="20"/>
                <w:szCs w:val="20"/>
              </w:rPr>
              <w:t>, 2010</w:t>
            </w:r>
            <w:r w:rsidR="00F2038C">
              <w:rPr>
                <w:rFonts w:ascii="Calibri" w:eastAsia="Times New Roman" w:hAnsi="Calibri" w:cs="Calibri"/>
                <w:color w:val="000000"/>
                <w:sz w:val="20"/>
                <w:szCs w:val="20"/>
              </w:rPr>
              <w:t xml:space="preserve"> </w:t>
            </w:r>
            <w:r w:rsidR="00F2038C">
              <w:rPr>
                <w:rFonts w:ascii="Calibri" w:eastAsia="Times New Roman" w:hAnsi="Calibri" w:cs="Calibri"/>
                <w:color w:val="000000"/>
                <w:sz w:val="20"/>
                <w:szCs w:val="20"/>
              </w:rPr>
              <w:fldChar w:fldCharType="begin">
                <w:fldData xml:space="preserve">PEVuZE5vdGU+PENpdGU+PEF1dGhvcj5Gb3JzaGV5PC9BdXRob3I+PFllYXI+MjAxMDwvWWVhcj48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Gb3JzaGV5PC9BdXRob3I+PFllYXI+MjAxMDwvWWVhcj48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F2038C">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8</w:t>
            </w:r>
            <w:r w:rsidR="00F2038C">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3C54CF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326824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76018B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CA0C5D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875081C"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9C8E3B3" w14:textId="07D2B48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Friedrich-</w:t>
            </w:r>
            <w:proofErr w:type="spellStart"/>
            <w:r w:rsidRPr="00454713">
              <w:rPr>
                <w:rFonts w:ascii="Calibri" w:eastAsia="Times New Roman" w:hAnsi="Calibri" w:cs="Calibri"/>
                <w:color w:val="000000"/>
                <w:sz w:val="20"/>
                <w:szCs w:val="20"/>
              </w:rPr>
              <w:t>Jänicke</w:t>
            </w:r>
            <w:proofErr w:type="spellEnd"/>
            <w:r w:rsidRPr="00454713">
              <w:rPr>
                <w:rFonts w:ascii="Calibri" w:eastAsia="Times New Roman" w:hAnsi="Calibri" w:cs="Calibri"/>
                <w:color w:val="000000"/>
                <w:sz w:val="20"/>
                <w:szCs w:val="20"/>
              </w:rPr>
              <w:t>, 2014</w:t>
            </w:r>
            <w:r w:rsidR="00F2038C">
              <w:rPr>
                <w:rFonts w:ascii="Calibri" w:eastAsia="Times New Roman" w:hAnsi="Calibri" w:cs="Calibri"/>
                <w:color w:val="000000"/>
                <w:sz w:val="20"/>
                <w:szCs w:val="20"/>
              </w:rPr>
              <w:t xml:space="preserve"> </w:t>
            </w:r>
            <w:r w:rsidR="00F2038C">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Friedrich-Janicke&lt;/Author&gt;&lt;Year&gt;2014&lt;/Year&gt;&lt;RecNum&gt;144&lt;/RecNum&gt;&lt;DisplayText&gt;&lt;style face="superscript"&gt;49&lt;/style&gt;&lt;/DisplayText&gt;&lt;record&gt;&lt;rec-number&gt;144&lt;/rec-number&gt;&lt;foreign-keys&gt;&lt;key app="EN" db-id="frrfets06e5a0heafz7xd2z0t0adafsw2fvz" timestamp="1575859372" guid="961ac455-816d-4561-940e-804bb8f3ae87"&gt;144&lt;/key&gt;&lt;/foreign-keys&gt;&lt;ref-type name="Journal Article"&gt;17&lt;/ref-type&gt;&lt;contributors&gt;&lt;authors&gt;&lt;author&gt;Friedrich-Janicke, B.&lt;/author&gt;&lt;author&gt;Emmerich, P.&lt;/author&gt;&lt;author&gt;Tappe, D.&lt;/author&gt;&lt;author&gt;Gunther, S.&lt;/author&gt;&lt;author&gt;Cadar, D.&lt;/author&gt;&lt;author&gt;Schmidt-Chanasit, J.&lt;/author&gt;&lt;/authors&gt;&lt;/contributors&gt;&lt;titles&gt;&lt;title&gt;Genome analysis of Mayaro virus imported to Germany from French Guiana&lt;/title&gt;&lt;secondary-title&gt;Emerg Infect Dis&lt;/secondary-title&gt;&lt;alt-title&gt;Emerging infectious diseases&lt;/alt-title&gt;&lt;/titles&gt;&lt;periodical&gt;&lt;full-title&gt;Emerg Infect Dis&lt;/full-title&gt;&lt;abbr-1&gt;Emerg Infect Dis&lt;/abbr-1&gt;&lt;/periodical&gt;&lt;alt-periodical&gt;&lt;full-title&gt;Emerging Infectious Diseases&lt;/full-title&gt;&lt;/alt-periodical&gt;&lt;pages&gt;1255-7&lt;/pages&gt;&lt;volume&gt;20&lt;/volume&gt;&lt;number&gt;7&lt;/number&gt;&lt;edition&gt;2014/06/25&lt;/edition&gt;&lt;keywords&gt;&lt;keyword&gt;Adult&lt;/keyword&gt;&lt;keyword&gt;Alphavirus/*genetics&lt;/keyword&gt;&lt;keyword&gt;Alphavirus Infections/*diagnosis/*microbiology&lt;/keyword&gt;&lt;keyword&gt;Female&lt;/keyword&gt;&lt;keyword&gt;Fever/diagnosis/microbiology&lt;/keyword&gt;&lt;keyword&gt;French Guiana&lt;/keyword&gt;&lt;keyword&gt;Germany&lt;/keyword&gt;&lt;keyword&gt;Humans&lt;/keyword&gt;&lt;keyword&gt;Mayaro virus&lt;/keyword&gt;&lt;keyword&gt;genome analysis&lt;/keyword&gt;&lt;keyword&gt;travel&lt;/keyword&gt;&lt;keyword&gt;viruses&lt;/keyword&gt;&lt;/keywords&gt;&lt;dates&gt;&lt;year&gt;2014&lt;/year&gt;&lt;pub-dates&gt;&lt;date&gt;Jul&lt;/date&gt;&lt;/pub-dates&gt;&lt;/dates&gt;&lt;isbn&gt;1080-6040&lt;/isbn&gt;&lt;accession-num&gt;24960052&lt;/accession-num&gt;&lt;urls&gt;&lt;/urls&gt;&lt;custom2&gt;PMC4073840&lt;/custom2&gt;&lt;electronic-resource-num&gt;10.3201/eid2007.140043&lt;/electronic-resource-num&gt;&lt;remote-database-provider&gt;NLM&lt;/remote-database-provider&gt;&lt;language&gt;eng&lt;/language&gt;&lt;/record&gt;&lt;/Cite&gt;&lt;/EndNote&gt;</w:instrText>
            </w:r>
            <w:r w:rsidR="00F2038C">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49</w:t>
            </w:r>
            <w:r w:rsidR="00F2038C">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AD40A5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39C996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9B68F7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BAA89C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8BFE30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CC5126F" w14:textId="48C11025"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Fuentes, 1971</w:t>
            </w:r>
            <w:r w:rsidR="00FE35F5">
              <w:rPr>
                <w:rFonts w:ascii="Calibri" w:eastAsia="Times New Roman" w:hAnsi="Calibri" w:cs="Calibri"/>
                <w:color w:val="000000"/>
                <w:sz w:val="20"/>
                <w:szCs w:val="20"/>
              </w:rPr>
              <w:t xml:space="preserve"> </w:t>
            </w:r>
            <w:r w:rsidR="00FE35F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Fuentes&lt;/Author&gt;&lt;Year&gt;1971&lt;/Year&gt;&lt;RecNum&gt;5096&lt;/RecNum&gt;&lt;DisplayText&gt;&lt;style face="superscript"&gt;50&lt;/style&gt;&lt;/DisplayText&gt;&lt;record&gt;&lt;rec-number&gt;5096&lt;/rec-number&gt;&lt;foreign-keys&gt;&lt;key app="EN" db-id="frrfets06e5a0heafz7xd2z0t0adafsw2fvz" timestamp="1596596977" guid="e5dc33bc-1efd-4383-a7e8-c9e88a58a4e4"&gt;5096&lt;/key&gt;&lt;/foreign-keys&gt;&lt;ref-type name="Journal Article"&gt;17&lt;/ref-type&gt;&lt;contributors&gt;&lt;authors&gt;&lt;author&gt;Fuentes, L. G.,&lt;/author&gt;&lt;author&gt;Mora, J. A.&lt;/author&gt;&lt;/authors&gt;&lt;/contributors&gt;&lt;titles&gt;&lt;title&gt;Encuesta serologica sobre arbovirus en Costa Rica&lt;/title&gt;&lt;secondary-title&gt;Rev. Latinoam. Microbiol.&lt;/secondary-title&gt;&lt;/titles&gt;&lt;periodical&gt;&lt;full-title&gt;Rev. Latinoam. Microbiol.&lt;/full-title&gt;&lt;/periodical&gt;&lt;pages&gt;25-28&lt;/pages&gt;&lt;volume&gt;13&lt;/volume&gt;&lt;number&gt;1&lt;/number&gt;&lt;dates&gt;&lt;year&gt;1971&lt;/year&gt;&lt;/dates&gt;&lt;urls&gt;&lt;/urls&gt;&lt;/record&gt;&lt;/Cite&gt;&lt;/EndNote&gt;</w:instrText>
            </w:r>
            <w:r w:rsidR="00FE35F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0</w:t>
            </w:r>
            <w:r w:rsidR="00FE35F5">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F60F45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58A29B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06EF3D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4B8E9A3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2C915D44"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475B80C" w14:textId="079E84E4"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Fumagalli</w:t>
            </w:r>
            <w:proofErr w:type="spellEnd"/>
            <w:r w:rsidRPr="00454713">
              <w:rPr>
                <w:rFonts w:ascii="Calibri" w:eastAsia="Times New Roman" w:hAnsi="Calibri" w:cs="Calibri"/>
                <w:color w:val="000000"/>
                <w:sz w:val="20"/>
                <w:szCs w:val="20"/>
              </w:rPr>
              <w:t>, 2019</w:t>
            </w:r>
            <w:r w:rsidR="00DE3D29">
              <w:rPr>
                <w:rFonts w:ascii="Calibri" w:eastAsia="Times New Roman" w:hAnsi="Calibri" w:cs="Calibri"/>
                <w:color w:val="000000"/>
                <w:sz w:val="20"/>
                <w:szCs w:val="20"/>
              </w:rPr>
              <w:t xml:space="preserve"> </w:t>
            </w:r>
            <w:r w:rsidR="00DE3D29">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Fumagalli&lt;/Author&gt;&lt;Year&gt;2019&lt;/Year&gt;&lt;RecNum&gt;601&lt;/RecNum&gt;&lt;DisplayText&gt;&lt;style face="superscript"&gt;51&lt;/style&gt;&lt;/DisplayText&gt;&lt;record&gt;&lt;rec-number&gt;601&lt;/rec-number&gt;&lt;foreign-keys&gt;&lt;key app="EN" db-id="frrfets06e5a0heafz7xd2z0t0adafsw2fvz" timestamp="1584805433" guid="6ce12fe9-c649-4f1b-9445-13d7994f6640"&gt;601&lt;/key&gt;&lt;/foreign-keys&gt;&lt;ref-type name="Journal Article"&gt;17&lt;/ref-type&gt;&lt;contributors&gt;&lt;authors&gt;&lt;author&gt;Fumagalli, M. J.&lt;/author&gt;&lt;author&gt;de Souza, W. M.&lt;/author&gt;&lt;author&gt;Romeiro, M. F.&lt;/author&gt;&lt;author&gt;de Souza Costa, M. C.&lt;/author&gt;&lt;author&gt;Slhessarenko, R. D.&lt;/author&gt;&lt;author&gt;Figueiredo, L. T. M.&lt;/author&gt;&lt;/authors&gt;&lt;/contributors&gt;&lt;auth-address&gt;Virology Research Center, Ribeirao Preto Medical School of University of Sao Paulo, Ribeirao Preto, Sao Paulo, Brazil marcilio_jorge@hotmail.com.&amp;#xD;Virology Research Center, Ribeirao Preto Medical School of University of Sao Paulo, Ribeirao Preto, Sao Paulo, Brazil.&amp;#xD;Medical Science Faculty, Federal University of Mato Grosso, Cuiaba, Mato Grosso, Brazil.&lt;/auth-address&gt;&lt;titles&gt;&lt;title&gt;Development of an Enzyme-Linked Immunosorbent Assay To Detect Antibodies Targeting Recombinant Envelope Protein 2 of Mayaro Virus&lt;/title&gt;&lt;secondary-title&gt;J Clin Microbiol&lt;/secondary-title&gt;&lt;/titles&gt;&lt;periodical&gt;&lt;full-title&gt;J Clin Microbiol&lt;/full-title&gt;&lt;abbr-1&gt;Journal of clinical microbiology&lt;/abbr-1&gt;&lt;/periodical&gt;&lt;volume&gt;57&lt;/volume&gt;&lt;number&gt;5&lt;/number&gt;&lt;edition&gt;2019/02/23&lt;/edition&gt;&lt;keywords&gt;&lt;keyword&gt;Mayv&lt;/keyword&gt;&lt;keyword&gt;diagnostics&lt;/keyword&gt;&lt;keyword&gt;envelope protein 2&lt;/keyword&gt;&lt;keyword&gt;serology&lt;/keyword&gt;&lt;/keywords&gt;&lt;dates&gt;&lt;year&gt;2019&lt;/year&gt;&lt;pub-dates&gt;&lt;date&gt;May&lt;/date&gt;&lt;/pub-dates&gt;&lt;/dates&gt;&lt;isbn&gt;0095-1137&lt;/isbn&gt;&lt;accession-num&gt;30787146&lt;/accession-num&gt;&lt;urls&gt;&lt;/urls&gt;&lt;custom2&gt;PMC6498026&lt;/custom2&gt;&lt;electronic-resource-num&gt;10.1128/jcm.01892-18&lt;/electronic-resource-num&gt;&lt;remote-database-provider&gt;NLM&lt;/remote-database-provider&gt;&lt;language&gt;eng&lt;/language&gt;&lt;/record&gt;&lt;/Cite&gt;&lt;/EndNote&gt;</w:instrText>
            </w:r>
            <w:r w:rsidR="00DE3D2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1</w:t>
            </w:r>
            <w:r w:rsidR="00DE3D2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3226DC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ADAB88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3E5B3D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E31EE5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4136BF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FB3D57D"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31</w:t>
            </w:r>
          </w:p>
        </w:tc>
        <w:tc>
          <w:tcPr>
            <w:tcW w:w="1728" w:type="dxa"/>
            <w:tcBorders>
              <w:top w:val="nil"/>
              <w:left w:val="nil"/>
              <w:bottom w:val="single" w:sz="4" w:space="0" w:color="auto"/>
              <w:right w:val="single" w:sz="4" w:space="0" w:color="auto"/>
            </w:tcBorders>
            <w:shd w:val="clear" w:color="000000" w:fill="D9D9D9"/>
            <w:noWrap/>
            <w:vAlign w:val="bottom"/>
            <w:hideMark/>
          </w:tcPr>
          <w:p w14:paraId="111209C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C0F052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67461A9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776CFE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3D9FAE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822F89E"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32</w:t>
            </w:r>
          </w:p>
        </w:tc>
        <w:tc>
          <w:tcPr>
            <w:tcW w:w="1728" w:type="dxa"/>
            <w:tcBorders>
              <w:top w:val="nil"/>
              <w:left w:val="nil"/>
              <w:bottom w:val="single" w:sz="4" w:space="0" w:color="auto"/>
              <w:right w:val="single" w:sz="4" w:space="0" w:color="auto"/>
            </w:tcBorders>
            <w:shd w:val="clear" w:color="000000" w:fill="D9D9D9"/>
            <w:noWrap/>
            <w:vAlign w:val="bottom"/>
            <w:hideMark/>
          </w:tcPr>
          <w:p w14:paraId="60A89D4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3FA6FC3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425DB9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B66DA8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19814B7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C7B60EA"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33</w:t>
            </w:r>
          </w:p>
        </w:tc>
        <w:tc>
          <w:tcPr>
            <w:tcW w:w="1728" w:type="dxa"/>
            <w:tcBorders>
              <w:top w:val="nil"/>
              <w:left w:val="nil"/>
              <w:bottom w:val="single" w:sz="4" w:space="0" w:color="auto"/>
              <w:right w:val="single" w:sz="4" w:space="0" w:color="auto"/>
            </w:tcBorders>
            <w:shd w:val="clear" w:color="000000" w:fill="D9D9D9"/>
            <w:noWrap/>
            <w:vAlign w:val="bottom"/>
            <w:hideMark/>
          </w:tcPr>
          <w:p w14:paraId="7441A12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14D1806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44380B3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51248D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1C37F50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0396C54"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34</w:t>
            </w:r>
          </w:p>
        </w:tc>
        <w:tc>
          <w:tcPr>
            <w:tcW w:w="1728" w:type="dxa"/>
            <w:tcBorders>
              <w:top w:val="nil"/>
              <w:left w:val="nil"/>
              <w:bottom w:val="single" w:sz="4" w:space="0" w:color="auto"/>
              <w:right w:val="single" w:sz="4" w:space="0" w:color="auto"/>
            </w:tcBorders>
            <w:shd w:val="clear" w:color="000000" w:fill="D9D9D9"/>
            <w:noWrap/>
            <w:vAlign w:val="bottom"/>
            <w:hideMark/>
          </w:tcPr>
          <w:p w14:paraId="05FD804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692FBCC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6769D79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62817A2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563CD6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9BFAC44"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35</w:t>
            </w:r>
          </w:p>
        </w:tc>
        <w:tc>
          <w:tcPr>
            <w:tcW w:w="1728" w:type="dxa"/>
            <w:tcBorders>
              <w:top w:val="nil"/>
              <w:left w:val="nil"/>
              <w:bottom w:val="single" w:sz="4" w:space="0" w:color="auto"/>
              <w:right w:val="single" w:sz="4" w:space="0" w:color="auto"/>
            </w:tcBorders>
            <w:shd w:val="clear" w:color="000000" w:fill="D9D9D9"/>
            <w:noWrap/>
            <w:vAlign w:val="bottom"/>
            <w:hideMark/>
          </w:tcPr>
          <w:p w14:paraId="3940725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86E371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3744208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BA0DDA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0E10F7C"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0CC70D8"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37</w:t>
            </w:r>
          </w:p>
        </w:tc>
        <w:tc>
          <w:tcPr>
            <w:tcW w:w="1728" w:type="dxa"/>
            <w:tcBorders>
              <w:top w:val="nil"/>
              <w:left w:val="nil"/>
              <w:bottom w:val="single" w:sz="4" w:space="0" w:color="auto"/>
              <w:right w:val="single" w:sz="4" w:space="0" w:color="auto"/>
            </w:tcBorders>
            <w:shd w:val="clear" w:color="000000" w:fill="D9D9D9"/>
            <w:noWrap/>
            <w:vAlign w:val="bottom"/>
            <w:hideMark/>
          </w:tcPr>
          <w:p w14:paraId="0E11C26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5A5B71C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129F93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24AF68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14D09B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51BD6F2"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39</w:t>
            </w:r>
          </w:p>
        </w:tc>
        <w:tc>
          <w:tcPr>
            <w:tcW w:w="1728" w:type="dxa"/>
            <w:tcBorders>
              <w:top w:val="nil"/>
              <w:left w:val="nil"/>
              <w:bottom w:val="single" w:sz="4" w:space="0" w:color="auto"/>
              <w:right w:val="single" w:sz="4" w:space="0" w:color="auto"/>
            </w:tcBorders>
            <w:shd w:val="clear" w:color="000000" w:fill="D9D9D9"/>
            <w:noWrap/>
            <w:vAlign w:val="bottom"/>
            <w:hideMark/>
          </w:tcPr>
          <w:p w14:paraId="7811E60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61B21B1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8C53F8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2221A0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14010782"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37A4111" w14:textId="777777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enBank: KY618140</w:t>
            </w:r>
          </w:p>
        </w:tc>
        <w:tc>
          <w:tcPr>
            <w:tcW w:w="1728" w:type="dxa"/>
            <w:tcBorders>
              <w:top w:val="nil"/>
              <w:left w:val="nil"/>
              <w:bottom w:val="single" w:sz="4" w:space="0" w:color="auto"/>
              <w:right w:val="single" w:sz="4" w:space="0" w:color="auto"/>
            </w:tcBorders>
            <w:shd w:val="clear" w:color="000000" w:fill="D9D9D9"/>
            <w:noWrap/>
            <w:vAlign w:val="bottom"/>
            <w:hideMark/>
          </w:tcPr>
          <w:p w14:paraId="441EFA9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381909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4C958B4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200C540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677799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689D415" w14:textId="18B578F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omez-Camargo, 2021</w:t>
            </w:r>
            <w:r w:rsidR="00FF31DB">
              <w:rPr>
                <w:rFonts w:ascii="Calibri" w:eastAsia="Times New Roman" w:hAnsi="Calibri" w:cs="Calibri"/>
                <w:color w:val="000000"/>
                <w:sz w:val="20"/>
                <w:szCs w:val="20"/>
              </w:rPr>
              <w:t xml:space="preserve"> </w:t>
            </w:r>
            <w:r w:rsidR="00A415D4">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Gómez-Camargo&lt;/Author&gt;&lt;Year&gt;2021&lt;/Year&gt;&lt;RecNum&gt;14232&lt;/RecNum&gt;&lt;DisplayText&gt;&lt;style face="superscript"&gt;52&lt;/style&gt;&lt;/DisplayText&gt;&lt;record&gt;&lt;rec-number&gt;14232&lt;/rec-number&gt;&lt;foreign-keys&gt;&lt;key app="EN" db-id="frrfets06e5a0heafz7xd2z0t0adafsw2fvz" timestamp="1664302944" guid="9c53cc50-8744-44d9-8210-4629c9cdedfb"&gt;14232&lt;/key&gt;&lt;/foreign-keys&gt;&lt;ref-type name="Journal Article"&gt;17&lt;/ref-type&gt;&lt;contributors&gt;&lt;authors&gt;&lt;author&gt;Gómez-Camargo, D. E.&lt;/author&gt;&lt;author&gt;Egurrola-Pedraza, J. A.&lt;/author&gt;&lt;author&gt;Cruz, C. D.&lt;/author&gt;&lt;author&gt;Popuche, D.&lt;/author&gt;&lt;author&gt;Ochoa-Díaz, M. M.&lt;/author&gt;&lt;author&gt;Guevara, C.&lt;/author&gt;&lt;author&gt;Silva, M.&lt;/author&gt;&lt;author&gt;Abente, E. J.&lt;/author&gt;&lt;author&gt;Ampuero, J. S.&lt;/author&gt;&lt;/authors&gt;&lt;/contributors&gt;&lt;titles&gt;&lt;title&gt;Evidence of Oropouche Orthobunyavirus Infection, Colombia, 2017&lt;/title&gt;&lt;secondary-title&gt;Emerg Infect Dis&lt;/secondary-title&gt;&lt;/titles&gt;&lt;periodical&gt;&lt;full-title&gt;Emerg Infect Dis&lt;/full-title&gt;&lt;abbr-1&gt;Emerg Infect Dis&lt;/abbr-1&gt;&lt;/periodical&gt;&lt;pages&gt;1756-1758&lt;/pages&gt;&lt;volume&gt;27&lt;/volume&gt;&lt;number&gt;6&lt;/number&gt;&lt;edition&gt;2021/05/21&lt;/edition&gt;&lt;keywords&gt;&lt;keyword&gt;*Bunyaviridae Infections&lt;/keyword&gt;&lt;keyword&gt;Colombia&lt;/keyword&gt;&lt;keyword&gt;Ecuador&lt;/keyword&gt;&lt;keyword&gt;Female&lt;/keyword&gt;&lt;keyword&gt;Humans&lt;/keyword&gt;&lt;keyword&gt;*Orthobunyavirus/genetics&lt;/keyword&gt;&lt;keyword&gt;Phylogeny&lt;/keyword&gt;&lt;keyword&gt;RNA, Viral&lt;/keyword&gt;&lt;keyword&gt;Bunyaviridae&lt;/keyword&gt;&lt;keyword&gt;Oropouche fever&lt;/keyword&gt;&lt;keyword&gt;Oropouche orthobunyavirus&lt;/keyword&gt;&lt;keyword&gt;arboviruses&lt;/keyword&gt;&lt;keyword&gt;vector-borne infections&lt;/keyword&gt;&lt;keyword&gt;viruses&lt;/keyword&gt;&lt;/keywords&gt;&lt;dates&gt;&lt;year&gt;2021&lt;/year&gt;&lt;/dates&gt;&lt;isbn&gt;1080-6040 (Print)&amp;#xD;1080-6040&lt;/isbn&gt;&lt;accession-num&gt;34014154&lt;/accession-num&gt;&lt;urls&gt;&lt;/urls&gt;&lt;custom2&gt;PMC8153870&lt;/custom2&gt;&lt;electronic-resource-num&gt;10.3201/eid2706.204405&lt;/electronic-resource-num&gt;&lt;remote-database-provider&gt;NLM&lt;/remote-database-provider&gt;&lt;language&gt;eng&lt;/language&gt;&lt;/record&gt;&lt;/Cite&gt;&lt;/EndNote&gt;</w:instrText>
            </w:r>
            <w:r w:rsidR="00A415D4">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2</w:t>
            </w:r>
            <w:r w:rsidR="00A415D4">
              <w:rPr>
                <w:rFonts w:ascii="Calibri" w:eastAsia="Times New Roman" w:hAnsi="Calibri" w:cs="Calibri"/>
                <w:color w:val="000000"/>
                <w:sz w:val="20"/>
                <w:szCs w:val="20"/>
              </w:rPr>
              <w:fldChar w:fldCharType="end"/>
            </w:r>
            <w:r w:rsidR="00984ED0">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099D28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82ED8B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83CC39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6E27586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7DC3961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080F178" w14:textId="7360F122"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onzalez-Escobar, 2021</w:t>
            </w:r>
            <w:r w:rsidR="00FF31DB">
              <w:rPr>
                <w:rFonts w:ascii="Calibri" w:eastAsia="Times New Roman" w:hAnsi="Calibri" w:cs="Calibri"/>
                <w:color w:val="000000"/>
                <w:sz w:val="20"/>
                <w:szCs w:val="20"/>
              </w:rPr>
              <w:t xml:space="preserve"> </w:t>
            </w:r>
            <w:r w:rsidR="00FF31D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Gonzalez-Escobar&lt;/Author&gt;&lt;Year&gt;2021&lt;/Year&gt;&lt;RecNum&gt;13941&lt;/RecNum&gt;&lt;DisplayText&gt;&lt;style face="superscript"&gt;53&lt;/style&gt;&lt;/DisplayText&gt;&lt;record&gt;&lt;rec-number&gt;13941&lt;/rec-number&gt;&lt;foreign-keys&gt;&lt;key app="EN" db-id="frrfets06e5a0heafz7xd2z0t0adafsw2fvz" timestamp="1615476158" guid="ac6cb242-d452-4b4e-9733-42284c6f2acf"&gt;13941&lt;/key&gt;&lt;/foreign-keys&gt;&lt;ref-type name="Journal Article"&gt;17&lt;/ref-type&gt;&lt;contributors&gt;&lt;authors&gt;&lt;author&gt;Gonzalez-Escobar, G.&lt;/author&gt;&lt;author&gt;Churaman, C.&lt;/author&gt;&lt;author&gt;Rampersad, C.&lt;/author&gt;&lt;author&gt;Singh, R.&lt;/author&gt;&lt;author&gt;Nathaniel, S.&lt;/author&gt;&lt;/authors&gt;&lt;/contributors&gt;&lt;auth-address&gt;Caribbean Public Health Agency (CARPHA), Laboratory Services and Networks (LSN), Division of Surveillance, Disease Prevention and Control (SDPC), Port-of-Spain, Trinidad and Tobago.&lt;/auth-address&gt;&lt;titles&gt;&lt;title&gt;Mayaro virus detection in patients from rural and urban areas in Trinidad and Tobago during the Chikungunya and Zika virus outbreaks&lt;/title&gt;&lt;secondary-title&gt;Pathog Glob Health&lt;/secondary-title&gt;&lt;/titles&gt;&lt;periodical&gt;&lt;full-title&gt;Pathog Glob Health&lt;/full-title&gt;&lt;/periodical&gt;&lt;pages&gt;1-9&lt;/pages&gt;&lt;edition&gt;2021/03/02&lt;/edition&gt;&lt;keywords&gt;&lt;keyword&gt;Mayaro virus&lt;/keyword&gt;&lt;keyword&gt;arboviruses&lt;/keyword&gt;&lt;keyword&gt;arthralgias&lt;/keyword&gt;&lt;keyword&gt;rt-PCR&lt;/keyword&gt;&lt;keyword&gt;trinidad and Tobago&lt;/keyword&gt;&lt;/keywords&gt;&lt;dates&gt;&lt;year&gt;2021&lt;/year&gt;&lt;pub-dates&gt;&lt;date&gt;Feb 28&lt;/date&gt;&lt;/pub-dates&gt;&lt;/dates&gt;&lt;isbn&gt;2047-7724&lt;/isbn&gt;&lt;accession-num&gt;33645470&lt;/accession-num&gt;&lt;urls&gt;&lt;/urls&gt;&lt;electronic-resource-num&gt;10.1080/20477724.2021.1878445&lt;/electronic-resource-num&gt;&lt;remote-database-provider&gt;NLM&lt;/remote-database-provider&gt;&lt;language&gt;eng&lt;/language&gt;&lt;/record&gt;&lt;/Cite&gt;&lt;/EndNote&gt;</w:instrText>
            </w:r>
            <w:r w:rsidR="00FF31D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3</w:t>
            </w:r>
            <w:r w:rsidR="00FF31D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DBC716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157F42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63D832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0DD885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A668AB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362DF21" w14:textId="472062B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root, 1959</w:t>
            </w:r>
            <w:r w:rsidR="00FF31DB">
              <w:rPr>
                <w:rFonts w:ascii="Calibri" w:eastAsia="Times New Roman" w:hAnsi="Calibri" w:cs="Calibri"/>
                <w:color w:val="000000"/>
                <w:sz w:val="20"/>
                <w:szCs w:val="20"/>
              </w:rPr>
              <w:t xml:space="preserve"> </w:t>
            </w:r>
            <w:r w:rsidR="00F3386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Groot&lt;/Author&gt;&lt;Year&gt;1959&lt;/Year&gt;&lt;RecNum&gt;14237&lt;/RecNum&gt;&lt;DisplayText&gt;&lt;style face="superscript"&gt;54&lt;/style&gt;&lt;/DisplayText&gt;&lt;record&gt;&lt;rec-number&gt;14237&lt;/rec-number&gt;&lt;foreign-keys&gt;&lt;key app="EN" db-id="frrfets06e5a0heafz7xd2z0t0adafsw2fvz" timestamp="1664305842" guid="d6cda281-98fe-4e2f-a12f-e6ce9d20e326"&gt;14237&lt;/key&gt;&lt;/foreign-keys&gt;&lt;ref-type name="Journal Article"&gt;17&lt;/ref-type&gt;&lt;contributors&gt;&lt;authors&gt;&lt;author&gt;Groot, H.&lt;/author&gt;&lt;author&gt;Kerr, J. A.&lt;/author&gt;&lt;author&gt;Sanmartin, C.&lt;/author&gt;&lt;author&gt;Vidales, H.&lt;/author&gt;&lt;/authors&gt;&lt;/contributors&gt;&lt;titles&gt;&lt;title&gt;Antibodies to yellow fever and other arthropod-borne viruses in human residents of San Vicente de Chucuri, Santander, Colombia&lt;/title&gt;&lt;secondary-title&gt;Am J Trop Med Hyg&lt;/secondary-title&gt;&lt;/titles&gt;&lt;periodical&gt;&lt;full-title&gt;Am J Trop Med Hyg&lt;/full-title&gt;&lt;abbr-1&gt;Am J Trop Med Hyg&lt;/abbr-1&gt;&lt;/periodical&gt;&lt;pages&gt;175-89&lt;/pages&gt;&lt;volume&gt;8&lt;/volume&gt;&lt;number&gt;2 Pt 1&lt;/number&gt;&lt;edition&gt;1959/03/01&lt;/edition&gt;&lt;keywords&gt;&lt;keyword&gt;*Antibodies&lt;/keyword&gt;&lt;keyword&gt;*Arboviruses&lt;/keyword&gt;&lt;keyword&gt;*Arthropods&lt;/keyword&gt;&lt;keyword&gt;Colombia&lt;/keyword&gt;&lt;keyword&gt;Humans&lt;/keyword&gt;&lt;keyword&gt;*Physicians&lt;/keyword&gt;&lt;keyword&gt;Virus Diseases/*immunology&lt;/keyword&gt;&lt;keyword&gt;Yellow Fever/*immunology&lt;/keyword&gt;&lt;keyword&gt;*VIRUS DISEASES/immunology&lt;/keyword&gt;&lt;keyword&gt;*YELLOW FEVER/immunology&lt;/keyword&gt;&lt;/keywords&gt;&lt;dates&gt;&lt;year&gt;1959&lt;/year&gt;&lt;pub-dates&gt;&lt;date&gt;Mar&lt;/date&gt;&lt;/pub-dates&gt;&lt;/dates&gt;&lt;isbn&gt;0002-9637 (Print)&amp;#xD;0002-9637&lt;/isbn&gt;&lt;accession-num&gt;13637316&lt;/accession-num&gt;&lt;urls&gt;&lt;/urls&gt;&lt;electronic-resource-num&gt;10.4269/ajtmh.1959.8.175&lt;/electronic-resource-num&gt;&lt;remote-database-provider&gt;NLM&lt;/remote-database-provider&gt;&lt;language&gt;eng&lt;/language&gt;&lt;/record&gt;&lt;/Cite&gt;&lt;/EndNote&gt;</w:instrText>
            </w:r>
            <w:r w:rsidR="00F3386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4</w:t>
            </w:r>
            <w:r w:rsidR="00F33865">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316D3E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DCCE3E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84F95E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5036339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65E4AD2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AE54ECC" w14:textId="1062BDFA"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root, 1964</w:t>
            </w:r>
            <w:r w:rsidR="00FF31DB">
              <w:rPr>
                <w:rFonts w:ascii="Calibri" w:eastAsia="Times New Roman" w:hAnsi="Calibri" w:cs="Calibri"/>
                <w:color w:val="000000"/>
                <w:sz w:val="20"/>
                <w:szCs w:val="20"/>
              </w:rPr>
              <w:t xml:space="preserve"> </w:t>
            </w:r>
            <w:r w:rsidR="00FF31D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Groot&lt;/Author&gt;&lt;Year&gt;1964&lt;/Year&gt;&lt;RecNum&gt;13977&lt;/RecNum&gt;&lt;DisplayText&gt;&lt;style face="superscript"&gt;55&lt;/style&gt;&lt;/DisplayText&gt;&lt;record&gt;&lt;rec-number&gt;13977&lt;/rec-number&gt;&lt;foreign-keys&gt;&lt;key app="EN" db-id="frrfets06e5a0heafz7xd2z0t0adafsw2fvz" timestamp="1621470111" guid="24a3cea8-fd22-4688-9e19-7aca16a46a37"&gt;13977&lt;/key&gt;&lt;/foreign-keys&gt;&lt;ref-type name="Journal Article"&gt;17&lt;/ref-type&gt;&lt;contributors&gt;&lt;authors&gt;&lt;author&gt;Groot, H.&lt;/author&gt;&lt;/authors&gt;&lt;/contributors&gt;&lt;titles&gt;&lt;title&gt;Estudios sobre virus transmitidos por artropodos en Colombia&lt;/title&gt;&lt;secondary-title&gt;Rev Acad Colomb Cienc&lt;/secondary-title&gt;&lt;/titles&gt;&lt;periodical&gt;&lt;full-title&gt;Rev Acad Colomb Cienc&lt;/full-title&gt;&lt;/periodical&gt;&lt;pages&gt;191-217&lt;/pages&gt;&lt;volume&gt;12&lt;/volume&gt;&lt;number&gt;46&lt;/number&gt;&lt;dates&gt;&lt;year&gt;1964&lt;/year&gt;&lt;/dates&gt;&lt;urls&gt;&lt;/urls&gt;&lt;electronic-resource-num&gt;10.18257/raccefyn.565&lt;/electronic-resource-num&gt;&lt;/record&gt;&lt;/Cite&gt;&lt;/EndNote&gt;</w:instrText>
            </w:r>
            <w:r w:rsidR="00FF31D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5</w:t>
            </w:r>
            <w:r w:rsidR="00FF31D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A0CD5A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96D56F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2AD04E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42A242A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2F60B96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0D2CA5F" w14:textId="31A0F7E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Guevara, 2015</w:t>
            </w:r>
            <w:r w:rsidR="00FF31DB">
              <w:rPr>
                <w:rFonts w:ascii="Calibri" w:eastAsia="Times New Roman" w:hAnsi="Calibri" w:cs="Calibri"/>
                <w:color w:val="000000"/>
                <w:sz w:val="20"/>
                <w:szCs w:val="20"/>
              </w:rPr>
              <w:t xml:space="preserve"> </w:t>
            </w:r>
            <w:r w:rsidR="00FF31DB">
              <w:rPr>
                <w:rFonts w:ascii="Calibri" w:eastAsia="Times New Roman" w:hAnsi="Calibri" w:cs="Calibri"/>
                <w:color w:val="000000"/>
                <w:sz w:val="20"/>
                <w:szCs w:val="20"/>
              </w:rPr>
              <w:fldChar w:fldCharType="begin">
                <w:fldData xml:space="preserve">PEVuZE5vdGU+PENpdGU+PEF1dGhvcj5HdWV2YXJhPC9BdXRob3I+PFllYXI+MjAxNTwvWWVhcj48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=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HdWV2YXJhPC9BdXRob3I+PFllYXI+MjAxNTwvWWVhcj48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=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FF31D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6</w:t>
            </w:r>
            <w:r w:rsidR="00FF31D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1AA49E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nil"/>
              <w:left w:val="nil"/>
              <w:bottom w:val="single" w:sz="4" w:space="0" w:color="auto"/>
              <w:right w:val="single" w:sz="4" w:space="0" w:color="auto"/>
            </w:tcBorders>
            <w:shd w:val="clear" w:color="000000" w:fill="D9D9D9"/>
            <w:noWrap/>
            <w:vAlign w:val="bottom"/>
            <w:hideMark/>
          </w:tcPr>
          <w:p w14:paraId="7CE1B68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A25095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9E3B34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5B1FA5F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CB66B55" w14:textId="4833665A"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Halsey, 2013</w:t>
            </w:r>
            <w:r w:rsidR="00DE3D29">
              <w:rPr>
                <w:rFonts w:ascii="Calibri" w:eastAsia="Times New Roman" w:hAnsi="Calibri" w:cs="Calibri"/>
                <w:color w:val="000000"/>
                <w:sz w:val="20"/>
                <w:szCs w:val="20"/>
              </w:rPr>
              <w:t xml:space="preserve"> </w:t>
            </w:r>
            <w:r w:rsidR="00DE3D29">
              <w:rPr>
                <w:rFonts w:ascii="Calibri" w:eastAsia="Times New Roman" w:hAnsi="Calibri" w:cs="Calibri"/>
                <w:color w:val="000000"/>
                <w:sz w:val="20"/>
                <w:szCs w:val="20"/>
              </w:rPr>
              <w:fldChar w:fldCharType="begin">
                <w:fldData xml:space="preserve">PEVuZE5vdGU+PENpdGU+PEF1dGhvcj5IYWxzZXk8L0F1dGhvcj48WWVhcj4yMDEzPC9ZZWFyPjxS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IYWxzZXk8L0F1dGhvcj48WWVhcj4yMDEzPC9ZZWFyPjxS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DE3D2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7</w:t>
            </w:r>
            <w:r w:rsidR="00DE3D2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D40627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A0E26C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BF1848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2B75A3F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6E4A66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82F3598" w14:textId="70051BAB"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Hassing</w:t>
            </w:r>
            <w:proofErr w:type="spellEnd"/>
            <w:r w:rsidRPr="00454713">
              <w:rPr>
                <w:rFonts w:ascii="Calibri" w:eastAsia="Times New Roman" w:hAnsi="Calibri" w:cs="Calibri"/>
                <w:color w:val="000000"/>
                <w:sz w:val="20"/>
                <w:szCs w:val="20"/>
              </w:rPr>
              <w:t>, 2010</w:t>
            </w:r>
            <w:r w:rsidR="00DE3D29">
              <w:rPr>
                <w:rFonts w:ascii="Calibri" w:eastAsia="Times New Roman" w:hAnsi="Calibri" w:cs="Calibri"/>
                <w:color w:val="000000"/>
                <w:sz w:val="20"/>
                <w:szCs w:val="20"/>
              </w:rPr>
              <w:t xml:space="preserve"> </w:t>
            </w:r>
            <w:r w:rsidR="00DE3D29">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Hassing&lt;/Author&gt;&lt;Year&gt;2010&lt;/Year&gt;&lt;RecNum&gt;170&lt;/RecNum&gt;&lt;DisplayText&gt;&lt;style face="superscript"&gt;58&lt;/style&gt;&lt;/DisplayText&gt;&lt;record&gt;&lt;rec-number&gt;170&lt;/rec-number&gt;&lt;foreign-keys&gt;&lt;key app="EN" db-id="frrfets06e5a0heafz7xd2z0t0adafsw2fvz" timestamp="1575859372" guid="0c7125fe-dad1-426a-9279-87c5949946c7"&gt;170&lt;/key&gt;&lt;/foreign-keys&gt;&lt;ref-type name="Journal Article"&gt;17&lt;/ref-type&gt;&lt;contributors&gt;&lt;authors&gt;&lt;author&gt;Hassing, R. J.&lt;/author&gt;&lt;author&gt;Leparc-Goffart, I.&lt;/author&gt;&lt;author&gt;Blank, S. N.&lt;/author&gt;&lt;author&gt;Thevarayan, S.&lt;/author&gt;&lt;author&gt;Tolou, H.&lt;/author&gt;&lt;author&gt;van Doornum, G.&lt;/author&gt;&lt;author&gt;van Genderen, P. J.&lt;/author&gt;&lt;/authors&gt;&lt;/contributors&gt;&lt;auth-address&gt;Department of Internal Medicine, Harbour Hospital and Institute for Tropical Diseases, Rotterdam, The Netherlands. r.hassing@erasmusmc.nl&lt;/auth-address&gt;&lt;titles&gt;&lt;title&gt;Imported Mayaro virus infection in the Netherlands&lt;/title&gt;&lt;secondary-title&gt;J Infect&lt;/secondary-title&gt;&lt;/titles&gt;&lt;periodical&gt;&lt;full-title&gt;J Infect&lt;/full-title&gt;&lt;abbr-1&gt;The Journal of infection&lt;/abbr-1&gt;&lt;/periodical&gt;&lt;pages&gt;343-5&lt;/pages&gt;&lt;volume&gt;61&lt;/volume&gt;&lt;number&gt;4&lt;/number&gt;&lt;edition&gt;2010/07/06&lt;/edition&gt;&lt;keywords&gt;&lt;keyword&gt;Alphavirus/*isolation &amp;amp; purification&lt;/keyword&gt;&lt;keyword&gt;Alphavirus Infections/*diagnosis/pathology/*virology&lt;/keyword&gt;&lt;keyword&gt;Antibodies, Viral/blood&lt;/keyword&gt;&lt;keyword&gt;Arthralgia/etiology&lt;/keyword&gt;&lt;keyword&gt;Chikungunya virus/immunology&lt;/keyword&gt;&lt;keyword&gt;Cross Reactions&lt;/keyword&gt;&lt;keyword&gt;Diagnosis, Differential&lt;/keyword&gt;&lt;keyword&gt;Female&lt;/keyword&gt;&lt;keyword&gt;Humans&lt;/keyword&gt;&lt;keyword&gt;Male&lt;/keyword&gt;&lt;keyword&gt;Middle Aged&lt;/keyword&gt;&lt;keyword&gt;Netherlands&lt;/keyword&gt;&lt;keyword&gt;Suriname&lt;/keyword&gt;&lt;keyword&gt;*Travel&lt;/keyword&gt;&lt;/keywords&gt;&lt;dates&gt;&lt;year&gt;2010&lt;/year&gt;&lt;pub-dates&gt;&lt;date&gt;Oct&lt;/date&gt;&lt;/pub-dates&gt;&lt;/dates&gt;&lt;isbn&gt;0163-4453&lt;/isbn&gt;&lt;accession-num&gt;20600300&lt;/accession-num&gt;&lt;urls&gt;&lt;/urls&gt;&lt;electronic-resource-num&gt;10.1016/j.jinf.2010.06.009&lt;/electronic-resource-num&gt;&lt;remote-database-provider&gt;NLM&lt;/remote-database-provider&gt;&lt;language&gt;eng&lt;/language&gt;&lt;/record&gt;&lt;/Cite&gt;&lt;/EndNote&gt;</w:instrText>
            </w:r>
            <w:r w:rsidR="00DE3D2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8</w:t>
            </w:r>
            <w:r w:rsidR="00DE3D2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627F6E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7637472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1B21B4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68CC765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D4D949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CD052C7" w14:textId="59B489BD"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Hoze</w:t>
            </w:r>
            <w:proofErr w:type="spellEnd"/>
            <w:r w:rsidRPr="00454713">
              <w:rPr>
                <w:rFonts w:ascii="Calibri" w:eastAsia="Times New Roman" w:hAnsi="Calibri" w:cs="Calibri"/>
                <w:color w:val="000000"/>
                <w:sz w:val="20"/>
                <w:szCs w:val="20"/>
              </w:rPr>
              <w:t>, 2020</w:t>
            </w:r>
            <w:r w:rsidR="00DE3D29">
              <w:rPr>
                <w:rFonts w:ascii="Calibri" w:eastAsia="Times New Roman" w:hAnsi="Calibri" w:cs="Calibri"/>
                <w:color w:val="000000"/>
                <w:sz w:val="20"/>
                <w:szCs w:val="20"/>
              </w:rPr>
              <w:t xml:space="preserve"> </w:t>
            </w:r>
            <w:r w:rsidR="00DE3D29">
              <w:rPr>
                <w:rFonts w:ascii="Calibri" w:eastAsia="Times New Roman" w:hAnsi="Calibri" w:cs="Calibri"/>
                <w:color w:val="000000"/>
                <w:sz w:val="20"/>
                <w:szCs w:val="20"/>
              </w:rPr>
              <w:fldChar w:fldCharType="begin">
                <w:fldData xml:space="preserve">PEVuZE5vdGU+PENpdGU+PEF1dGhvcj5Ib3rDqTwvQXV0aG9yPjxZZWFyPjIwMjA8L1llYXI+PFJl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Ib3rDqTwvQXV0aG9yPjxZZWFyPjIwMjA8L1llYXI+PFJl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DE3D2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59</w:t>
            </w:r>
            <w:r w:rsidR="00DE3D2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F0446D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21EF9A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95B669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127A6A5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17674D0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44B6085" w14:textId="2741C8FC"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Izurieta</w:t>
            </w:r>
            <w:proofErr w:type="spellEnd"/>
            <w:r w:rsidRPr="00454713">
              <w:rPr>
                <w:rFonts w:ascii="Calibri" w:eastAsia="Times New Roman" w:hAnsi="Calibri" w:cs="Calibri"/>
                <w:color w:val="000000"/>
                <w:sz w:val="20"/>
                <w:szCs w:val="20"/>
              </w:rPr>
              <w:t>, 2011</w:t>
            </w:r>
            <w:r w:rsidR="00DE3D29">
              <w:rPr>
                <w:rFonts w:ascii="Calibri" w:eastAsia="Times New Roman" w:hAnsi="Calibri" w:cs="Calibri"/>
                <w:color w:val="000000"/>
                <w:sz w:val="20"/>
                <w:szCs w:val="20"/>
              </w:rPr>
              <w:t xml:space="preserve"> </w:t>
            </w:r>
            <w:r w:rsidR="00DE3D29">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Izurieta&lt;/Author&gt;&lt;Year&gt;2011&lt;/Year&gt;&lt;RecNum&gt;159&lt;/RecNum&gt;&lt;DisplayText&gt;&lt;style face="superscript"&gt;60&lt;/style&gt;&lt;/DisplayText&gt;&lt;record&gt;&lt;rec-number&gt;159&lt;/rec-number&gt;&lt;foreign-keys&gt;&lt;key app="EN" db-id="frrfets06e5a0heafz7xd2z0t0adafsw2fvz" timestamp="1575859372" guid="64c1bd40-2cdb-455c-bcad-7f582b3b9014"&gt;159&lt;/key&gt;&lt;/foreign-keys&gt;&lt;ref-type name="Journal Article"&gt;17&lt;/ref-type&gt;&lt;contributors&gt;&lt;authors&gt;&lt;author&gt;Izurieta, R. O.&lt;/author&gt;&lt;author&gt;Macaluso, M.&lt;/author&gt;&lt;author&gt;Watts, D. M.&lt;/author&gt;&lt;author&gt;Tesh, R. B.&lt;/author&gt;&lt;author&gt;Guerra, B.&lt;/author&gt;&lt;author&gt;Cruz, L. M.&lt;/author&gt;&lt;author&gt;Galwankar, S.&lt;/author&gt;&lt;author&gt;Vermund, S. H.&lt;/author&gt;&lt;/authors&gt;&lt;/contributors&gt;&lt;auth-address&gt;Department of Global Health, College of Public Health, University of South Florida, Tampa, Florida, USA.&lt;/auth-address&gt;&lt;titles&gt;&lt;title&gt;Hunting in the Rainforest and Mayaro Virus Infection: An emerging Alphavirus in Ecuador&lt;/title&gt;&lt;secondary-title&gt;J Glob Infect Dis&lt;/secondary-title&gt;&lt;alt-title&gt;Journal of global infectious diseases&lt;/alt-title&gt;&lt;/titles&gt;&lt;periodical&gt;&lt;full-title&gt;J Glob Infect Dis&lt;/full-title&gt;&lt;abbr-1&gt;J Glob Infect Dis&lt;/abbr-1&gt;&lt;/periodical&gt;&lt;pages&gt;317-23&lt;/pages&gt;&lt;volume&gt;3&lt;/volume&gt;&lt;number&gt;4&lt;/number&gt;&lt;edition&gt;2012/01/10&lt;/edition&gt;&lt;keywords&gt;&lt;keyword&gt;Alphavirus&lt;/keyword&gt;&lt;keyword&gt;Amazon&lt;/keyword&gt;&lt;keyword&gt;Ecuador&lt;/keyword&gt;&lt;keyword&gt;Mayaro virus&lt;/keyword&gt;&lt;/keywords&gt;&lt;dates&gt;&lt;year&gt;2011&lt;/year&gt;&lt;pub-dates&gt;&lt;date&gt;Oct&lt;/date&gt;&lt;/pub-dates&gt;&lt;/dates&gt;&lt;isbn&gt;0974-777x&lt;/isbn&gt;&lt;accession-num&gt;22223990&lt;/accession-num&gt;&lt;urls&gt;&lt;/urls&gt;&lt;custom2&gt;PMC3249982&lt;/custom2&gt;&lt;electronic-resource-num&gt;10.4103/0974-777x.91049&lt;/electronic-resource-num&gt;&lt;remote-database-provider&gt;NLM&lt;/remote-database-provider&gt;&lt;language&gt;eng&lt;/language&gt;&lt;/record&gt;&lt;/Cite&gt;&lt;/EndNote&gt;</w:instrText>
            </w:r>
            <w:r w:rsidR="00DE3D2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0</w:t>
            </w:r>
            <w:r w:rsidR="00DE3D2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AC2902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522019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4A3BF6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28F3433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1FAF1514"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1040061" w14:textId="20CA0425"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Jonkers</w:t>
            </w:r>
            <w:proofErr w:type="spellEnd"/>
            <w:r w:rsidRPr="00454713">
              <w:rPr>
                <w:rFonts w:ascii="Calibri" w:eastAsia="Times New Roman" w:hAnsi="Calibri" w:cs="Calibri"/>
                <w:color w:val="000000"/>
                <w:sz w:val="20"/>
                <w:szCs w:val="20"/>
              </w:rPr>
              <w:t>, 196</w:t>
            </w:r>
            <w:r w:rsidR="00BB660B">
              <w:rPr>
                <w:rFonts w:ascii="Calibri" w:eastAsia="Times New Roman" w:hAnsi="Calibri" w:cs="Calibri"/>
                <w:color w:val="000000"/>
                <w:sz w:val="20"/>
                <w:szCs w:val="20"/>
              </w:rPr>
              <w:t>5</w:t>
            </w:r>
            <w:r w:rsidR="00F33865">
              <w:rPr>
                <w:rFonts w:ascii="Calibri" w:eastAsia="Times New Roman" w:hAnsi="Calibri" w:cs="Calibri"/>
                <w:color w:val="000000"/>
                <w:sz w:val="20"/>
                <w:szCs w:val="20"/>
              </w:rPr>
              <w:t xml:space="preserve"> </w:t>
            </w:r>
            <w:r w:rsidR="00F3386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Jonkers&lt;/Author&gt;&lt;Year&gt;1965&lt;/Year&gt;&lt;RecNum&gt;259&lt;/RecNum&gt;&lt;DisplayText&gt;&lt;style face="superscript"&gt;61&lt;/style&gt;&lt;/DisplayText&gt;&lt;record&gt;&lt;rec-number&gt;259&lt;/rec-number&gt;&lt;foreign-keys&gt;&lt;key app="EN" db-id="frrfets06e5a0heafz7xd2z0t0adafsw2fvz" timestamp="1575989185" guid="50271d57-697e-4788-a999-8a6f9a855f13"&gt;259&lt;/key&gt;&lt;/foreign-keys&gt;&lt;ref-type name="Journal Article"&gt;17&lt;/ref-type&gt;&lt;contributors&gt;&lt;authors&gt;&lt;author&gt;Jonkers, A. H.&lt;/author&gt;&lt;author&gt;Downs, W. G.&lt;/author&gt;&lt;author&gt;Spence, L.&lt;/author&gt;&lt;author&gt;Aitken, T. H.&lt;/author&gt;&lt;/authors&gt;&lt;/contributors&gt;&lt;titles&gt;&lt;title&gt;Arthropod-borne encephalitis viruses in Northeastern South America. II. A serological survey of Northeastern Venezuela&lt;/title&gt;&lt;secondary-title&gt;Am J Trop Med Hyg&lt;/secondary-title&gt;&lt;/titles&gt;&lt;periodical&gt;&lt;full-title&gt;Am J Trop Med Hyg&lt;/full-title&gt;&lt;abbr-1&gt;Am J Trop Med Hyg&lt;/abbr-1&gt;&lt;/periodical&gt;&lt;pages&gt;304-8&lt;/pages&gt;&lt;volume&gt;14&lt;/volume&gt;&lt;dates&gt;&lt;year&gt;1965&lt;/year&gt;&lt;/dates&gt;&lt;urls&gt;&lt;/urls&gt;&lt;electronic-resource-num&gt;10.4269/ajtmh.1965.14.304&lt;/electronic-resource-num&gt;&lt;/record&gt;&lt;/Cite&gt;&lt;/EndNote&gt;</w:instrText>
            </w:r>
            <w:r w:rsidR="00F3386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1</w:t>
            </w:r>
            <w:r w:rsidR="00F33865">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18F717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700AF2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04D667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24605BD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5BD77B3"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AC863EE" w14:textId="7787A44E"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Jonkers</w:t>
            </w:r>
            <w:proofErr w:type="spellEnd"/>
            <w:r w:rsidRPr="00454713">
              <w:rPr>
                <w:rFonts w:ascii="Calibri" w:eastAsia="Times New Roman" w:hAnsi="Calibri" w:cs="Calibri"/>
                <w:color w:val="000000"/>
                <w:sz w:val="20"/>
                <w:szCs w:val="20"/>
              </w:rPr>
              <w:t>, 1964</w:t>
            </w:r>
            <w:r w:rsidR="00BB660B">
              <w:rPr>
                <w:rFonts w:ascii="Calibri" w:eastAsia="Times New Roman" w:hAnsi="Calibri" w:cs="Calibri"/>
                <w:color w:val="000000"/>
                <w:sz w:val="20"/>
                <w:szCs w:val="20"/>
              </w:rPr>
              <w:t xml:space="preserve"> </w:t>
            </w:r>
            <w:r w:rsidR="00C05BA0">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Jonkers&lt;/Author&gt;&lt;Year&gt;1964&lt;/Year&gt;&lt;RecNum&gt;4337&lt;/RecNum&gt;&lt;DisplayText&gt;&lt;style face="superscript"&gt;62&lt;/style&gt;&lt;/DisplayText&gt;&lt;record&gt;&lt;rec-number&gt;4337&lt;/rec-number&gt;&lt;foreign-keys&gt;&lt;key app="EN" db-id="frrfets06e5a0heafz7xd2z0t0adafsw2fvz" timestamp="1595984365" guid="2629f8f4-975a-40d4-b9a1-a0e9984c9756"&gt;4337&lt;/key&gt;&lt;/foreign-keys&gt;&lt;ref-type name="Journal Article"&gt;17&lt;/ref-type&gt;&lt;contributors&gt;&lt;authors&gt;&lt;author&gt;Jonkers, A. H.&lt;/author&gt;&lt;author&gt;Downs, W. G.&lt;/author&gt;&lt;author&gt;Aitken, T. H.&lt;/author&gt;&lt;author&gt;Spence, L.&lt;/author&gt;&lt;/authors&gt;&lt;/contributors&gt;&lt;titles&gt;&lt;title&gt;Arthropod-borne encephalitis viruses in Northeastern South America. I. A serological survey of Northeastern Surinam&lt;/title&gt;&lt;secondary-title&gt;Trop Geogr Med&lt;/secondary-title&gt;&lt;/titles&gt;&lt;periodical&gt;&lt;full-title&gt;Trop Geogr Med&lt;/full-title&gt;&lt;abbr-1&gt;Trop Geogr Med&lt;/abbr-1&gt;&lt;/periodical&gt;&lt;pages&gt;135-45&lt;/pages&gt;&lt;volume&gt;16&lt;/volume&gt;&lt;edition&gt;1964/06/01&lt;/edition&gt;&lt;keywords&gt;&lt;keyword&gt;*Antibodies&lt;/keyword&gt;&lt;keyword&gt;*Arbovirus Infections&lt;/keyword&gt;&lt;keyword&gt;*Arthropods&lt;/keyword&gt;&lt;keyword&gt;*Encephalitis Viruses&lt;/keyword&gt;&lt;keyword&gt;*Encephalitis, Arbovirus&lt;/keyword&gt;&lt;keyword&gt;*Epidemiology&lt;/keyword&gt;&lt;keyword&gt;*Health Surveys&lt;/keyword&gt;&lt;keyword&gt;*Hemagglutination Inhibition Tests&lt;/keyword&gt;&lt;keyword&gt;Humans&lt;/keyword&gt;&lt;keyword&gt;*Neutralization Tests&lt;/keyword&gt;&lt;keyword&gt;*Rural Health&lt;/keyword&gt;&lt;keyword&gt;South America&lt;/keyword&gt;&lt;keyword&gt;Suriname&lt;/keyword&gt;&lt;keyword&gt;*south america&lt;/keyword&gt;&lt;keyword&gt;*surinam&lt;/keyword&gt;&lt;/keywords&gt;&lt;dates&gt;&lt;year&gt;1964&lt;/year&gt;&lt;pub-dates&gt;&lt;date&gt;Jun&lt;/date&gt;&lt;/pub-dates&gt;&lt;/dates&gt;&lt;isbn&gt;0041-3232 (Print)&amp;#xD;0041-3232&lt;/isbn&gt;&lt;accession-num&gt;14187891&lt;/accession-num&gt;&lt;urls&gt;&lt;/urls&gt;&lt;remote-database-provider&gt;NLM&lt;/remote-database-provider&gt;&lt;language&gt;eng&lt;/language&gt;&lt;/record&gt;&lt;/Cite&gt;&lt;/EndNote&gt;</w:instrText>
            </w:r>
            <w:r w:rsidR="00C05BA0">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2</w:t>
            </w:r>
            <w:r w:rsidR="00C05BA0">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4AE55C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F1CEB6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380FA1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607D68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233706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0A5B72A" w14:textId="107A8102"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Junt</w:t>
            </w:r>
            <w:proofErr w:type="spellEnd"/>
            <w:r w:rsidRPr="00454713">
              <w:rPr>
                <w:rFonts w:ascii="Calibri" w:eastAsia="Times New Roman" w:hAnsi="Calibri" w:cs="Calibri"/>
                <w:color w:val="000000"/>
                <w:sz w:val="20"/>
                <w:szCs w:val="20"/>
              </w:rPr>
              <w:t>, 1999</w:t>
            </w:r>
            <w:r w:rsidR="00FF31DB">
              <w:rPr>
                <w:rFonts w:ascii="Calibri" w:eastAsia="Times New Roman" w:hAnsi="Calibri" w:cs="Calibri"/>
                <w:color w:val="000000"/>
                <w:sz w:val="20"/>
                <w:szCs w:val="20"/>
              </w:rPr>
              <w:t xml:space="preserve"> </w:t>
            </w:r>
            <w:r w:rsidR="00FF31DB">
              <w:rPr>
                <w:rFonts w:ascii="Calibri" w:eastAsia="Times New Roman" w:hAnsi="Calibri" w:cs="Calibri"/>
                <w:color w:val="000000"/>
                <w:sz w:val="20"/>
                <w:szCs w:val="20"/>
              </w:rPr>
              <w:fldChar w:fldCharType="begin">
                <w:fldData xml:space="preserve">PEVuZE5vdGU+PENpdGU+PEF1dGhvcj5KdW50PC9BdXRob3I+PFllYXI+MTk5OTwvWWVhcj48UmVj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KdW50PC9BdXRob3I+PFllYXI+MTk5OTwvWWVhcj48UmVj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FF31D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3</w:t>
            </w:r>
            <w:r w:rsidR="00FF31D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070956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7A1FA33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AC68F2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E6E22A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67EFE94"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A6CDBB2" w14:textId="41E91130"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Karbaat</w:t>
            </w:r>
            <w:proofErr w:type="spellEnd"/>
            <w:r w:rsidRPr="00454713">
              <w:rPr>
                <w:rFonts w:ascii="Calibri" w:eastAsia="Times New Roman" w:hAnsi="Calibri" w:cs="Calibri"/>
                <w:color w:val="000000"/>
                <w:sz w:val="20"/>
                <w:szCs w:val="20"/>
              </w:rPr>
              <w:t>, 1964</w:t>
            </w:r>
            <w:r w:rsidR="00FF31DB">
              <w:rPr>
                <w:rFonts w:ascii="Calibri" w:eastAsia="Times New Roman" w:hAnsi="Calibri" w:cs="Calibri"/>
                <w:color w:val="000000"/>
                <w:sz w:val="20"/>
                <w:szCs w:val="20"/>
              </w:rPr>
              <w:t xml:space="preserve"> </w:t>
            </w:r>
            <w:r w:rsidR="003E1600">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Karbaat&lt;/Author&gt;&lt;Year&gt;1964&lt;/Year&gt;&lt;RecNum&gt;14255&lt;/RecNum&gt;&lt;DisplayText&gt;&lt;style face="superscript"&gt;64&lt;/style&gt;&lt;/DisplayText&gt;&lt;record&gt;&lt;rec-number&gt;14255&lt;/rec-number&gt;&lt;foreign-keys&gt;&lt;key app="EN" db-id="frrfets06e5a0heafz7xd2z0t0adafsw2fvz" timestamp="1666052715" guid="9335bee2-a973-4446-b103-c89e80c7630f"&gt;14255&lt;/key&gt;&lt;/foreign-keys&gt;&lt;ref-type name="Journal Article"&gt;17&lt;/ref-type&gt;&lt;contributors&gt;&lt;authors&gt;&lt;author&gt;Karbaat, J.&lt;/author&gt;&lt;author&gt;Jonkers, A. H.&lt;/author&gt;&lt;author&gt;Spence, L.&lt;/author&gt;&lt;/authors&gt;&lt;/contributors&gt;&lt;titles&gt;&lt;title&gt;Arbovirus infections in Dutch military personnel stationed in Surinam: A preliminary study&lt;/title&gt;&lt;secondary-title&gt;Trop Geogr Med&lt;/secondary-title&gt;&lt;/titles&gt;&lt;periodical&gt;&lt;full-title&gt;Trop Geogr Med&lt;/full-title&gt;&lt;abbr-1&gt;Trop Geogr Med&lt;/abbr-1&gt;&lt;/periodical&gt;&lt;pages&gt;370-6&lt;/pages&gt;&lt;volume&gt;16&lt;/volume&gt;&lt;edition&gt;1964/12/01&lt;/edition&gt;&lt;keywords&gt;&lt;keyword&gt;*Arbovirus Infections&lt;/keyword&gt;&lt;keyword&gt;*Complement Fixation Tests&lt;/keyword&gt;&lt;keyword&gt;*Epidemiology&lt;/keyword&gt;&lt;keyword&gt;*Ethnicity&lt;/keyword&gt;&lt;keyword&gt;*Health Surveys&lt;/keyword&gt;&lt;keyword&gt;*Hemagglutination Inhibition Tests&lt;/keyword&gt;&lt;keyword&gt;Humans&lt;/keyword&gt;&lt;keyword&gt;*Military Medicine&lt;/keyword&gt;&lt;keyword&gt;*Military Personnel&lt;/keyword&gt;&lt;keyword&gt;Netherlands&lt;/keyword&gt;&lt;keyword&gt;*Neutralization Tests&lt;/keyword&gt;&lt;keyword&gt;*Research&lt;/keyword&gt;&lt;keyword&gt;Suriname&lt;/keyword&gt;&lt;keyword&gt;*netherlands&lt;/keyword&gt;&lt;keyword&gt;*surinam&lt;/keyword&gt;&lt;/keywords&gt;&lt;dates&gt;&lt;year&gt;1964&lt;/year&gt;&lt;pub-dates&gt;&lt;date&gt;Dec&lt;/date&gt;&lt;/pub-dates&gt;&lt;/dates&gt;&lt;isbn&gt;0041-3232 (Print)&amp;#xD;0041-3232&lt;/isbn&gt;&lt;accession-num&gt;14265514&lt;/accession-num&gt;&lt;urls&gt;&lt;/urls&gt;&lt;remote-database-provider&gt;NLM&lt;/remote-database-provider&gt;&lt;language&gt;eng&lt;/language&gt;&lt;/record&gt;&lt;/Cite&gt;&lt;/EndNote&gt;</w:instrText>
            </w:r>
            <w:r w:rsidR="003E1600">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4</w:t>
            </w:r>
            <w:r w:rsidR="003E1600">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D34E3D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115144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0B78AF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C5AE7E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36B8447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0F94B36" w14:textId="5B97B899"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LeDuc</w:t>
            </w:r>
            <w:proofErr w:type="spellEnd"/>
            <w:r w:rsidRPr="00454713">
              <w:rPr>
                <w:rFonts w:ascii="Calibri" w:eastAsia="Times New Roman" w:hAnsi="Calibri" w:cs="Calibri"/>
                <w:color w:val="000000"/>
                <w:sz w:val="20"/>
                <w:szCs w:val="20"/>
              </w:rPr>
              <w:t>, 1981</w:t>
            </w:r>
            <w:r w:rsidR="00BB660B">
              <w:rPr>
                <w:rFonts w:ascii="Calibri" w:eastAsia="Times New Roman" w:hAnsi="Calibri" w:cs="Calibri"/>
                <w:color w:val="000000"/>
                <w:sz w:val="20"/>
                <w:szCs w:val="20"/>
              </w:rPr>
              <w:t xml:space="preserve"> </w:t>
            </w:r>
            <w:r w:rsidR="00BB660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LeDuc&lt;/Author&gt;&lt;Year&gt;1981&lt;/Year&gt;&lt;RecNum&gt;232&lt;/RecNum&gt;&lt;DisplayText&gt;&lt;style face="superscript"&gt;65&lt;/style&gt;&lt;/DisplayText&gt;&lt;record&gt;&lt;rec-number&gt;232&lt;/rec-number&gt;&lt;foreign-keys&gt;&lt;key app="EN" db-id="frrfets06e5a0heafz7xd2z0t0adafsw2fvz" timestamp="1574523529" guid="0bdb1994-efdc-4479-bea3-d540ff1286e6"&gt;232&lt;/key&gt;&lt;/foreign-keys&gt;&lt;ref-type name="Journal Article"&gt;17&lt;/ref-type&gt;&lt;contributors&gt;&lt;authors&gt;&lt;author&gt;LeDuc, J. W.&lt;/author&gt;&lt;author&gt;Pinheiro, F. P.&lt;/author&gt;&lt;author&gt;Travassos da Rosa, A. P.&lt;/author&gt;&lt;/authors&gt;&lt;/contributors&gt;&lt;titles&gt;&lt;title&gt;An outbreak of Mayaro virus disease in Belterra, Brazil. II. Epidemiology&lt;/title&gt;&lt;secondary-title&gt;Am J Trop Med Hyg&lt;/secondary-title&gt;&lt;alt-title&gt;The American journal of tropical medicine and hygiene&lt;/alt-title&gt;&lt;/titles&gt;&lt;periodical&gt;&lt;full-title&gt;Am J Trop Med Hyg&lt;/full-title&gt;&lt;abbr-1&gt;Am J Trop Med Hyg&lt;/abbr-1&gt;&lt;/periodical&gt;&lt;alt-periodical&gt;&lt;full-title&gt;The American journal of tropical medicine and hygiene&lt;/full-title&gt;&lt;/alt-periodical&gt;&lt;pages&gt;682-8&lt;/pages&gt;&lt;volume&gt;30&lt;/volume&gt;&lt;number&gt;3&lt;/number&gt;&lt;edition&gt;1981/05/01&lt;/edition&gt;&lt;keywords&gt;&lt;keyword&gt;Alphavirus&lt;/keyword&gt;&lt;keyword&gt;Brazil&lt;/keyword&gt;&lt;keyword&gt;*Disease Outbreaks&lt;/keyword&gt;&lt;keyword&gt;Humans&lt;/keyword&gt;&lt;keyword&gt;Togaviridae Infections/*epidemiology&lt;/keyword&gt;&lt;keyword&gt;Yellow Fever/epidemiology&lt;/keyword&gt;&lt;/keywords&gt;&lt;dates&gt;&lt;year&gt;1981&lt;/year&gt;&lt;pub-dates&gt;&lt;date&gt;May&lt;/date&gt;&lt;/pub-dates&gt;&lt;/dates&gt;&lt;isbn&gt;0002-9637 (Print)&amp;#xD;0002-9637&lt;/isbn&gt;&lt;accession-num&gt;6266264&lt;/accession-num&gt;&lt;urls&gt;&lt;/urls&gt;&lt;electronic-resource-num&gt;10.4269/ajtmh.1981.30.682&lt;/electronic-resource-num&gt;&lt;remote-database-provider&gt;NLM&lt;/remote-database-provider&gt;&lt;language&gt;eng&lt;/language&gt;&lt;/record&gt;&lt;/Cite&gt;&lt;/EndNote&gt;</w:instrText>
            </w:r>
            <w:r w:rsidR="00BB660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5</w:t>
            </w:r>
            <w:r w:rsidR="00BB660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6C7091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CB5AE1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0E3D12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EDB1B6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A92A14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6288797" w14:textId="11077020"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lastRenderedPageBreak/>
              <w:t>Llagonne-Barets</w:t>
            </w:r>
            <w:proofErr w:type="spellEnd"/>
            <w:r w:rsidRPr="00454713">
              <w:rPr>
                <w:rFonts w:ascii="Calibri" w:eastAsia="Times New Roman" w:hAnsi="Calibri" w:cs="Calibri"/>
                <w:color w:val="000000"/>
                <w:sz w:val="20"/>
                <w:szCs w:val="20"/>
              </w:rPr>
              <w:t>, 2016</w:t>
            </w:r>
            <w:r w:rsidR="00BB660B">
              <w:rPr>
                <w:rFonts w:ascii="Calibri" w:eastAsia="Times New Roman" w:hAnsi="Calibri" w:cs="Calibri"/>
                <w:color w:val="000000"/>
                <w:sz w:val="20"/>
                <w:szCs w:val="20"/>
              </w:rPr>
              <w:t xml:space="preserve"> </w:t>
            </w:r>
            <w:r w:rsidR="00BB660B">
              <w:rPr>
                <w:rFonts w:ascii="Calibri" w:eastAsia="Times New Roman" w:hAnsi="Calibri" w:cs="Calibri"/>
                <w:color w:val="000000"/>
                <w:sz w:val="20"/>
                <w:szCs w:val="20"/>
              </w:rPr>
              <w:fldChar w:fldCharType="begin">
                <w:fldData xml:space="preserve">PEVuZE5vdGU+PENpdGU+PEF1dGhvcj5MbGFnb25uZS1CYXJldHM8L0F1dGhvcj48WWVhcj4yMDE2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==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MbGFnb25uZS1CYXJldHM8L0F1dGhvcj48WWVhcj4yMDE2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==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BB660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6</w:t>
            </w:r>
            <w:r w:rsidR="00BB660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BE6825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0522752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5F552A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F6FAED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122571A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6430048" w14:textId="0B04D00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Long, 2008</w:t>
            </w:r>
            <w:r w:rsidR="00BB660B">
              <w:rPr>
                <w:rFonts w:ascii="Calibri" w:eastAsia="Times New Roman" w:hAnsi="Calibri" w:cs="Calibri"/>
                <w:color w:val="000000"/>
                <w:sz w:val="20"/>
                <w:szCs w:val="20"/>
              </w:rPr>
              <w:t xml:space="preserve"> </w:t>
            </w:r>
            <w:r w:rsidR="00B83ED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Long&lt;/Author&gt;&lt;Year&gt;2008&lt;/Year&gt;&lt;RecNum&gt;2006&lt;/RecNum&gt;&lt;DisplayText&gt;&lt;style face="superscript"&gt;67&lt;/style&gt;&lt;/DisplayText&gt;&lt;record&gt;&lt;rec-number&gt;2006&lt;/rec-number&gt;&lt;foreign-keys&gt;&lt;key app="EN" db-id="frrfets06e5a0heafz7xd2z0t0adafsw2fvz" timestamp="1584811694" guid="0b4d65e1-0fc0-4ab2-b722-7df23ac1af35"&gt;2006&lt;/key&gt;&lt;/foreign-keys&gt;&lt;ref-type name="Journal Article"&gt;17&lt;/ref-type&gt;&lt;contributors&gt;&lt;authors&gt;&lt;author&gt;Long, K. C.&lt;/author&gt;&lt;author&gt;Morrison, A. C.&lt;/author&gt;&lt;author&gt;Forshey, B. M.&lt;/author&gt;&lt;author&gt;Huaman, A.&lt;/author&gt;&lt;author&gt;Rocha, C.&lt;/author&gt;&lt;author&gt;Carrion, R.&lt;/author&gt;&lt;author&gt;Carey, C.&lt;/author&gt;&lt;author&gt;Montgomery, J. M.&lt;/author&gt;&lt;author&gt;Tesh, R. B.&lt;/author&gt;&lt;author&gt;Kochel, T.&lt;/author&gt;&lt;/authors&gt;&lt;/contributors&gt;&lt;titles&gt;&lt;title&gt;SEROPREVALENCE RATES OF MAYARO VIRUS IN URBAN AND RURAL AREAS OF MAYNAS PROVINCE, PERU&lt;/title&gt;&lt;secondary-title&gt;Am J Trop Med Hyg&lt;/secondary-title&gt;&lt;/titles&gt;&lt;periodical&gt;&lt;full-title&gt;Am J Trop Med Hyg&lt;/full-title&gt;&lt;abbr-1&gt;Am J Trop Med Hyg&lt;/abbr-1&gt;&lt;/periodical&gt;&lt;pages&gt;92-92&lt;/pages&gt;&lt;volume&gt;79&lt;/volume&gt;&lt;number&gt;6&lt;/number&gt;&lt;dates&gt;&lt;year&gt;2008&lt;/year&gt;&lt;pub-dates&gt;&lt;date&gt;Dec&lt;/date&gt;&lt;/pub-dates&gt;&lt;/dates&gt;&lt;isbn&gt;0002-9637&lt;/isbn&gt;&lt;accession-num&gt;WOS:000261644600316&lt;/accession-num&gt;&lt;urls&gt;&lt;related-urls&gt;&lt;url&gt;&lt;style face="underline" font="default" size="100%"&gt;&amp;lt;Go to ISI&amp;gt;://WOS:000261644600316&lt;/style&gt;&lt;/url&gt;&lt;/related-urls&gt;&lt;/urls&gt;&lt;/record&gt;&lt;/Cite&gt;&lt;/EndNote&gt;</w:instrText>
            </w:r>
            <w:r w:rsidR="00B83ED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7</w:t>
            </w:r>
            <w:r w:rsidR="00B83ED2">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336EA6F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37093A2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8081EB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6A8F2FB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31D83AC"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1858056" w14:textId="064E3D97"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Madalengoitia</w:t>
            </w:r>
            <w:proofErr w:type="spellEnd"/>
            <w:r w:rsidRPr="00454713">
              <w:rPr>
                <w:rFonts w:ascii="Calibri" w:eastAsia="Times New Roman" w:hAnsi="Calibri" w:cs="Calibri"/>
                <w:color w:val="000000"/>
                <w:sz w:val="20"/>
                <w:szCs w:val="20"/>
              </w:rPr>
              <w:t>, 1973</w:t>
            </w:r>
            <w:r w:rsidR="00B83ED2">
              <w:rPr>
                <w:rFonts w:ascii="Calibri" w:eastAsia="Times New Roman" w:hAnsi="Calibri" w:cs="Calibri"/>
                <w:color w:val="000000"/>
                <w:sz w:val="20"/>
                <w:szCs w:val="20"/>
              </w:rPr>
              <w:t xml:space="preserve"> </w:t>
            </w:r>
            <w:r w:rsidR="00B83ED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Madalengoitia&lt;/Author&gt;&lt;Year&gt;1973&lt;/Year&gt;&lt;RecNum&gt;3726&lt;/RecNum&gt;&lt;DisplayText&gt;&lt;style face="superscript"&gt;68&lt;/style&gt;&lt;/DisplayText&gt;&lt;record&gt;&lt;rec-number&gt;3726&lt;/rec-number&gt;&lt;foreign-keys&gt;&lt;key app="EN" db-id="frrfets06e5a0heafz7xd2z0t0adafsw2fvz" timestamp="1594863459" guid="8ceb4aab-ebbd-4cab-9690-2e363c17d237"&gt;3726&lt;/key&gt;&lt;/foreign-keys&gt;&lt;ref-type name="Journal Article"&gt;17&lt;/ref-type&gt;&lt;contributors&gt;&lt;authors&gt;&lt;author&gt;Madalengoitia, J. &lt;/author&gt;&lt;author&gt;Flores, W. &lt;/author&gt;&lt;author&gt;Casals, J.&lt;/author&gt;&lt;/authors&gt;&lt;/contributors&gt;&lt;titles&gt;&lt;title&gt;Arbovirus antibody survey of sera from residents of eastern Peru&lt;/title&gt;&lt;secondary-title&gt;Bull Pan Am Health Organ&lt;/secondary-title&gt;&lt;/titles&gt;&lt;periodical&gt;&lt;full-title&gt;Bull Pan Am Health Organ&lt;/full-title&gt;&lt;abbr-1&gt;Bull Pan Am Health Organ&lt;/abbr-1&gt;&lt;/periodical&gt;&lt;volume&gt;7&lt;/volume&gt;&lt;num-vols&gt;25&lt;/num-vols&gt;&lt;dates&gt;&lt;year&gt;1973&lt;/year&gt;&lt;/dates&gt;&lt;urls&gt;&lt;/urls&gt;&lt;/record&gt;&lt;/Cite&gt;&lt;/EndNote&gt;</w:instrText>
            </w:r>
            <w:r w:rsidR="00B83ED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8</w:t>
            </w:r>
            <w:r w:rsidR="00B83ED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999425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792573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429F7B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6910C33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D8771A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E5138E5" w14:textId="38C7B50B"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Martins, 2014</w:t>
            </w:r>
            <w:r w:rsidR="00622378">
              <w:rPr>
                <w:rFonts w:ascii="Calibri" w:eastAsia="Times New Roman" w:hAnsi="Calibri" w:cs="Calibri"/>
                <w:color w:val="000000"/>
                <w:sz w:val="20"/>
                <w:szCs w:val="20"/>
              </w:rPr>
              <w:t xml:space="preserve"> </w:t>
            </w:r>
            <w:r w:rsidR="00622378">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Martins&lt;/Author&gt;&lt;Year&gt;2014&lt;/Year&gt;&lt;RecNum&gt;1964&lt;/RecNum&gt;&lt;DisplayText&gt;&lt;style face="superscript"&gt;69&lt;/style&gt;&lt;/DisplayText&gt;&lt;record&gt;&lt;rec-number&gt;1964&lt;/rec-number&gt;&lt;foreign-keys&gt;&lt;key app="EN" db-id="frrfets06e5a0heafz7xd2z0t0adafsw2fvz" timestamp="1584811694" guid="a4a0a13e-3999-42eb-be86-a8f329fd95c9"&gt;1964&lt;/key&gt;&lt;/foreign-keys&gt;&lt;ref-type name="Journal Article"&gt;17&lt;/ref-type&gt;&lt;contributors&gt;&lt;authors&gt;&lt;author&gt;Martins, V. D. A.&lt;/author&gt;&lt;author&gt;Bastos, M. D.&lt;/author&gt;&lt;author&gt;Ramasawmy, R.&lt;/author&gt;&lt;author&gt;de Figueiredo, R. P.&lt;/author&gt;&lt;author&gt;Gimaque, J. B. L.&lt;/author&gt;&lt;author&gt;Braga, W. S. M.&lt;/author&gt;&lt;author&gt;Nogueira, M. L.&lt;/author&gt;&lt;author&gt;Nozawa, S.&lt;/author&gt;&lt;author&gt;Naveca, F. G.&lt;/author&gt;&lt;author&gt;Figueiredo, L. T. M.&lt;/author&gt;&lt;author&gt;Mourao, M. P. G.&lt;/author&gt;&lt;/authors&gt;&lt;/contributors&gt;&lt;titles&gt;&lt;title&gt;Clinical and Virological Descriptive Study in the 2011 Outbreak of Dengue in the Amazonas, Brazil&lt;/title&gt;&lt;secondary-title&gt;Plos One&lt;/secondary-title&gt;&lt;/titles&gt;&lt;periodical&gt;&lt;full-title&gt;PLoS One&lt;/full-title&gt;&lt;abbr-1&gt;PloS One&lt;/abbr-1&gt;&lt;/periodical&gt;&lt;volume&gt;9&lt;/volume&gt;&lt;number&gt;6&lt;/number&gt;&lt;dates&gt;&lt;year&gt;2014&lt;/year&gt;&lt;pub-dates&gt;&lt;date&gt;Jun&lt;/date&gt;&lt;/pub-dates&gt;&lt;/dates&gt;&lt;isbn&gt;1932-6203&lt;/isbn&gt;&lt;accession-num&gt;WOS:000338506400033&lt;/accession-num&gt;&lt;urls&gt;&lt;related-urls&gt;&lt;url&gt;&amp;lt;Go to ISI&amp;gt;://WOS:000338506400033&lt;/url&gt;&lt;/related-urls&gt;&lt;/urls&gt;&lt;custom7&gt;e100535&lt;/custom7&gt;&lt;electronic-resource-num&gt;10.1371/journal.pone.0100535&lt;/electronic-resource-num&gt;&lt;/record&gt;&lt;/Cite&gt;&lt;/EndNote&gt;</w:instrText>
            </w:r>
            <w:r w:rsidR="00622378">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69</w:t>
            </w:r>
            <w:r w:rsidR="00622378">
              <w:rPr>
                <w:rFonts w:ascii="Calibri" w:eastAsia="Times New Roman" w:hAnsi="Calibri" w:cs="Calibri"/>
                <w:color w:val="000000"/>
                <w:sz w:val="20"/>
                <w:szCs w:val="20"/>
              </w:rPr>
              <w:fldChar w:fldCharType="end"/>
            </w:r>
            <w:r w:rsidR="00984ED0">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D009A1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B24F3B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3A7BCA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34FC48F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6D7A829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0204300" w14:textId="7E814BA2" w:rsidR="00454713" w:rsidRPr="008F09D5" w:rsidRDefault="00454713" w:rsidP="00454713">
            <w:pPr>
              <w:spacing w:after="0" w:line="240" w:lineRule="auto"/>
              <w:rPr>
                <w:rFonts w:ascii="Calibri" w:eastAsia="Times New Roman" w:hAnsi="Calibri" w:cs="Calibri"/>
                <w:color w:val="000000"/>
                <w:sz w:val="20"/>
                <w:szCs w:val="20"/>
              </w:rPr>
            </w:pPr>
            <w:r w:rsidRPr="008F09D5">
              <w:rPr>
                <w:rFonts w:ascii="Calibri" w:eastAsia="Times New Roman" w:hAnsi="Calibri" w:cs="Calibri"/>
                <w:color w:val="000000"/>
                <w:sz w:val="20"/>
                <w:szCs w:val="20"/>
              </w:rPr>
              <w:t>Menezes, 2013</w:t>
            </w:r>
            <w:r w:rsidR="00A415D4" w:rsidRPr="008F09D5">
              <w:rPr>
                <w:rFonts w:ascii="Calibri" w:eastAsia="Times New Roman" w:hAnsi="Calibri" w:cs="Calibri"/>
                <w:color w:val="000000"/>
                <w:sz w:val="20"/>
                <w:szCs w:val="20"/>
              </w:rPr>
              <w:t xml:space="preserve"> </w:t>
            </w:r>
            <w:r w:rsidR="00DD5086" w:rsidRPr="008F09D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Meneses&lt;/Author&gt;&lt;Year&gt;2013&lt;/Year&gt;&lt;RecNum&gt;14258&lt;/RecNum&gt;&lt;DisplayText&gt;&lt;style face="superscript"&gt;70&lt;/style&gt;&lt;/DisplayText&gt;&lt;record&gt;&lt;rec-number&gt;14258&lt;/rec-number&gt;&lt;foreign-keys&gt;&lt;key app="EN" db-id="frrfets06e5a0heafz7xd2z0t0adafsw2fvz" timestamp="1666207761" guid="6ebcda85-06e4-4d67-8d3f-18680f618f68"&gt;14258&lt;/key&gt;&lt;/foreign-keys&gt;&lt;ref-type name="Thesis"&gt;32&lt;/ref-type&gt;&lt;contributors&gt;&lt;authors&gt;&lt;author&gt;Cátia Alexandra Ribeiro Meneses &lt;/author&gt;&lt;/authors&gt;&lt;/contributors&gt;&lt;titles&gt;&lt;title&gt;Identificação de arbovírus, mayaro e oropouche em amostras com dengue negativo NS1 no estado de Roraima, no ano de 2012&lt;/title&gt;&lt;secondary-title&gt;Ciencias da Saude&lt;/secondary-title&gt;&lt;/titles&gt;&lt;volume&gt;Mestrado em Ciencias da Saude&lt;/volume&gt;&lt;dates&gt;&lt;year&gt;2013&lt;/year&gt;&lt;/dates&gt;&lt;publisher&gt;Universidade Federal de Roraima&lt;/publisher&gt;&lt;urls&gt;&lt;/urls&gt;&lt;/record&gt;&lt;/Cite&gt;&lt;/EndNote&gt;</w:instrText>
            </w:r>
            <w:r w:rsidR="00DD5086" w:rsidRPr="008F09D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0</w:t>
            </w:r>
            <w:r w:rsidR="00DD5086" w:rsidRPr="008F09D5">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0B7325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F12F73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5A1E67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F146BD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290F0AE2"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FF14A2E" w14:textId="3B012236"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Metselaar</w:t>
            </w:r>
            <w:proofErr w:type="spellEnd"/>
            <w:r w:rsidRPr="00454713">
              <w:rPr>
                <w:rFonts w:ascii="Calibri" w:eastAsia="Times New Roman" w:hAnsi="Calibri" w:cs="Calibri"/>
                <w:color w:val="000000"/>
                <w:sz w:val="20"/>
                <w:szCs w:val="20"/>
              </w:rPr>
              <w:t>, 1966</w:t>
            </w:r>
            <w:r w:rsidR="00B83ED2">
              <w:rPr>
                <w:rFonts w:ascii="Calibri" w:eastAsia="Times New Roman" w:hAnsi="Calibri" w:cs="Calibri"/>
                <w:color w:val="000000"/>
                <w:sz w:val="20"/>
                <w:szCs w:val="20"/>
              </w:rPr>
              <w:t xml:space="preserve"> </w:t>
            </w:r>
            <w:r w:rsidR="00B83ED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Metselaar&lt;/Author&gt;&lt;Year&gt;1966&lt;/Year&gt;&lt;RecNum&gt;5950&lt;/RecNum&gt;&lt;DisplayText&gt;&lt;style face="superscript"&gt;71&lt;/style&gt;&lt;/DisplayText&gt;&lt;record&gt;&lt;rec-number&gt;5950&lt;/rec-number&gt;&lt;foreign-keys&gt;&lt;key app="EN" db-id="frrfets06e5a0heafz7xd2z0t0adafsw2fvz" timestamp="1603218711" guid="5e660f9d-1030-4f51-811c-7c24233466fa"&gt;5950&lt;/key&gt;&lt;/foreign-keys&gt;&lt;ref-type name="Journal Article"&gt;17&lt;/ref-type&gt;&lt;contributors&gt;&lt;authors&gt;&lt;author&gt;Metselaar, D.&lt;/author&gt;&lt;/authors&gt;&lt;/contributors&gt;&lt;titles&gt;&lt;title&gt;Isolation of arboviruses of group A and group C in Surinam&lt;/title&gt;&lt;secondary-title&gt;Trop Geogr Med&lt;/secondary-title&gt;&lt;/titles&gt;&lt;periodical&gt;&lt;full-title&gt;Trop Geogr Med&lt;/full-title&gt;&lt;abbr-1&gt;Trop Geogr Med&lt;/abbr-1&gt;&lt;/periodical&gt;&lt;pages&gt;137-42&lt;/pages&gt;&lt;volume&gt;18&lt;/volume&gt;&lt;number&gt;2&lt;/number&gt;&lt;edition&gt;1966/06/01&lt;/edition&gt;&lt;keywords&gt;&lt;keyword&gt;Adolescent&lt;/keyword&gt;&lt;keyword&gt;Aedes&lt;/keyword&gt;&lt;keyword&gt;Animals&lt;/keyword&gt;&lt;keyword&gt;Arbovirus Infections/*diagnosis/epidemiology&lt;/keyword&gt;&lt;keyword&gt;Arboviruses/*isolation &amp;amp; purification&lt;/keyword&gt;&lt;keyword&gt;Guinea Pigs&lt;/keyword&gt;&lt;keyword&gt;Humans&lt;/keyword&gt;&lt;keyword&gt;Insect Vectors&lt;/keyword&gt;&lt;keyword&gt;Male&lt;/keyword&gt;&lt;keyword&gt;Mice&lt;/keyword&gt;&lt;keyword&gt;Serologic Tests&lt;/keyword&gt;&lt;keyword&gt;Suriname&lt;/keyword&gt;&lt;/keywords&gt;&lt;dates&gt;&lt;year&gt;1966&lt;/year&gt;&lt;pub-dates&gt;&lt;date&gt;Jun&lt;/date&gt;&lt;/pub-dates&gt;&lt;/dates&gt;&lt;isbn&gt;0041-3232 (Print)&amp;#xD;0041-3232&lt;/isbn&gt;&lt;accession-num&gt;5962842&lt;/accession-num&gt;&lt;urls&gt;&lt;/urls&gt;&lt;remote-database-provider&gt;NLM&lt;/remote-database-provider&gt;&lt;language&gt;eng&lt;/language&gt;&lt;/record&gt;&lt;/Cite&gt;&lt;/EndNote&gt;</w:instrText>
            </w:r>
            <w:r w:rsidR="00B83ED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1</w:t>
            </w:r>
            <w:r w:rsidR="00B83ED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6B7807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38C8CA3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A03AB6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9D26F9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0392D3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1214795" w14:textId="1E715F69"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Ministerio</w:t>
            </w:r>
            <w:proofErr w:type="spellEnd"/>
            <w:r w:rsidRPr="00454713">
              <w:rPr>
                <w:rFonts w:ascii="Calibri" w:eastAsia="Times New Roman" w:hAnsi="Calibri" w:cs="Calibri"/>
                <w:color w:val="000000"/>
                <w:sz w:val="20"/>
                <w:szCs w:val="20"/>
              </w:rPr>
              <w:t xml:space="preserve"> de </w:t>
            </w:r>
            <w:proofErr w:type="spellStart"/>
            <w:r w:rsidRPr="00454713">
              <w:rPr>
                <w:rFonts w:ascii="Calibri" w:eastAsia="Times New Roman" w:hAnsi="Calibri" w:cs="Calibri"/>
                <w:color w:val="000000"/>
                <w:sz w:val="20"/>
                <w:szCs w:val="20"/>
              </w:rPr>
              <w:t>Salud</w:t>
            </w:r>
            <w:proofErr w:type="spellEnd"/>
            <w:r w:rsidRPr="00454713">
              <w:rPr>
                <w:rFonts w:ascii="Calibri" w:eastAsia="Times New Roman" w:hAnsi="Calibri" w:cs="Calibri"/>
                <w:color w:val="000000"/>
                <w:sz w:val="20"/>
                <w:szCs w:val="20"/>
              </w:rPr>
              <w:t xml:space="preserve"> del Perú, 2005</w:t>
            </w:r>
            <w:r w:rsidR="00CA0942">
              <w:rPr>
                <w:rFonts w:ascii="Calibri" w:eastAsia="Times New Roman" w:hAnsi="Calibri" w:cs="Calibri"/>
                <w:color w:val="000000"/>
                <w:sz w:val="20"/>
                <w:szCs w:val="20"/>
              </w:rPr>
              <w:t xml:space="preserve"> </w:t>
            </w:r>
            <w:r w:rsidR="00CA0942">
              <w:rPr>
                <w:rFonts w:ascii="Calibri" w:eastAsia="Times New Roman" w:hAnsi="Calibri" w:cs="Calibri"/>
                <w:color w:val="000000"/>
                <w:sz w:val="20"/>
                <w:szCs w:val="20"/>
              </w:rPr>
              <w:fldChar w:fldCharType="begin">
                <w:fldData xml:space="preserve">PEVuZE5vdGU+PENpdGU+PEF1dGhvcj5Fc3R1ZGlvIGludGVyaW5zdGl0dWNpb25hbCBkZXNhcnJv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Fc3R1ZGlvIGludGVyaW5zdGl0dWNpb25hbCBkZXNhcnJv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CA094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2</w:t>
            </w:r>
            <w:r w:rsidR="00CA094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4C403E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ED6C0E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B283A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2E70960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30A13E8"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C877AAF" w14:textId="757C3EC4"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Moreli</w:t>
            </w:r>
            <w:proofErr w:type="spellEnd"/>
            <w:r w:rsidRPr="00454713">
              <w:rPr>
                <w:rFonts w:ascii="Calibri" w:eastAsia="Times New Roman" w:hAnsi="Calibri" w:cs="Calibri"/>
                <w:color w:val="000000"/>
                <w:sz w:val="20"/>
                <w:szCs w:val="20"/>
              </w:rPr>
              <w:t>, 2017</w:t>
            </w:r>
            <w:r w:rsidR="00A415D4">
              <w:rPr>
                <w:rFonts w:ascii="Calibri" w:eastAsia="Times New Roman" w:hAnsi="Calibri" w:cs="Calibri"/>
                <w:color w:val="000000"/>
                <w:sz w:val="20"/>
                <w:szCs w:val="20"/>
              </w:rPr>
              <w:t xml:space="preserve"> </w:t>
            </w:r>
            <w:r w:rsidR="00DD076F">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Moreli&lt;/Author&gt;&lt;Year&gt;2017&lt;/Year&gt;&lt;RecNum&gt;14256&lt;/RecNum&gt;&lt;DisplayText&gt;&lt;style face="superscript"&gt;73&lt;/style&gt;&lt;/DisplayText&gt;&lt;record&gt;&lt;rec-number&gt;14256&lt;/rec-number&gt;&lt;foreign-keys&gt;&lt;key app="EN" db-id="frrfets06e5a0heafz7xd2z0t0adafsw2fvz" timestamp="1666053168" guid="f681ad1a-3c50-4455-a690-6c65d4087e4f"&gt;14256&lt;/key&gt;&lt;/foreign-keys&gt;&lt;ref-type name="Journal Article"&gt;17&lt;/ref-type&gt;&lt;contributors&gt;&lt;authors&gt;&lt;author&gt;Marcos Lazaro Moreli&lt;/author&gt;&lt;author&gt;Vitor Goncalves Floriano&lt;/author&gt;&lt;author&gt;Olmeny Ferreira Policarpo&lt;/author&gt;&lt;author&gt;Joao Bosco de Lima Gimaque&lt;/author&gt;&lt;author&gt;Vivaldo Gomes da Costa&lt;/author&gt;&lt;/authors&gt;&lt;/contributors&gt;&lt;titles&gt;&lt;title&gt;Serological evidence of Mayaro virus in samples of dengue suspected patients from Jatai County-Goias&lt;/title&gt;&lt;secondary-title&gt;XXVIII Congresso Brasileiro de Virologia e XI Encontro de Virologia do Mercosul&lt;/secondary-title&gt;&lt;/titles&gt;&lt;dates&gt;&lt;year&gt;2017&lt;/year&gt;&lt;/dates&gt;&lt;urls&gt;&lt;/urls&gt;&lt;/record&gt;&lt;/Cite&gt;&lt;/EndNote&gt;</w:instrText>
            </w:r>
            <w:r w:rsidR="00DD076F">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3</w:t>
            </w:r>
            <w:r w:rsidR="00DD076F">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147A42C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316160E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FD0559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67148F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4935AE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4AAB12D" w14:textId="49CA0EC1"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Mourão</w:t>
            </w:r>
            <w:proofErr w:type="spellEnd"/>
            <w:r w:rsidRPr="00454713">
              <w:rPr>
                <w:rFonts w:ascii="Calibri" w:eastAsia="Times New Roman" w:hAnsi="Calibri" w:cs="Calibri"/>
                <w:color w:val="000000"/>
                <w:sz w:val="20"/>
                <w:szCs w:val="20"/>
              </w:rPr>
              <w:t>, 2012</w:t>
            </w:r>
            <w:r w:rsidR="00980B02">
              <w:rPr>
                <w:rFonts w:ascii="Calibri" w:eastAsia="Times New Roman" w:hAnsi="Calibri" w:cs="Calibri"/>
                <w:color w:val="000000"/>
                <w:sz w:val="20"/>
                <w:szCs w:val="20"/>
              </w:rPr>
              <w:t xml:space="preserve"> </w:t>
            </w:r>
            <w:r w:rsidR="00980B02">
              <w:rPr>
                <w:rFonts w:ascii="Calibri" w:eastAsia="Times New Roman" w:hAnsi="Calibri" w:cs="Calibri"/>
                <w:color w:val="000000"/>
                <w:sz w:val="20"/>
                <w:szCs w:val="20"/>
              </w:rPr>
              <w:fldChar w:fldCharType="begin">
                <w:fldData xml:space="preserve">PEVuZE5vdGU+PENpdGU+PEF1dGhvcj5Nb3Vyw6NvPC9BdXRob3I+PFllYXI+MjAxMjwvWWVhcj48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Nb3Vyw6NvPC9BdXRob3I+PFllYXI+MjAxMjwvWWVhcj48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980B0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4</w:t>
            </w:r>
            <w:r w:rsidR="00980B0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35BFBF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ADE0CC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39DAE5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335734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B0DF18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4143FE4" w14:textId="0D5537ED"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Mutricy</w:t>
            </w:r>
            <w:proofErr w:type="spellEnd"/>
            <w:r w:rsidRPr="00454713">
              <w:rPr>
                <w:rFonts w:ascii="Calibri" w:eastAsia="Times New Roman" w:hAnsi="Calibri" w:cs="Calibri"/>
                <w:color w:val="000000"/>
                <w:sz w:val="20"/>
                <w:szCs w:val="20"/>
              </w:rPr>
              <w:t>, 2022</w:t>
            </w:r>
            <w:r w:rsidR="00A415D4">
              <w:rPr>
                <w:rFonts w:ascii="Calibri" w:eastAsia="Times New Roman" w:hAnsi="Calibri" w:cs="Calibri"/>
                <w:color w:val="000000"/>
                <w:sz w:val="20"/>
                <w:szCs w:val="20"/>
              </w:rPr>
              <w:t xml:space="preserve"> </w:t>
            </w:r>
            <w:r w:rsidR="00A415D4">
              <w:rPr>
                <w:rFonts w:ascii="Calibri" w:eastAsia="Times New Roman" w:hAnsi="Calibri" w:cs="Calibri"/>
                <w:color w:val="000000"/>
                <w:sz w:val="20"/>
                <w:szCs w:val="20"/>
              </w:rPr>
              <w:fldChar w:fldCharType="begin">
                <w:fldData xml:space="preserve">PEVuZE5vdGU+PENpdGU+PEF1dGhvcj5NdXRyaWN5PC9BdXRob3I+PFllYXI+MjAyMjwvWWVhcj48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NdXRyaWN5PC9BdXRob3I+PFllYXI+MjAyMjwvWWVhcj48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A415D4">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5</w:t>
            </w:r>
            <w:r w:rsidR="00A415D4">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7E3E92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D74DA3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6E3F6F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62859E1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21E5ABE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0F8A656" w14:textId="7DBF0576"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Navarrete-Espinosa, 2006</w:t>
            </w:r>
            <w:r w:rsidR="00BB660B">
              <w:rPr>
                <w:rFonts w:ascii="Calibri" w:eastAsia="Times New Roman" w:hAnsi="Calibri" w:cs="Calibri"/>
                <w:color w:val="000000"/>
                <w:sz w:val="20"/>
                <w:szCs w:val="20"/>
              </w:rPr>
              <w:t xml:space="preserve"> </w:t>
            </w:r>
            <w:r w:rsidR="00BB660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Navarrete-Espinosa&lt;/Author&gt;&lt;Year&gt;2006&lt;/Year&gt;&lt;RecNum&gt;184&lt;/RecNum&gt;&lt;DisplayText&gt;&lt;style face="superscript"&gt;76&lt;/style&gt;&lt;/DisplayText&gt;&lt;record&gt;&lt;rec-number&gt;184&lt;/rec-number&gt;&lt;foreign-keys&gt;&lt;key app="EN" db-id="frrfets06e5a0heafz7xd2z0t0adafsw2fvz" timestamp="1575859372" guid="2e741d75-d288-42b5-8965-72e685a708f4"&gt;184&lt;/key&gt;&lt;/foreign-keys&gt;&lt;ref-type name="Journal Article"&gt;17&lt;/ref-type&gt;&lt;contributors&gt;&lt;authors&gt;&lt;author&gt;Navarrete-Espinosa, J.&lt;/author&gt;&lt;author&gt;Gomez-Dantes, H.&lt;/author&gt;&lt;/authors&gt;&lt;/contributors&gt;&lt;auth-address&gt;Coordinacion de Prgramas Integrados de Salud, Instituto Mexicano del Seguro Social. joel.navarrete@imss.gob.mx&lt;/auth-address&gt;&lt;titles&gt;&lt;title&gt;Arbovirus causales de fiebre hemorrágica en pacientes del Instituto Mexicano del Seguro Social&lt;/title&gt;&lt;secondary-title&gt;Rev Med Inst Mex Seguro Soc&lt;/secondary-title&gt;&lt;alt-title&gt;Revista medica del Instituto Mexicano del Seguro Social&lt;/alt-title&gt;&lt;/titles&gt;&lt;periodical&gt;&lt;full-title&gt;Rev Med Inst Mex Seguro Soc&lt;/full-title&gt;&lt;abbr-1&gt;Rev Med Inst Mex Seguro Soc&lt;/abbr-1&gt;&lt;/periodical&gt;&lt;pages&gt;347-53&lt;/pages&gt;&lt;volume&gt;44&lt;/volume&gt;&lt;number&gt;4&lt;/number&gt;&lt;edition&gt;2006/08/15&lt;/edition&gt;&lt;keywords&gt;&lt;keyword&gt;Arbovirus Infections/*complications/epidemiology/immunology&lt;/keyword&gt;&lt;keyword&gt;Immunoglobulin M/immunology&lt;/keyword&gt;&lt;keyword&gt;Mexico/epidemiology&lt;/keyword&gt;&lt;keyword&gt;Polymerase Chain Reaction&lt;/keyword&gt;&lt;keyword&gt;Severe Dengue/epidemiology/*virology&lt;/keyword&gt;&lt;/keywords&gt;&lt;dates&gt;&lt;year&gt;2006&lt;/year&gt;&lt;pub-dates&gt;&lt;date&gt;Jul-Aug&lt;/date&gt;&lt;/pub-dates&gt;&lt;/dates&gt;&lt;orig-pub&gt;Arbovirus causales de fiebre hemorragica en pacientes del Instituto Mexicano del Seguro Social.&lt;/orig-pub&gt;&lt;isbn&gt;0443-5117 (Print)&amp;#xD;0443-5117&lt;/isbn&gt;&lt;accession-num&gt;16904038&lt;/accession-num&gt;&lt;urls&gt;&lt;/urls&gt;&lt;remote-database-provider&gt;NLM&lt;/remote-database-provider&gt;&lt;language&gt;spa&lt;/language&gt;&lt;/record&gt;&lt;/Cite&gt;&lt;/EndNote&gt;</w:instrText>
            </w:r>
            <w:r w:rsidR="00BB660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6</w:t>
            </w:r>
            <w:r w:rsidR="00BB660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E11EB3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07A4D4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EF2F5E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09D094B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C95E413"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300E06A" w14:textId="0524E1E1"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Naveca</w:t>
            </w:r>
            <w:proofErr w:type="spellEnd"/>
            <w:r w:rsidRPr="00454713">
              <w:rPr>
                <w:rFonts w:ascii="Calibri" w:eastAsia="Times New Roman" w:hAnsi="Calibri" w:cs="Calibri"/>
                <w:color w:val="000000"/>
                <w:sz w:val="20"/>
                <w:szCs w:val="20"/>
              </w:rPr>
              <w:t>, 2018</w:t>
            </w:r>
            <w:r w:rsidR="00980B02">
              <w:rPr>
                <w:rFonts w:ascii="Calibri" w:eastAsia="Times New Roman" w:hAnsi="Calibri" w:cs="Calibri"/>
                <w:color w:val="000000"/>
                <w:sz w:val="20"/>
                <w:szCs w:val="20"/>
              </w:rPr>
              <w:t xml:space="preserve"> </w:t>
            </w:r>
            <w:r w:rsidR="00622378">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Naveca&lt;/Author&gt;&lt;Year&gt;2018&lt;/Year&gt;&lt;RecNum&gt;629&lt;/RecNum&gt;&lt;DisplayText&gt;&lt;style face="superscript"&gt;77&lt;/style&gt;&lt;/DisplayText&gt;&lt;record&gt;&lt;rec-number&gt;629&lt;/rec-number&gt;&lt;foreign-keys&gt;&lt;key app="EN" db-id="frrfets06e5a0heafz7xd2z0t0adafsw2fvz" timestamp="1584805434" guid="92fb1336-5df3-4f93-872e-86cda11d299c"&gt;629&lt;/key&gt;&lt;/foreign-keys&gt;&lt;ref-type name="Journal Article"&gt;17&lt;/ref-type&gt;&lt;contributors&gt;&lt;authors&gt;&lt;author&gt;Naveca, F. G.&lt;/author&gt;&lt;author&gt;Nascimento, V. A.&lt;/author&gt;&lt;author&gt;Souza, V. C.&lt;/author&gt;&lt;author&gt;de Figueiredo, R. M. P.&lt;/author&gt;&lt;/authors&gt;&lt;/contributors&gt;&lt;auth-address&gt;Laboratorio de Ecologia de Doencas Transmissiveis na Amazonia, Instituto Leonidas e Maria Deane - Fiocruz Amazonia, Manaus, Amazonas, Brazil.&amp;#xD;Gerencia de Virologia, Fundacao de Medicina Tropical Doutor Heitor Vieira Dourado, Manaus, Amazonas, Brazil.&lt;/auth-address&gt;&lt;titles&gt;&lt;title&gt;Human Orthobunyavirus Infections, Tefe, Amazonas, Brazil&lt;/title&gt;&lt;secondary-title&gt;PLoS Curr&lt;/secondary-title&gt;&lt;alt-title&gt;PLoS currents&lt;/alt-title&gt;&lt;/titles&gt;&lt;periodical&gt;&lt;full-title&gt;PLoS Curr&lt;/full-title&gt;&lt;abbr-1&gt;PLoS currents&lt;/abbr-1&gt;&lt;/periodical&gt;&lt;alt-periodical&gt;&lt;full-title&gt;PLoS Curr&lt;/full-title&gt;&lt;abbr-1&gt;PLoS currents&lt;/abbr-1&gt;&lt;/alt-periodical&gt;&lt;volume&gt;10&lt;/volume&gt;&lt;edition&gt;2018/04/07&lt;/edition&gt;&lt;keywords&gt;&lt;keyword&gt;Brazil&lt;/keyword&gt;&lt;keyword&gt;Mayaro&lt;/keyword&gt;&lt;keyword&gt;Oropouche&lt;/keyword&gt;&lt;keyword&gt;Orthobunyavirus&lt;/keyword&gt;&lt;keyword&gt;arbovirus&lt;/keyword&gt;&lt;keyword&gt;dengue&lt;/keyword&gt;&lt;keyword&gt;infectious diseases&lt;/keyword&gt;&lt;/keywords&gt;&lt;dates&gt;&lt;year&gt;2018&lt;/year&gt;&lt;pub-dates&gt;&lt;date&gt;Mar 22&lt;/date&gt;&lt;/pub-dates&gt;&lt;/dates&gt;&lt;isbn&gt;2157-3999&lt;/isbn&gt;&lt;accession-num&gt;29623245&lt;/accession-num&gt;&lt;urls&gt;&lt;/urls&gt;&lt;custom2&gt;PMC5878103&lt;/custom2&gt;&lt;electronic-resource-num&gt;10.1371/currents.outbreaks.7d65e5eb6ef75664da68905c5582f7f7&lt;/electronic-resource-num&gt;&lt;remote-database-provider&gt;NLM&lt;/remote-database-provider&gt;&lt;language&gt;eng&lt;/language&gt;&lt;/record&gt;&lt;/Cite&gt;&lt;/EndNote&gt;</w:instrText>
            </w:r>
            <w:r w:rsidR="00622378">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7</w:t>
            </w:r>
            <w:r w:rsidR="00622378">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3AE030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5B6BFB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EE5CBB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30C4E51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6402169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D5B6745" w14:textId="0F49E8BA"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Naveca</w:t>
            </w:r>
            <w:proofErr w:type="spellEnd"/>
            <w:r w:rsidRPr="00454713">
              <w:rPr>
                <w:rFonts w:ascii="Calibri" w:eastAsia="Times New Roman" w:hAnsi="Calibri" w:cs="Calibri"/>
                <w:color w:val="000000"/>
                <w:sz w:val="20"/>
                <w:szCs w:val="20"/>
              </w:rPr>
              <w:t>, 2019</w:t>
            </w:r>
            <w:r w:rsidR="00980B02">
              <w:rPr>
                <w:rFonts w:ascii="Calibri" w:eastAsia="Times New Roman" w:hAnsi="Calibri" w:cs="Calibri"/>
                <w:color w:val="000000"/>
                <w:sz w:val="20"/>
                <w:szCs w:val="20"/>
              </w:rPr>
              <w:t xml:space="preserve"> </w:t>
            </w:r>
            <w:r w:rsidR="00622378">
              <w:rPr>
                <w:rFonts w:ascii="Calibri" w:eastAsia="Times New Roman" w:hAnsi="Calibri" w:cs="Calibri"/>
                <w:color w:val="000000"/>
                <w:sz w:val="20"/>
                <w:szCs w:val="20"/>
              </w:rPr>
              <w:fldChar w:fldCharType="begin">
                <w:fldData xml:space="preserve">PEVuZE5vdGU+PENpdGU+PEF1dGhvcj5OYXZlY2E8L0F1dGhvcj48WWVhcj4yMDE5PC9ZZWFyPjxS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OYXZlY2E8L0F1dGhvcj48WWVhcj4yMDE5PC9ZZWFyPjxS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622378">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8</w:t>
            </w:r>
            <w:r w:rsidR="00622378">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695AF0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767E42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7A777E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nil"/>
              <w:left w:val="nil"/>
              <w:bottom w:val="single" w:sz="4" w:space="0" w:color="auto"/>
              <w:right w:val="single" w:sz="8" w:space="0" w:color="auto"/>
            </w:tcBorders>
            <w:shd w:val="clear" w:color="000000" w:fill="D9D9D9"/>
            <w:noWrap/>
            <w:vAlign w:val="bottom"/>
            <w:hideMark/>
          </w:tcPr>
          <w:p w14:paraId="3EAF3E9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309AB683"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F29FEAB" w14:textId="1AA9E49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Neel, 1968</w:t>
            </w:r>
            <w:r w:rsidR="00B83ED2">
              <w:rPr>
                <w:rFonts w:ascii="Calibri" w:eastAsia="Times New Roman" w:hAnsi="Calibri" w:cs="Calibri"/>
                <w:color w:val="000000"/>
                <w:sz w:val="20"/>
                <w:szCs w:val="20"/>
              </w:rPr>
              <w:t xml:space="preserve"> </w:t>
            </w:r>
            <w:r w:rsidR="00B83ED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Neel&lt;/Author&gt;&lt;Year&gt;1968&lt;/Year&gt;&lt;RecNum&gt;257&lt;/RecNum&gt;&lt;DisplayText&gt;&lt;style face="superscript"&gt;79&lt;/style&gt;&lt;/DisplayText&gt;&lt;record&gt;&lt;rec-number&gt;257&lt;/rec-number&gt;&lt;foreign-keys&gt;&lt;key app="EN" db-id="frrfets06e5a0heafz7xd2z0t0adafsw2fvz" timestamp="1575987959" guid="a698de0f-5820-470e-b15c-1162581ebbc8"&gt;257&lt;/key&gt;&lt;/foreign-keys&gt;&lt;ref-type name="Journal Article"&gt;17&lt;/ref-type&gt;&lt;contributors&gt;&lt;authors&gt;&lt;author&gt;Neel, J. V.&lt;/author&gt;&lt;author&gt;Andrade, A. H.&lt;/author&gt;&lt;author&gt;Brown, G. E.&lt;/author&gt;&lt;author&gt;Eveland, W. E.&lt;/author&gt;&lt;author&gt;Goobar, J.&lt;/author&gt;&lt;author&gt;Sodeman, W. A., Jr.&lt;/author&gt;&lt;author&gt;Stollerman, G. H.&lt;/author&gt;&lt;author&gt;Weinstein, E. D.&lt;/author&gt;&lt;author&gt;Wheeler, A. H.&lt;/author&gt;&lt;/authors&gt;&lt;/contributors&gt;&lt;titles&gt;&lt;title&gt;Further studies of the Xavante Indians. IX. Immunologic status with respect to various diseases and organisms&lt;/title&gt;&lt;secondary-title&gt;Am J Trop Med Hyg&lt;/secondary-title&gt;&lt;/titles&gt;&lt;periodical&gt;&lt;full-title&gt;Am J Trop Med Hyg&lt;/full-title&gt;&lt;abbr-1&gt;Am J Trop Med Hyg&lt;/abbr-1&gt;&lt;/periodical&gt;&lt;pages&gt;486-98&lt;/pages&gt;&lt;volume&gt;17&lt;/volume&gt;&lt;number&gt;3&lt;/number&gt;&lt;dates&gt;&lt;year&gt;1968&lt;/year&gt;&lt;/dates&gt;&lt;urls&gt;&lt;/urls&gt;&lt;/record&gt;&lt;/Cite&gt;&lt;/EndNote&gt;</w:instrText>
            </w:r>
            <w:r w:rsidR="00B83ED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79</w:t>
            </w:r>
            <w:r w:rsidR="00B83ED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91BAF1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6194F2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53FDD19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4B5FADC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E70B864"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A5885CC" w14:textId="7EFD8FC6"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Neumayr, 2012</w:t>
            </w:r>
            <w:r w:rsidR="00A415D4">
              <w:rPr>
                <w:rFonts w:ascii="Calibri" w:eastAsia="Times New Roman" w:hAnsi="Calibri" w:cs="Calibri"/>
                <w:color w:val="000000"/>
                <w:sz w:val="20"/>
                <w:szCs w:val="20"/>
              </w:rPr>
              <w:t xml:space="preserve"> </w:t>
            </w:r>
            <w:r w:rsidR="00A415D4">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Neumayr&lt;/Author&gt;&lt;Year&gt;2012&lt;/Year&gt;&lt;RecNum&gt;158&lt;/RecNum&gt;&lt;DisplayText&gt;&lt;style face="superscript"&gt;80&lt;/style&gt;&lt;/DisplayText&gt;&lt;record&gt;&lt;rec-number&gt;158&lt;/rec-number&gt;&lt;foreign-keys&gt;&lt;key app="EN" db-id="frrfets06e5a0heafz7xd2z0t0adafsw2fvz" timestamp="1575859372" guid="867d7e92-1686-4c01-9915-fc3577447f4c"&gt;158&lt;/key&gt;&lt;/foreign-keys&gt;&lt;ref-type name="Journal Article"&gt;17&lt;/ref-type&gt;&lt;contributors&gt;&lt;authors&gt;&lt;author&gt;Neumayr, A.&lt;/author&gt;&lt;author&gt;Gabriel, M.&lt;/author&gt;&lt;author&gt;Fritz, J.&lt;/author&gt;&lt;author&gt;Gunther, S.&lt;/author&gt;&lt;author&gt;Hatz, C.&lt;/author&gt;&lt;author&gt;Schmidt-Chanasit, J.&lt;/author&gt;&lt;author&gt;Blum, J.&lt;/author&gt;&lt;/authors&gt;&lt;/contributors&gt;&lt;titles&gt;&lt;title&gt;Mayaro virus infection in traveler returning from Amazon Basin, northern Peru&lt;/title&gt;&lt;secondary-title&gt;Emerg Infect Dis&lt;/secondary-title&gt;&lt;alt-title&gt;Emerging infectious diseases&lt;/alt-title&gt;&lt;/titles&gt;&lt;periodical&gt;&lt;full-title&gt;Emerg Infect Dis&lt;/full-title&gt;&lt;abbr-1&gt;Emerg Infect Dis&lt;/abbr-1&gt;&lt;/periodical&gt;&lt;alt-periodical&gt;&lt;full-title&gt;Emerging Infectious Diseases&lt;/full-title&gt;&lt;/alt-periodical&gt;&lt;pages&gt;695-6&lt;/pages&gt;&lt;volume&gt;18&lt;/volume&gt;&lt;number&gt;4&lt;/number&gt;&lt;edition&gt;2012/04/04&lt;/edition&gt;&lt;keywords&gt;&lt;keyword&gt;Adult&lt;/keyword&gt;&lt;keyword&gt;*Alphavirus&lt;/keyword&gt;&lt;keyword&gt;Alphavirus Infections/*diagnosis/immunology/virology&lt;/keyword&gt;&lt;keyword&gt;Arthralgia/*diagnosis/immunology/virology&lt;/keyword&gt;&lt;keyword&gt;Humans&lt;/keyword&gt;&lt;keyword&gt;Male&lt;/keyword&gt;&lt;keyword&gt;Peru&lt;/keyword&gt;&lt;keyword&gt;Travel&lt;/keyword&gt;&lt;/keywords&gt;&lt;dates&gt;&lt;year&gt;2012&lt;/year&gt;&lt;pub-dates&gt;&lt;date&gt;Apr&lt;/date&gt;&lt;/pub-dates&gt;&lt;/dates&gt;&lt;isbn&gt;1080-6040&lt;/isbn&gt;&lt;accession-num&gt;22469145&lt;/accession-num&gt;&lt;urls&gt;&lt;/urls&gt;&lt;custom2&gt;PMC3309675&lt;/custom2&gt;&lt;electronic-resource-num&gt;10.3201/eid1804.111717&lt;/electronic-resource-num&gt;&lt;remote-database-provider&gt;NLM&lt;/remote-database-provider&gt;&lt;language&gt;eng&lt;/language&gt;&lt;/record&gt;&lt;/Cite&gt;&lt;/EndNote&gt;</w:instrText>
            </w:r>
            <w:r w:rsidR="00A415D4">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0</w:t>
            </w:r>
            <w:r w:rsidR="00A415D4">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111C48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51ACDAE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5615B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48B48B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B96A5F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55ECB77" w14:textId="0959021D" w:rsidR="00454713" w:rsidRPr="00FF0AEC" w:rsidRDefault="00454713" w:rsidP="00454713">
            <w:pPr>
              <w:spacing w:after="0" w:line="240" w:lineRule="auto"/>
              <w:rPr>
                <w:rFonts w:ascii="Calibri" w:eastAsia="Times New Roman" w:hAnsi="Calibri" w:cs="Calibri"/>
                <w:color w:val="000000"/>
                <w:sz w:val="20"/>
                <w:szCs w:val="20"/>
                <w:highlight w:val="yellow"/>
              </w:rPr>
            </w:pPr>
            <w:r w:rsidRPr="000716EA">
              <w:rPr>
                <w:rFonts w:ascii="Calibri" w:eastAsia="Times New Roman" w:hAnsi="Calibri" w:cs="Calibri"/>
                <w:color w:val="000000"/>
                <w:sz w:val="20"/>
                <w:szCs w:val="20"/>
              </w:rPr>
              <w:t>News article, 2007</w:t>
            </w:r>
            <w:r w:rsidR="000716EA">
              <w:rPr>
                <w:rFonts w:ascii="Calibri" w:eastAsia="Times New Roman" w:hAnsi="Calibri" w:cs="Calibri"/>
                <w:color w:val="000000"/>
                <w:sz w:val="20"/>
                <w:szCs w:val="20"/>
              </w:rPr>
              <w:t xml:space="preserve"> </w:t>
            </w:r>
            <w:r w:rsidR="005E02B7" w:rsidRPr="000716EA">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erra&lt;/Author&gt;&lt;Year&gt;2007&lt;/Year&gt;&lt;RecNum&gt;14260&lt;/RecNum&gt;&lt;DisplayText&gt;&lt;style face="superscript"&gt;81&lt;/style&gt;&lt;/DisplayText&gt;&lt;record&gt;&lt;rec-number&gt;14260&lt;/rec-number&gt;&lt;foreign-keys&gt;&lt;key app="EN" db-id="frrfets06e5a0heafz7xd2z0t0adafsw2fvz" timestamp="1666900834" guid="fff75268-9dbe-44af-8e6d-7762f19efd6f"&gt;14260&lt;/key&gt;&lt;/foreign-keys&gt;&lt;ref-type name="Web Page"&gt;12&lt;/ref-type&gt;&lt;contributors&gt;&lt;authors&gt;&lt;author&gt;Terra,  &lt;/author&gt;&lt;/authors&gt;&lt;/contributors&gt;&lt;titles&gt;&lt;title&gt;Seis regiones de Bolivia afectadas por brote de epidemias tras las lluvias&lt;/title&gt;&lt;/titles&gt;&lt;dates&gt;&lt;year&gt;2007&lt;/year&gt;&lt;/dates&gt;&lt;urls&gt;&lt;related-urls&gt;&lt;url&gt;http://noticias.terra.com/noticias/articulo/html/act834981.htm&lt;/url&gt;&lt;/related-urls&gt;&lt;/urls&gt;&lt;custom1&gt;2022&lt;/custom1&gt;&lt;/record&gt;&lt;/Cite&gt;&lt;/EndNote&gt;</w:instrText>
            </w:r>
            <w:r w:rsidR="005E02B7" w:rsidRPr="000716EA">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1</w:t>
            </w:r>
            <w:r w:rsidR="005E02B7" w:rsidRPr="000716EA">
              <w:rPr>
                <w:rFonts w:ascii="Calibri" w:eastAsia="Times New Roman" w:hAnsi="Calibri" w:cs="Calibri"/>
                <w:color w:val="000000"/>
                <w:sz w:val="20"/>
                <w:szCs w:val="20"/>
              </w:rPr>
              <w:fldChar w:fldCharType="end"/>
            </w:r>
            <w:r w:rsidR="00922542" w:rsidRPr="000716EA">
              <w:rPr>
                <w:rFonts w:ascii="Calibri" w:eastAsia="Times New Roman" w:hAnsi="Calibri" w:cs="Calibri"/>
                <w:color w:val="000000"/>
                <w:sz w:val="20"/>
                <w:szCs w:val="20"/>
                <w:vertAlign w:val="superscript"/>
              </w:rPr>
              <w:t xml:space="preserve"> </w:t>
            </w:r>
            <w:r w:rsidR="005E02B7" w:rsidRPr="000716EA">
              <w:rPr>
                <w:rFonts w:ascii="Calibri" w:eastAsia="Times New Roman" w:hAnsi="Calibri" w:cs="Calibri"/>
                <w:color w:val="000000"/>
                <w:sz w:val="20"/>
                <w:szCs w:val="20"/>
                <w:vertAlign w:val="superscript"/>
              </w:rPr>
              <w:t xml:space="preserve"> </w:t>
            </w:r>
            <w:r w:rsidR="00922542" w:rsidRPr="000716EA">
              <w:rPr>
                <w:rFonts w:ascii="Calibri" w:eastAsia="Times New Roman" w:hAnsi="Calibri" w:cs="Calibri"/>
                <w:color w:val="000000"/>
                <w:sz w:val="20"/>
                <w:szCs w:val="20"/>
                <w:vertAlign w:val="superscript"/>
              </w:rPr>
              <w:t>#</w:t>
            </w:r>
          </w:p>
        </w:tc>
        <w:tc>
          <w:tcPr>
            <w:tcW w:w="1728" w:type="dxa"/>
            <w:tcBorders>
              <w:top w:val="nil"/>
              <w:left w:val="nil"/>
              <w:bottom w:val="single" w:sz="4" w:space="0" w:color="auto"/>
              <w:right w:val="single" w:sz="4" w:space="0" w:color="auto"/>
            </w:tcBorders>
            <w:shd w:val="clear" w:color="000000" w:fill="D9D9D9"/>
            <w:noWrap/>
            <w:vAlign w:val="bottom"/>
            <w:hideMark/>
          </w:tcPr>
          <w:p w14:paraId="60B066E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6A6786A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20A48D8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63D55E7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02ED058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D69FCA7" w14:textId="1B8251F0" w:rsidR="00454713" w:rsidRPr="00FF0AEC" w:rsidRDefault="00454713" w:rsidP="00454713">
            <w:pPr>
              <w:spacing w:after="0" w:line="240" w:lineRule="auto"/>
              <w:rPr>
                <w:rFonts w:ascii="Calibri" w:eastAsia="Times New Roman" w:hAnsi="Calibri" w:cs="Calibri"/>
                <w:color w:val="000000"/>
                <w:sz w:val="20"/>
                <w:szCs w:val="20"/>
                <w:highlight w:val="yellow"/>
              </w:rPr>
            </w:pPr>
            <w:r w:rsidRPr="008F09D5">
              <w:rPr>
                <w:rFonts w:ascii="Calibri" w:eastAsia="Times New Roman" w:hAnsi="Calibri" w:cs="Calibri"/>
                <w:color w:val="000000"/>
                <w:sz w:val="20"/>
                <w:szCs w:val="20"/>
              </w:rPr>
              <w:t>News article, 2019</w:t>
            </w:r>
            <w:r w:rsidR="008F09D5" w:rsidRPr="008F09D5">
              <w:rPr>
                <w:rFonts w:ascii="Calibri" w:eastAsia="Times New Roman" w:hAnsi="Calibri" w:cs="Calibri"/>
                <w:color w:val="000000"/>
                <w:sz w:val="20"/>
                <w:szCs w:val="20"/>
              </w:rPr>
              <w:t xml:space="preserve"> </w:t>
            </w:r>
            <w:r w:rsidR="008F09D5" w:rsidRPr="008F09D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Ziegler&lt;/Author&gt;&lt;Year&gt;2019&lt;/Year&gt;&lt;RecNum&gt;14259&lt;/RecNum&gt;&lt;DisplayText&gt;&lt;style face="superscript"&gt;82&lt;/style&gt;&lt;/DisplayText&gt;&lt;record&gt;&lt;rec-number&gt;14259&lt;/rec-number&gt;&lt;foreign-keys&gt;&lt;key app="EN" db-id="frrfets06e5a0heafz7xd2z0t0adafsw2fvz" timestamp="1666208296" guid="a308756f-8c1b-40f8-b0a9-74619bd8a0fe"&gt;14259&lt;/key&gt;&lt;/foreign-keys&gt;&lt;ref-type name="Web Page"&gt;12&lt;/ref-type&gt;&lt;contributors&gt;&lt;authors&gt;&lt;author&gt;Maria Fernanda Ziegler&lt;/author&gt;&lt;/authors&gt;&lt;/contributors&gt;&lt;titles&gt;&lt;title&gt;Mechanism that triggers the inflammatory process by Mayaro virus is discovered&lt;/title&gt;&lt;/titles&gt;&lt;volume&gt;2021&lt;/volume&gt;&lt;dates&gt;&lt;year&gt;2019&lt;/year&gt;&lt;/dates&gt;&lt;publisher&gt;São Paulo Research Foundation&lt;/publisher&gt;&lt;urls&gt;&lt;related-urls&gt;&lt;url&gt;https://agencia.fapesp.br/mechanism-that-triggers-the-inflammatory-process-during-infection-by-mayaro-virus-is-discovered/32066/&lt;/url&gt;&lt;/related-urls&gt;&lt;/urls&gt;&lt;/record&gt;&lt;/Cite&gt;&lt;/EndNote&gt;</w:instrText>
            </w:r>
            <w:r w:rsidR="008F09D5" w:rsidRPr="008F09D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2</w:t>
            </w:r>
            <w:r w:rsidR="008F09D5" w:rsidRPr="008F09D5">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560E592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F7FEA4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694B012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7D7815E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035DDFB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9F8DD89" w14:textId="7FDE1BCF"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Niederman, 1967</w:t>
            </w:r>
            <w:r w:rsidR="00A415D4">
              <w:rPr>
                <w:rFonts w:ascii="Calibri" w:eastAsia="Times New Roman" w:hAnsi="Calibri" w:cs="Calibri"/>
                <w:color w:val="000000"/>
                <w:sz w:val="20"/>
                <w:szCs w:val="20"/>
              </w:rPr>
              <w:t xml:space="preserve"> </w:t>
            </w:r>
            <w:r w:rsidR="00A415D4">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Niederman&lt;/Author&gt;&lt;Year&gt;1967&lt;/Year&gt;&lt;RecNum&gt;249&lt;/RecNum&gt;&lt;DisplayText&gt;&lt;style face="superscript"&gt;83&lt;/style&gt;&lt;/DisplayText&gt;&lt;record&gt;&lt;rec-number&gt;249&lt;/rec-number&gt;&lt;foreign-keys&gt;&lt;key app="EN" db-id="frrfets06e5a0heafz7xd2z0t0adafsw2fvz" timestamp="1575395020" guid="565f6551-8b36-4c6c-be66-a05cf5a7a903"&gt;249&lt;/key&gt;&lt;/foreign-keys&gt;&lt;ref-type name="Journal Article"&gt;17&lt;/ref-type&gt;&lt;contributors&gt;&lt;authors&gt;&lt;author&gt;Niederman, J. C.&lt;/author&gt;&lt;author&gt;Henderson, J. R.&lt;/author&gt;&lt;author&gt;Opton, E. M.&lt;/author&gt;&lt;author&gt;Black, F. L.&lt;/author&gt;&lt;author&gt;Skvrnova, K.&lt;/author&gt;&lt;/authors&gt;&lt;/contributors&gt;&lt;titles&gt;&lt;title&gt;A nationwide serum survey of Brazilian military recruits, 1964. II. Antibody patterns with arboviruses, polioviruses, measles and mumps&lt;/title&gt;&lt;secondary-title&gt;Am J Epidemiol&lt;/secondary-title&gt;&lt;/titles&gt;&lt;periodical&gt;&lt;full-title&gt;Am J Epidemiol&lt;/full-title&gt;&lt;/periodical&gt;&lt;pages&gt;319-29&lt;/pages&gt;&lt;volume&gt;86&lt;/volume&gt;&lt;number&gt;2&lt;/number&gt;&lt;dates&gt;&lt;year&gt;1967&lt;/year&gt;&lt;/dates&gt;&lt;urls&gt;&lt;/urls&gt;&lt;/record&gt;&lt;/Cite&gt;&lt;/EndNote&gt;</w:instrText>
            </w:r>
            <w:r w:rsidR="00A415D4">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3</w:t>
            </w:r>
            <w:r w:rsidR="00A415D4">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B57A90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2CFCAE1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4AE75F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63EFD8D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AB3C21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35C006A" w14:textId="0644EC9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Nunes, 2009</w:t>
            </w:r>
            <w:r w:rsidR="00622378">
              <w:rPr>
                <w:rFonts w:ascii="Calibri" w:eastAsia="Times New Roman" w:hAnsi="Calibri" w:cs="Calibri"/>
                <w:color w:val="000000"/>
                <w:sz w:val="20"/>
                <w:szCs w:val="20"/>
              </w:rPr>
              <w:t xml:space="preserve"> </w:t>
            </w:r>
            <w:r w:rsidR="00622378">
              <w:rPr>
                <w:rFonts w:ascii="Calibri" w:eastAsia="Times New Roman" w:hAnsi="Calibri" w:cs="Calibri"/>
                <w:color w:val="000000"/>
                <w:sz w:val="20"/>
                <w:szCs w:val="20"/>
              </w:rPr>
              <w:fldChar w:fldCharType="begin">
                <w:fldData xml:space="preserve">PEVuZE5vdGU+PENpdGU+PEF1dGhvcj5OdW5lczwvQXV0aG9yPjxZZWFyPjIwMDk8L1llYXI+PFJl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OdW5lczwvQXV0aG9yPjxZZWFyPjIwMDk8L1llYXI+PFJl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622378">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4</w:t>
            </w:r>
            <w:r w:rsidR="00622378">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B88BE4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7F930A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DCBE4E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1219969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4FB568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D2A3AB5" w14:textId="2FCF8A0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Nunes, 2019</w:t>
            </w:r>
            <w:r w:rsidR="00622378">
              <w:rPr>
                <w:rFonts w:ascii="Calibri" w:eastAsia="Times New Roman" w:hAnsi="Calibri" w:cs="Calibri"/>
                <w:color w:val="000000"/>
                <w:sz w:val="20"/>
                <w:szCs w:val="20"/>
              </w:rPr>
              <w:t xml:space="preserve"> </w:t>
            </w:r>
            <w:r w:rsidR="00E84EC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Nunes&lt;/Author&gt;&lt;Year&gt;2019&lt;/Year&gt;&lt;RecNum&gt;5007&lt;/RecNum&gt;&lt;DisplayText&gt;&lt;style face="superscript"&gt;85&lt;/style&gt;&lt;/DisplayText&gt;&lt;record&gt;&lt;rec-number&gt;5007&lt;/rec-number&gt;&lt;foreign-keys&gt;&lt;key app="EN" db-id="frrfets06e5a0heafz7xd2z0t0adafsw2fvz" timestamp="1596154067" guid="54d0cb60-beda-459b-b951-45d8e4c04d65"&gt;5007&lt;/key&gt;&lt;/foreign-keys&gt;&lt;ref-type name="Journal Article"&gt;17&lt;/ref-type&gt;&lt;contributors&gt;&lt;authors&gt;&lt;author&gt;Nunes, J. P. P.&lt;/author&gt;&lt;/authors&gt;&lt;/contributors&gt;&lt;titles&gt;&lt;title&gt;One-Step reverse transcriptase PCR for detection of arboviruses in serum samples of patients assisted in Basic health Units in the State of Maranhão, Brazil&lt;/title&gt;&lt;secondary-title&gt;Braz J Dev&lt;/secondary-title&gt;&lt;/titles&gt;&lt;periodical&gt;&lt;full-title&gt;Braz J Dev&lt;/full-title&gt;&lt;/periodical&gt;&lt;volume&gt;5&lt;/volume&gt;&lt;num-vols&gt;9&lt;/num-vols&gt;&lt;dates&gt;&lt;year&gt;2019&lt;/year&gt;&lt;/dates&gt;&lt;urls&gt;&lt;/urls&gt;&lt;/record&gt;&lt;/Cite&gt;&lt;/EndNote&gt;</w:instrText>
            </w:r>
            <w:r w:rsidR="00E84EC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5</w:t>
            </w:r>
            <w:r w:rsidR="00E84EC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81B14E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1FD07D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32329A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7020EB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2CBDE05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934316B" w14:textId="1D4E06D2"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AHO Alert, 2019</w:t>
            </w:r>
            <w:r w:rsidR="002F1CC9">
              <w:rPr>
                <w:rFonts w:ascii="Calibri" w:eastAsia="Times New Roman" w:hAnsi="Calibri" w:cs="Calibri"/>
                <w:color w:val="000000"/>
                <w:sz w:val="20"/>
                <w:szCs w:val="20"/>
              </w:rPr>
              <w:t xml:space="preserve"> </w:t>
            </w:r>
            <w:r w:rsidR="002F1CC9">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an American Health Organization / World Health Organization&lt;/Author&gt;&lt;Year&gt;2019&lt;/Year&gt;&lt;RecNum&gt;3668&lt;/RecNum&gt;&lt;DisplayText&gt;&lt;style face="superscript"&gt;86&lt;/style&gt;&lt;/DisplayText&gt;&lt;record&gt;&lt;rec-number&gt;3668&lt;/rec-number&gt;&lt;foreign-keys&gt;&lt;key app="EN" db-id="frrfets06e5a0heafz7xd2z0t0adafsw2fvz" timestamp="1593183259" guid="abc76257-65f1-4715-9819-0db559c6bab4"&gt;3668&lt;/key&gt;&lt;/foreign-keys&gt;&lt;ref-type name="Journal Article"&gt;17&lt;/ref-type&gt;&lt;contributors&gt;&lt;authors&gt;&lt;author&gt;Pan American Health Organization / World Health Organization,   &lt;/author&gt;&lt;/authors&gt;&lt;/contributors&gt;&lt;titles&gt;&lt;title&gt;Epidemiological Alert: Mayaro Fever&lt;/title&gt;&lt;/titles&gt;&lt;dates&gt;&lt;year&gt;2019&lt;/year&gt;&lt;pub-dates&gt;&lt;date&gt;May 1, 2019&lt;/date&gt;&lt;/pub-dates&gt;&lt;/dates&gt;&lt;pub-location&gt;Washington, D.C.: PAHO/WHO&lt;/pub-location&gt;&lt;urls&gt;&lt;/urls&gt;&lt;/record&gt;&lt;/Cite&gt;&lt;/EndNote&gt;</w:instrText>
            </w:r>
            <w:r w:rsidR="002F1CC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6</w:t>
            </w:r>
            <w:r w:rsidR="002F1CC9">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2258B9A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40D7F99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388EE43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5CD6851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6D8A5C4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B550B0F" w14:textId="1B4180C0"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ereira, 2017</w:t>
            </w:r>
            <w:r w:rsidR="00E84EC2">
              <w:rPr>
                <w:rFonts w:ascii="Calibri" w:eastAsia="Times New Roman" w:hAnsi="Calibri" w:cs="Calibri"/>
                <w:color w:val="000000"/>
                <w:sz w:val="20"/>
                <w:szCs w:val="20"/>
              </w:rPr>
              <w:t xml:space="preserve"> </w:t>
            </w:r>
            <w:r w:rsidR="00E84EC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ereira&lt;/Author&gt;&lt;Year&gt;2017&lt;/Year&gt;&lt;RecNum&gt;14236&lt;/RecNum&gt;&lt;DisplayText&gt;&lt;style face="superscript"&gt;87&lt;/style&gt;&lt;/DisplayText&gt;&lt;record&gt;&lt;rec-number&gt;14236&lt;/rec-number&gt;&lt;foreign-keys&gt;&lt;key app="EN" db-id="frrfets06e5a0heafz7xd2z0t0adafsw2fvz" timestamp="1664305023" guid="1ae29e93-b179-42b7-896f-2c9dea1d4158"&gt;14236&lt;/key&gt;&lt;/foreign-keys&gt;&lt;ref-type name="Thesis"&gt;32&lt;/ref-type&gt;&lt;contributors&gt;&lt;authors&gt;&lt;author&gt;Pereira, Nadielle Castro&lt;/author&gt;&lt;/authors&gt;&lt;/contributors&gt;&lt;titles&gt;&lt;title&gt;Soroprevalência do vírus Mayaro em Manaus e em Coari.&lt;/title&gt;&lt;/titles&gt;&lt;pages&gt;92&lt;/pages&gt;&lt;volume&gt;Mestrado em Imunologia Básica e Aplicada&lt;/volume&gt;&lt;dates&gt;&lt;year&gt;2017&lt;/year&gt;&lt;/dates&gt;&lt;publisher&gt;Universidade Federal do Amazonas&lt;/publisher&gt;&lt;urls&gt;&lt;/urls&gt;&lt;/record&gt;&lt;/Cite&gt;&lt;/EndNote&gt;</w:instrText>
            </w:r>
            <w:r w:rsidR="00E84EC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7</w:t>
            </w:r>
            <w:r w:rsidR="00E84EC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895E59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994981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49C390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8436BC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C54459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003D9D9" w14:textId="5AB32AAA"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erez, 2019</w:t>
            </w:r>
            <w:r w:rsidR="005A66E9">
              <w:rPr>
                <w:rFonts w:ascii="Calibri" w:eastAsia="Times New Roman" w:hAnsi="Calibri" w:cs="Calibri"/>
                <w:color w:val="000000"/>
                <w:sz w:val="20"/>
                <w:szCs w:val="20"/>
              </w:rPr>
              <w:t xml:space="preserve"> </w:t>
            </w:r>
            <w:r w:rsidR="005A66E9">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erez&lt;/Author&gt;&lt;Year&gt;2019&lt;/Year&gt;&lt;RecNum&gt;28&lt;/RecNum&gt;&lt;DisplayText&gt;&lt;style face="superscript"&gt;88&lt;/style&gt;&lt;/DisplayText&gt;&lt;record&gt;&lt;rec-number&gt;28&lt;/rec-number&gt;&lt;foreign-keys&gt;&lt;key app="EN" db-id="frrfets06e5a0heafz7xd2z0t0adafsw2fvz" timestamp="1575859372" guid="a7fd328a-e2f7-4a36-b874-7197271b0f8e"&gt;28&lt;/key&gt;&lt;/foreign-keys&gt;&lt;ref-type name="Journal Article"&gt;17&lt;/ref-type&gt;&lt;contributors&gt;&lt;authors&gt;&lt;author&gt;Perez, J. G.&lt;/author&gt;&lt;author&gt;Carrera, J. P.&lt;/author&gt;&lt;author&gt;Serrano, E.&lt;/author&gt;&lt;author&gt;Pitti, Y.&lt;/author&gt;&lt;author&gt;Maguina, J. L.&lt;/author&gt;&lt;author&gt;Mentaberre, G.&lt;/author&gt;&lt;author&gt;Lescano, A. G.&lt;/author&gt;&lt;author&gt;Valderrama, A.&lt;/author&gt;&lt;author&gt;Mayor, P.&lt;/author&gt;&lt;/authors&gt;&lt;/contributors&gt;&lt;auth-address&gt;University of Liverpool, Liverpool, United Kingdom.&amp;#xD;Gorgas Memorial Institute of Health Studies, Panama City, Panama.&amp;#xD;Universita di Torino, Torino, Italy.&amp;#xD;Universitat Autonoma de Barcelona, Barcelona, Spain.&amp;#xD;Universidad Peruana Cayetano Heredia, Lima, Peru.&amp;#xD;Universitat de Lleida, Lleida, Spain.&lt;/auth-address&gt;&lt;titles&gt;&lt;title&gt;Serologic Evidence of Zoonotic Alphaviruses in Humans from an Indigenous Community in the Peruvian Amazon&lt;/title&gt;&lt;secondary-title&gt;Am J Trop Med Hyg&lt;/secondary-title&gt;&lt;alt-title&gt;The American journal of tropical medicine and hygiene&lt;/alt-title&gt;&lt;/titles&gt;&lt;periodical&gt;&lt;full-title&gt;Am J Trop Med Hyg&lt;/full-title&gt;&lt;abbr-1&gt;Am J Trop Med Hyg&lt;/abbr-1&gt;&lt;/periodical&gt;&lt;alt-periodical&gt;&lt;full-title&gt;The American journal of tropical medicine and hygiene&lt;/full-title&gt;&lt;/alt-periodical&gt;&lt;edition&gt;2019/10/02&lt;/edition&gt;&lt;dates&gt;&lt;year&gt;2019&lt;/year&gt;&lt;pub-dates&gt;&lt;date&gt;Sep 30&lt;/date&gt;&lt;/pub-dates&gt;&lt;/dates&gt;&lt;isbn&gt;0002-9637&lt;/isbn&gt;&lt;accession-num&gt;31571566&lt;/accession-num&gt;&lt;urls&gt;&lt;/urls&gt;&lt;electronic-resource-num&gt;10.4269/ajtmh.18-0850&lt;/electronic-resource-num&gt;&lt;remote-database-provider&gt;NLM&lt;/remote-database-provider&gt;&lt;language&gt;eng&lt;/language&gt;&lt;/record&gt;&lt;/Cite&gt;&lt;/EndNote&gt;</w:instrText>
            </w:r>
            <w:r w:rsidR="005A66E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8</w:t>
            </w:r>
            <w:r w:rsidR="005A66E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EC95EF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E4D947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1460F9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67D11D0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6F66EC4C"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7FF0288" w14:textId="22653BD1"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Perin</w:t>
            </w:r>
            <w:proofErr w:type="spellEnd"/>
            <w:r w:rsidRPr="00454713">
              <w:rPr>
                <w:rFonts w:ascii="Calibri" w:eastAsia="Times New Roman" w:hAnsi="Calibri" w:cs="Calibri"/>
                <w:color w:val="000000"/>
                <w:sz w:val="20"/>
                <w:szCs w:val="20"/>
              </w:rPr>
              <w:t>, 2021</w:t>
            </w:r>
            <w:r w:rsidR="00E357D7">
              <w:rPr>
                <w:rFonts w:ascii="Calibri" w:eastAsia="Times New Roman" w:hAnsi="Calibri" w:cs="Calibri"/>
                <w:color w:val="000000"/>
                <w:sz w:val="20"/>
                <w:szCs w:val="20"/>
              </w:rPr>
              <w:t xml:space="preserve"> </w:t>
            </w:r>
            <w:r w:rsidR="00432EDA">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erin&lt;/Author&gt;&lt;Year&gt;2021&lt;/Year&gt;&lt;RecNum&gt;14248&lt;/RecNum&gt;&lt;DisplayText&gt;&lt;style face="superscript"&gt;89&lt;/style&gt;&lt;/DisplayText&gt;&lt;record&gt;&lt;rec-number&gt;14248&lt;/rec-number&gt;&lt;foreign-keys&gt;&lt;key app="EN" db-id="frrfets06e5a0heafz7xd2z0t0adafsw2fvz" timestamp="1666040116" guid="96073173-c87c-41b5-b1dc-62c68ccab862"&gt;14248&lt;/key&gt;&lt;/foreign-keys&gt;&lt;ref-type name="Journal Article"&gt;17&lt;/ref-type&gt;&lt;contributors&gt;&lt;authors&gt;&lt;author&gt;Matheus Yung Perin&lt;/author&gt;&lt;author&gt;Maíra Sant Anna Genaro&lt;/author&gt;&lt;author&gt;Isabelle Silva Côsso&lt;/author&gt;&lt;author&gt;Renata Desengrini Slhessarenko&lt;/author&gt;&lt;/authors&gt;&lt;/contributors&gt;&lt;titles&gt;&lt;title&gt;Mayaro fever: molecular diagnosis of 5 cases in Mato Grosso state&lt;/title&gt;&lt;secondary-title&gt;J Bacteriol Mycol &lt;/secondary-title&gt;&lt;/titles&gt;&lt;pages&gt;78-82&lt;/pages&gt;&lt;volume&gt;9&lt;/volume&gt;&lt;number&gt;2&lt;/number&gt;&lt;dates&gt;&lt;year&gt;2021&lt;/year&gt;&lt;/dates&gt;&lt;urls&gt;&lt;/urls&gt;&lt;/record&gt;&lt;/Cite&gt;&lt;/EndNote&gt;</w:instrText>
            </w:r>
            <w:r w:rsidR="00432EDA">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89</w:t>
            </w:r>
            <w:r w:rsidR="00432EDA">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D10F03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DDCAC3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5C7E7B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112201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DB7491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A8411CC" w14:textId="24ACCC19"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Pilatti</w:t>
            </w:r>
            <w:proofErr w:type="spellEnd"/>
            <w:r w:rsidRPr="00454713">
              <w:rPr>
                <w:rFonts w:ascii="Calibri" w:eastAsia="Times New Roman" w:hAnsi="Calibri" w:cs="Calibri"/>
                <w:color w:val="000000"/>
                <w:sz w:val="20"/>
                <w:szCs w:val="20"/>
              </w:rPr>
              <w:t>, 2016</w:t>
            </w:r>
            <w:r w:rsidR="00061850">
              <w:rPr>
                <w:rFonts w:ascii="Calibri" w:eastAsia="Times New Roman" w:hAnsi="Calibri" w:cs="Calibri"/>
                <w:color w:val="000000"/>
                <w:sz w:val="20"/>
                <w:szCs w:val="20"/>
              </w:rPr>
              <w:t xml:space="preserve"> </w:t>
            </w:r>
            <w:r w:rsidR="00C05AD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ilatti&lt;/Author&gt;&lt;Year&gt;2018&lt;/Year&gt;&lt;RecNum&gt;14249&lt;/RecNum&gt;&lt;DisplayText&gt;&lt;style face="superscript"&gt;90&lt;/style&gt;&lt;/DisplayText&gt;&lt;record&gt;&lt;rec-number&gt;14249&lt;/rec-number&gt;&lt;foreign-keys&gt;&lt;key app="EN" db-id="frrfets06e5a0heafz7xd2z0t0adafsw2fvz" timestamp="1666042746" guid="1ab8145b-0542-48ee-803c-33d6571b8b5a"&gt;14249&lt;/key&gt;&lt;/foreign-keys&gt;&lt;ref-type name="Journal Article"&gt;17&lt;/ref-type&gt;&lt;contributors&gt;&lt;authors&gt;&lt;author&gt;Pilatti, Maíra&lt;/author&gt;&lt;author&gt;de Almeida Paiva, Lara Emília Carvalho&lt;/author&gt;&lt;author&gt;de Carli, Belyth Nayane Rodrigues&lt;/author&gt;&lt;author&gt;de Souza Costa, Michell Charlles&lt;/author&gt;&lt;author&gt;Zuchi, Nayara&lt;/author&gt;&lt;author&gt;Slhessarenko, Renata Dezengrini&lt;/author&gt;&lt;author&gt;dos Santos, Fábio Alexandre Leal&lt;/author&gt;&lt;author&gt;da Silva Heinen, Letícia Borges&lt;/author&gt;&lt;/authors&gt;&lt;/contributors&gt;&lt;titles&gt;&lt;title&gt;Perfil clínico-epidemiológico dos pacientes infectados com o vírus Mayaro (MAYV) em Mato Grosso&lt;/title&gt;&lt;secondary-title&gt;TCC-Biomedicina&lt;/secondary-title&gt;&lt;/titles&gt;&lt;periodical&gt;&lt;full-title&gt;TCC-Biomedicina&lt;/full-title&gt;&lt;/periodical&gt;&lt;dates&gt;&lt;year&gt;2018&lt;/year&gt;&lt;/dates&gt;&lt;urls&gt;&lt;/urls&gt;&lt;/record&gt;&lt;/Cite&gt;&lt;/EndNote&gt;</w:instrText>
            </w:r>
            <w:r w:rsidR="00C05AD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0</w:t>
            </w:r>
            <w:r w:rsidR="00C05AD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7ABB86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1CEBDA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34DC4B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981A58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9B9B61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B7AC6AD" w14:textId="013C41D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inheiro, 1974</w:t>
            </w:r>
            <w:r w:rsidR="00C05BA0">
              <w:rPr>
                <w:rFonts w:ascii="Calibri" w:eastAsia="Times New Roman" w:hAnsi="Calibri" w:cs="Calibri"/>
                <w:color w:val="000000"/>
                <w:sz w:val="20"/>
                <w:szCs w:val="20"/>
              </w:rPr>
              <w:t xml:space="preserve"> </w:t>
            </w:r>
            <w:r w:rsidR="00C05BA0">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inheiro&lt;/Author&gt;&lt;Year&gt;1974&lt;/Year&gt;&lt;RecNum&gt;3729&lt;/RecNum&gt;&lt;DisplayText&gt;&lt;style face="superscript"&gt;91&lt;/style&gt;&lt;/DisplayText&gt;&lt;record&gt;&lt;rec-number&gt;3729&lt;/rec-number&gt;&lt;foreign-keys&gt;&lt;key app="EN" db-id="frrfets06e5a0heafz7xd2z0t0adafsw2fvz" timestamp="1594867428" guid="6658c974-df2e-4820-a684-f6f845939daa"&gt;3729&lt;/key&gt;&lt;/foreign-keys&gt;&lt;ref-type name="Journal Article"&gt;17&lt;/ref-type&gt;&lt;contributors&gt;&lt;authors&gt;&lt;author&gt;Pinheiro, F. P.&lt;/author&gt;&lt;author&gt;Bensabath, G.&lt;/author&gt;&lt;author&gt;Andrade, A. H.&lt;/author&gt;&lt;author&gt;Lins, Z. C.&lt;/author&gt;&lt;author&gt;Fraihi, H.&lt;/author&gt;&lt;author&gt;Tang, A. T.&lt;/author&gt;&lt;author&gt;Lainson, R.&lt;/author&gt;&lt;author&gt;Shaw, J. J.&lt;/author&gt;&lt;author&gt;Azevedo, M. C.&lt;/author&gt;&lt;/authors&gt;&lt;/contributors&gt;&lt;titles&gt;&lt;title&gt;Infectious diseases along Brazil&amp;apos;s Trans-Amazon Highway: surveillance and research&lt;/title&gt;&lt;secondary-title&gt;Bull Pan Am Health Organ&lt;/secondary-title&gt;&lt;/titles&gt;&lt;periodical&gt;&lt;full-title&gt;Bull Pan Am Health Organ&lt;/full-title&gt;&lt;abbr-1&gt;Bull Pan Am Health Organ&lt;/abbr-1&gt;&lt;/periodical&gt;&lt;volume&gt;8&lt;/volume&gt;&lt;number&gt;111&lt;/number&gt;&lt;dates&gt;&lt;year&gt;1974&lt;/year&gt;&lt;/dates&gt;&lt;urls&gt;&lt;/urls&gt;&lt;/record&gt;&lt;/Cite&gt;&lt;/EndNote&gt;</w:instrText>
            </w:r>
            <w:r w:rsidR="00C05BA0">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1</w:t>
            </w:r>
            <w:r w:rsidR="00C05BA0">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024A8D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96E6A0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2BE7005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5804C30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1D4FD842"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48B30B9" w14:textId="71B9991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inheiro, 1974b</w:t>
            </w:r>
            <w:r w:rsidR="00722FAE">
              <w:rPr>
                <w:rFonts w:ascii="Calibri" w:eastAsia="Times New Roman" w:hAnsi="Calibri" w:cs="Calibri"/>
                <w:color w:val="000000"/>
                <w:sz w:val="20"/>
                <w:szCs w:val="20"/>
              </w:rPr>
              <w:t xml:space="preserve"> </w:t>
            </w:r>
            <w:r w:rsidR="00722FAE">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inheiro&lt;/Author&gt;&lt;Year&gt;1974&lt;/Year&gt;&lt;RecNum&gt;3727&lt;/RecNum&gt;&lt;DisplayText&gt;&lt;style face="superscript"&gt;92&lt;/style&gt;&lt;/DisplayText&gt;&lt;record&gt;&lt;rec-number&gt;3727&lt;/rec-number&gt;&lt;foreign-keys&gt;&lt;key app="EN" db-id="frrfets06e5a0heafz7xd2z0t0adafsw2fvz" timestamp="1594865312" guid="74033cbb-3c7e-42ca-b692-9243038776e2"&gt;3727&lt;/key&gt;&lt;/foreign-keys&gt;&lt;ref-type name="Journal Article"&gt;17&lt;/ref-type&gt;&lt;contributors&gt;&lt;authors&gt;&lt;author&gt;Pinheiro, F. P. &lt;/author&gt;&lt;author&gt;Bensabath, G. &lt;/author&gt;&lt;author&gt;Andrade, A. H. P.&lt;/author&gt;&lt;author&gt;Moraes, M. A. P. &lt;/author&gt;&lt;/authors&gt;&lt;/contributors&gt;&lt;titles&gt;&lt;title&gt;Febre amarela no Estado de Goias&lt;/title&gt;&lt;secondary-title&gt;Bol. Epidemiol. (Minist. Saude)&lt;/secondary-title&gt;&lt;/titles&gt;&lt;periodical&gt;&lt;full-title&gt;Bol. Epidemiol. (Minist. Saude)&lt;/full-title&gt;&lt;/periodical&gt;&lt;volume&gt;6&lt;/volume&gt;&lt;number&gt;1&lt;/number&gt;&lt;dates&gt;&lt;year&gt;1974&lt;/year&gt;&lt;/dates&gt;&lt;urls&gt;&lt;/urls&gt;&lt;/record&gt;&lt;/Cite&gt;&lt;/EndNote&gt;</w:instrText>
            </w:r>
            <w:r w:rsidR="00722FAE">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2</w:t>
            </w:r>
            <w:r w:rsidR="00722FAE">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AD9150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508961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571F2E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F81456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12EF969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B282808" w14:textId="2BFFAEB4"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inheiro, 1977</w:t>
            </w:r>
            <w:r w:rsidR="00722FAE">
              <w:rPr>
                <w:rFonts w:ascii="Calibri" w:eastAsia="Times New Roman" w:hAnsi="Calibri" w:cs="Calibri"/>
                <w:color w:val="000000"/>
                <w:sz w:val="20"/>
                <w:szCs w:val="20"/>
              </w:rPr>
              <w:t xml:space="preserve"> </w:t>
            </w:r>
            <w:r w:rsidR="00722FAE">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inheiro&lt;/Author&gt;&lt;Year&gt;1977&lt;/Year&gt;&lt;RecNum&gt;13126&lt;/RecNum&gt;&lt;DisplayText&gt;&lt;style face="superscript"&gt;93&lt;/style&gt;&lt;/DisplayText&gt;&lt;record&gt;&lt;rec-number&gt;13126&lt;/rec-number&gt;&lt;foreign-keys&gt;&lt;key app="EN" db-id="frrfets06e5a0heafz7xd2z0t0adafsw2fvz" timestamp="1611802356" guid="a27df7b8-5156-4c7a-bf04-f965f0b0255e"&gt;13126&lt;/key&gt;&lt;/foreign-keys&gt;&lt;ref-type name="Journal Article"&gt;17&lt;/ref-type&gt;&lt;contributors&gt;&lt;authors&gt;&lt;author&gt;Pinheiro, F. P.: Bensabath, G.: Rosa, P. A. T.&lt;/author&gt;&lt;/authors&gt;&lt;/contributors&gt;&lt;auth-address&gt;Inst. Evandro Chagas, FOC, Belem&lt;/auth-address&gt;&lt;titles&gt;&lt;title&gt;Public health hazards among workers along the Trans Amazon highway&lt;/title&gt;&lt;secondary-title&gt;J. Occup. Med.&lt;/secondary-title&gt;&lt;/titles&gt;&lt;periodical&gt;&lt;full-title&gt;J. Occup. Med.&lt;/full-title&gt;&lt;/periodical&gt;&lt;pages&gt;490-497&lt;/pages&gt;&lt;volume&gt;19&lt;/volume&gt;&lt;number&gt;7&lt;/number&gt;&lt;keywords&gt;&lt;keyword&gt;Arbovirus: etiology: health hazard: immigrant: invertebrate: leishmaniasis: malaria: microorganism: road worker: schistosomiasis: serology: skin test: thrombocytopenic purpura&lt;/keyword&gt;&lt;/keywords&gt;&lt;dates&gt;&lt;year&gt;1977&lt;/year&gt;&lt;/dates&gt;&lt;isbn&gt;0096-1736&lt;/isbn&gt;&lt;urls&gt;&lt;related-urls&gt;&lt;url&gt;https://www.embase.com/search/results?subaction=viewrecord&amp;amp;id=L8150452&amp;amp;from=export&lt;/url&gt;&lt;/related-urls&gt;&lt;/urls&gt;&lt;remote-database-name&gt;Embase&lt;/remote-database-name&gt;&lt;language&gt;English&lt;/language&gt;&lt;/record&gt;&lt;/Cite&gt;&lt;/EndNote&gt;</w:instrText>
            </w:r>
            <w:r w:rsidR="00722FAE">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3</w:t>
            </w:r>
            <w:r w:rsidR="00722FAE">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E947C6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174FF1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06AEB7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0D7694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26072DC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C714D84" w14:textId="0EB6DC94"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owers, 2006</w:t>
            </w:r>
            <w:r w:rsidR="00BB660B">
              <w:rPr>
                <w:rFonts w:ascii="Calibri" w:eastAsia="Times New Roman" w:hAnsi="Calibri" w:cs="Calibri"/>
                <w:color w:val="000000"/>
                <w:sz w:val="20"/>
                <w:szCs w:val="20"/>
              </w:rPr>
              <w:t xml:space="preserve"> </w:t>
            </w:r>
            <w:r w:rsidR="00BB660B">
              <w:rPr>
                <w:rFonts w:ascii="Calibri" w:eastAsia="Times New Roman" w:hAnsi="Calibri" w:cs="Calibri"/>
                <w:color w:val="000000"/>
                <w:sz w:val="20"/>
                <w:szCs w:val="20"/>
              </w:rPr>
              <w:fldChar w:fldCharType="begin">
                <w:fldData xml:space="preserve">PEVuZE5vdGU+PENpdGU+PEF1dGhvcj5Qb3dlcnM8L0F1dGhvcj48WWVhcj4yMDA2PC9ZZWFyPjxS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Qb3dlcnM8L0F1dGhvcj48WWVhcj4yMDA2PC9ZZWFyPjxS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BB660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4</w:t>
            </w:r>
            <w:r w:rsidR="00BB660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1B783F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284D76D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3ED5CCA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2B1A2B9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5E4A43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C73F0AC" w14:textId="6F94755B"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Prias-Landinez</w:t>
            </w:r>
            <w:proofErr w:type="spellEnd"/>
            <w:r w:rsidRPr="00454713">
              <w:rPr>
                <w:rFonts w:ascii="Calibri" w:eastAsia="Times New Roman" w:hAnsi="Calibri" w:cs="Calibri"/>
                <w:color w:val="000000"/>
                <w:sz w:val="20"/>
                <w:szCs w:val="20"/>
              </w:rPr>
              <w:t>, 1970</w:t>
            </w:r>
            <w:r w:rsidR="0068496C">
              <w:rPr>
                <w:rFonts w:ascii="Calibri" w:eastAsia="Times New Roman" w:hAnsi="Calibri" w:cs="Calibri"/>
                <w:color w:val="000000"/>
                <w:sz w:val="20"/>
                <w:szCs w:val="20"/>
              </w:rPr>
              <w:t xml:space="preserve"> </w:t>
            </w:r>
            <w:r w:rsidR="0068496C">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Prías-Landínez&lt;/Author&gt;&lt;Year&gt;1970&lt;/Year&gt;&lt;RecNum&gt;3728&lt;/RecNum&gt;&lt;DisplayText&gt;&lt;style face="superscript"&gt;95&lt;/style&gt;&lt;/DisplayText&gt;&lt;record&gt;&lt;rec-number&gt;3728&lt;/rec-number&gt;&lt;foreign-keys&gt;&lt;key app="EN" db-id="frrfets06e5a0heafz7xd2z0t0adafsw2fvz" timestamp="1594865691" guid="85a16871-11ac-4783-bbd9-8bf7bd6cc2b0"&gt;3728&lt;/key&gt;&lt;/foreign-keys&gt;&lt;ref-type name="Journal Article"&gt;17&lt;/ref-type&gt;&lt;contributors&gt;&lt;authors&gt;&lt;author&gt;Prías-Landínez, D.E. &lt;/author&gt;&lt;author&gt;Bernal-Cúbides, C. &lt;/author&gt;&lt;author&gt;de Torres, S. V. &lt;/author&gt;&lt;author&gt;Romero-León, M.&lt;/author&gt;&lt;/authors&gt;&lt;/contributors&gt;&lt;titles&gt;&lt;title&gt;Encuesta serologica de virus transmitidos por artropodos&lt;/title&gt;&lt;secondary-title&gt;Bol Oficina Sanit Panam&lt;/secondary-title&gt;&lt;/titles&gt;&lt;periodical&gt;&lt;full-title&gt;Bol Oficina Sanit Panam&lt;/full-title&gt;&lt;/periodical&gt;&lt;dates&gt;&lt;year&gt;1970&lt;/year&gt;&lt;/dates&gt;&lt;urls&gt;&lt;/urls&gt;&lt;/record&gt;&lt;/Cite&gt;&lt;/EndNote&gt;</w:instrText>
            </w:r>
            <w:r w:rsidR="0068496C">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5</w:t>
            </w:r>
            <w:r w:rsidR="0068496C">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6E4FE5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9FDC27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71B3DC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2B1DEB9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118C8BD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F7D15C5" w14:textId="168E3413"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roMED Archive: 20000804.3277</w:t>
            </w:r>
          </w:p>
        </w:tc>
        <w:tc>
          <w:tcPr>
            <w:tcW w:w="1728" w:type="dxa"/>
            <w:tcBorders>
              <w:top w:val="nil"/>
              <w:left w:val="nil"/>
              <w:bottom w:val="single" w:sz="4" w:space="0" w:color="auto"/>
              <w:right w:val="single" w:sz="4" w:space="0" w:color="auto"/>
            </w:tcBorders>
            <w:shd w:val="clear" w:color="000000" w:fill="D9D9D9"/>
            <w:noWrap/>
            <w:vAlign w:val="bottom"/>
            <w:hideMark/>
          </w:tcPr>
          <w:p w14:paraId="1CB8F21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E2C602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771A56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2DE3A70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2C771F2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7DE9DF0" w14:textId="18796735"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roMED Archive: 20100609.1918</w:t>
            </w:r>
          </w:p>
        </w:tc>
        <w:tc>
          <w:tcPr>
            <w:tcW w:w="1728" w:type="dxa"/>
            <w:tcBorders>
              <w:top w:val="nil"/>
              <w:left w:val="nil"/>
              <w:bottom w:val="single" w:sz="4" w:space="0" w:color="auto"/>
              <w:right w:val="single" w:sz="4" w:space="0" w:color="auto"/>
            </w:tcBorders>
            <w:shd w:val="clear" w:color="000000" w:fill="D9D9D9"/>
            <w:noWrap/>
            <w:vAlign w:val="bottom"/>
            <w:hideMark/>
          </w:tcPr>
          <w:p w14:paraId="125DD54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34CCF85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3660D84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3C5538F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5139D578"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0F37A60" w14:textId="4987D3DE"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roMED Archive:</w:t>
            </w:r>
            <w:r w:rsidR="00984ED0">
              <w:rPr>
                <w:rFonts w:ascii="Calibri" w:eastAsia="Times New Roman" w:hAnsi="Calibri" w:cs="Calibri"/>
                <w:color w:val="000000"/>
                <w:sz w:val="20"/>
                <w:szCs w:val="20"/>
              </w:rPr>
              <w:t xml:space="preserve"> </w:t>
            </w:r>
            <w:r w:rsidRPr="00454713">
              <w:rPr>
                <w:rFonts w:ascii="Calibri" w:eastAsia="Times New Roman" w:hAnsi="Calibri" w:cs="Calibri"/>
                <w:color w:val="000000"/>
                <w:sz w:val="20"/>
                <w:szCs w:val="20"/>
              </w:rPr>
              <w:t>20150705.3485723</w:t>
            </w:r>
          </w:p>
        </w:tc>
        <w:tc>
          <w:tcPr>
            <w:tcW w:w="1728" w:type="dxa"/>
            <w:tcBorders>
              <w:top w:val="nil"/>
              <w:left w:val="nil"/>
              <w:bottom w:val="single" w:sz="4" w:space="0" w:color="auto"/>
              <w:right w:val="single" w:sz="4" w:space="0" w:color="auto"/>
            </w:tcBorders>
            <w:shd w:val="clear" w:color="000000" w:fill="D9D9D9"/>
            <w:noWrap/>
            <w:vAlign w:val="bottom"/>
            <w:hideMark/>
          </w:tcPr>
          <w:p w14:paraId="47AAB93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B8FAAF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519EFD4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5B68741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538F081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2BF2AE5" w14:textId="7AD7BC31"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roMED Archive:</w:t>
            </w:r>
            <w:r w:rsidR="00984ED0">
              <w:rPr>
                <w:rFonts w:ascii="Calibri" w:eastAsia="Times New Roman" w:hAnsi="Calibri" w:cs="Calibri"/>
                <w:color w:val="000000"/>
                <w:sz w:val="20"/>
                <w:szCs w:val="20"/>
              </w:rPr>
              <w:t xml:space="preserve"> </w:t>
            </w:r>
            <w:r w:rsidRPr="00454713">
              <w:rPr>
                <w:rFonts w:ascii="Calibri" w:eastAsia="Times New Roman" w:hAnsi="Calibri" w:cs="Calibri"/>
                <w:color w:val="000000"/>
                <w:sz w:val="20"/>
                <w:szCs w:val="20"/>
              </w:rPr>
              <w:t>20161128.4658296</w:t>
            </w:r>
          </w:p>
        </w:tc>
        <w:tc>
          <w:tcPr>
            <w:tcW w:w="1728" w:type="dxa"/>
            <w:tcBorders>
              <w:top w:val="nil"/>
              <w:left w:val="nil"/>
              <w:bottom w:val="single" w:sz="4" w:space="0" w:color="auto"/>
              <w:right w:val="single" w:sz="4" w:space="0" w:color="auto"/>
            </w:tcBorders>
            <w:shd w:val="clear" w:color="000000" w:fill="D9D9D9"/>
            <w:noWrap/>
            <w:vAlign w:val="bottom"/>
            <w:hideMark/>
          </w:tcPr>
          <w:p w14:paraId="6ADD65E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4A9B89D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4C04C49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6DF7B95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2968BC3E"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1354194" w14:textId="415BAE1E"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roMED Archive:</w:t>
            </w:r>
            <w:r w:rsidR="00984ED0">
              <w:rPr>
                <w:rFonts w:ascii="Calibri" w:eastAsia="Times New Roman" w:hAnsi="Calibri" w:cs="Calibri"/>
                <w:color w:val="000000"/>
                <w:sz w:val="20"/>
                <w:szCs w:val="20"/>
              </w:rPr>
              <w:t xml:space="preserve"> </w:t>
            </w:r>
            <w:r w:rsidRPr="00454713">
              <w:rPr>
                <w:rFonts w:ascii="Calibri" w:eastAsia="Times New Roman" w:hAnsi="Calibri" w:cs="Calibri"/>
                <w:color w:val="000000"/>
                <w:sz w:val="20"/>
                <w:szCs w:val="20"/>
              </w:rPr>
              <w:t>20180518.5804085</w:t>
            </w:r>
          </w:p>
        </w:tc>
        <w:tc>
          <w:tcPr>
            <w:tcW w:w="1728" w:type="dxa"/>
            <w:tcBorders>
              <w:top w:val="nil"/>
              <w:left w:val="nil"/>
              <w:bottom w:val="single" w:sz="4" w:space="0" w:color="auto"/>
              <w:right w:val="single" w:sz="4" w:space="0" w:color="auto"/>
            </w:tcBorders>
            <w:shd w:val="clear" w:color="000000" w:fill="D9D9D9"/>
            <w:noWrap/>
            <w:vAlign w:val="bottom"/>
            <w:hideMark/>
          </w:tcPr>
          <w:p w14:paraId="6321969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1A9B182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4AFAE00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570F4B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B34EB43"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20A4CFF" w14:textId="75339AB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roMED Archive:</w:t>
            </w:r>
            <w:r w:rsidR="00984ED0">
              <w:rPr>
                <w:rFonts w:ascii="Calibri" w:eastAsia="Times New Roman" w:hAnsi="Calibri" w:cs="Calibri"/>
                <w:color w:val="000000"/>
                <w:sz w:val="20"/>
                <w:szCs w:val="20"/>
              </w:rPr>
              <w:t xml:space="preserve"> </w:t>
            </w:r>
            <w:r w:rsidRPr="00454713">
              <w:rPr>
                <w:rFonts w:ascii="Calibri" w:eastAsia="Times New Roman" w:hAnsi="Calibri" w:cs="Calibri"/>
                <w:color w:val="000000"/>
                <w:sz w:val="20"/>
                <w:szCs w:val="20"/>
              </w:rPr>
              <w:t>20190518.6474507</w:t>
            </w:r>
          </w:p>
        </w:tc>
        <w:tc>
          <w:tcPr>
            <w:tcW w:w="1728" w:type="dxa"/>
            <w:tcBorders>
              <w:top w:val="nil"/>
              <w:left w:val="nil"/>
              <w:bottom w:val="single" w:sz="4" w:space="0" w:color="auto"/>
              <w:right w:val="single" w:sz="4" w:space="0" w:color="auto"/>
            </w:tcBorders>
            <w:shd w:val="clear" w:color="000000" w:fill="D9D9D9"/>
            <w:noWrap/>
            <w:vAlign w:val="bottom"/>
            <w:hideMark/>
          </w:tcPr>
          <w:p w14:paraId="5038AE8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298B328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5C1D35B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67A25F7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50743A0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832486D" w14:textId="57C3A5A4"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ProMED Archive:</w:t>
            </w:r>
            <w:r w:rsidR="00984ED0">
              <w:rPr>
                <w:rFonts w:ascii="Calibri" w:eastAsia="Times New Roman" w:hAnsi="Calibri" w:cs="Calibri"/>
                <w:color w:val="000000"/>
                <w:sz w:val="20"/>
                <w:szCs w:val="20"/>
              </w:rPr>
              <w:t xml:space="preserve"> </w:t>
            </w:r>
            <w:r w:rsidRPr="00454713">
              <w:rPr>
                <w:rFonts w:ascii="Calibri" w:eastAsia="Times New Roman" w:hAnsi="Calibri" w:cs="Calibri"/>
                <w:color w:val="000000"/>
                <w:sz w:val="20"/>
                <w:szCs w:val="20"/>
              </w:rPr>
              <w:t>20220128.8701133</w:t>
            </w:r>
          </w:p>
        </w:tc>
        <w:tc>
          <w:tcPr>
            <w:tcW w:w="1728" w:type="dxa"/>
            <w:tcBorders>
              <w:top w:val="nil"/>
              <w:left w:val="nil"/>
              <w:bottom w:val="single" w:sz="4" w:space="0" w:color="auto"/>
              <w:right w:val="single" w:sz="4" w:space="0" w:color="auto"/>
            </w:tcBorders>
            <w:shd w:val="clear" w:color="000000" w:fill="D9D9D9"/>
            <w:noWrap/>
            <w:vAlign w:val="bottom"/>
            <w:hideMark/>
          </w:tcPr>
          <w:p w14:paraId="5C11445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1D77365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16C69B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371F8D1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4937CBE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5E38E04" w14:textId="4CBD14F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Queiroz, 2020</w:t>
            </w:r>
            <w:r w:rsidR="00BB660B">
              <w:rPr>
                <w:rFonts w:ascii="Calibri" w:eastAsia="Times New Roman" w:hAnsi="Calibri" w:cs="Calibri"/>
                <w:color w:val="000000"/>
                <w:sz w:val="20"/>
                <w:szCs w:val="20"/>
              </w:rPr>
              <w:t xml:space="preserve"> </w:t>
            </w:r>
            <w:r w:rsidR="00BB660B">
              <w:rPr>
                <w:rFonts w:ascii="Calibri" w:eastAsia="Times New Roman" w:hAnsi="Calibri" w:cs="Calibri"/>
                <w:color w:val="000000"/>
                <w:sz w:val="20"/>
                <w:szCs w:val="20"/>
              </w:rPr>
              <w:fldChar w:fldCharType="begin">
                <w:fldData xml:space="preserve">PEVuZE5vdGU+PENpdGU+PEF1dGhvcj5RdWVpcm96PC9BdXRob3I+PFllYXI+MjAyMDwvWWVhcj48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RdWVpcm96PC9BdXRob3I+PFllYXI+MjAyMDwvWWVhcj48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BB660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6</w:t>
            </w:r>
            <w:r w:rsidR="00BB660B">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5CBF70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CCFF37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0BC4A7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nil"/>
              <w:left w:val="nil"/>
              <w:bottom w:val="single" w:sz="4" w:space="0" w:color="auto"/>
              <w:right w:val="single" w:sz="8" w:space="0" w:color="auto"/>
            </w:tcBorders>
            <w:shd w:val="clear" w:color="000000" w:fill="D9D9D9"/>
            <w:noWrap/>
            <w:vAlign w:val="bottom"/>
            <w:hideMark/>
          </w:tcPr>
          <w:p w14:paraId="7280909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4DBB596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C95DE57" w14:textId="674AA493"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Receveur</w:t>
            </w:r>
            <w:proofErr w:type="spellEnd"/>
            <w:r w:rsidRPr="00454713">
              <w:rPr>
                <w:rFonts w:ascii="Calibri" w:eastAsia="Times New Roman" w:hAnsi="Calibri" w:cs="Calibri"/>
                <w:color w:val="000000"/>
                <w:sz w:val="20"/>
                <w:szCs w:val="20"/>
              </w:rPr>
              <w:t>, 2010</w:t>
            </w:r>
            <w:r w:rsidR="00BB660B">
              <w:rPr>
                <w:rFonts w:ascii="Calibri" w:eastAsia="Times New Roman" w:hAnsi="Calibri" w:cs="Calibri"/>
                <w:color w:val="000000"/>
                <w:sz w:val="20"/>
                <w:szCs w:val="20"/>
              </w:rPr>
              <w:t xml:space="preserve"> </w:t>
            </w:r>
            <w:r w:rsidR="00BB660B">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Receveur&lt;/Author&gt;&lt;Year&gt;2010&lt;/Year&gt;&lt;RecNum&gt;171&lt;/RecNum&gt;&lt;DisplayText&gt;&lt;style face="superscript"&gt;97&lt;/style&gt;&lt;/DisplayText&gt;&lt;record&gt;&lt;rec-number&gt;171&lt;/rec-number&gt;&lt;foreign-keys&gt;&lt;key app="EN" db-id="frrfets06e5a0heafz7xd2z0t0adafsw2fvz" timestamp="1575859373" guid="c137e400-3ea5-444d-a1e0-0f84d0c4359d"&gt;171&lt;/key&gt;&lt;/foreign-keys&gt;&lt;ref-type name="Journal Article"&gt;17&lt;/ref-type&gt;&lt;contributors&gt;&lt;authors&gt;&lt;author&gt;Receveur, M. C.&lt;/author&gt;&lt;author&gt;Grandadam, M.&lt;/author&gt;&lt;author&gt;Pistone, T.&lt;/author&gt;&lt;author&gt;Malvy, D.&lt;/author&gt;&lt;/authors&gt;&lt;/contributors&gt;&lt;auth-address&gt;Travel clinics and Division of Tropical Medicine and Imported Diseases, Department of Internal Medicine and Tropical Diseases, Hopital St-Andre, University Hospital Centre, Bordeaux, France.&lt;/auth-address&gt;&lt;titles&gt;&lt;title&gt;Infection with Mayaro virus in a French traveller returning from the Amazon region, Brazil, January, 2010&lt;/title&gt;&lt;secondary-title&gt;Euro Surveill&lt;/secondary-title&gt;&lt;alt-title&gt;Euro surveillance : bulletin Europeen sur les maladies transmissibles = European communicable disease bulletin&lt;/alt-title&gt;&lt;/titles&gt;&lt;periodical&gt;&lt;full-title&gt;Euro Surveill&lt;/full-title&gt;&lt;abbr-1&gt;Euro Surveill&lt;/abbr-1&gt;&lt;/periodical&gt;&lt;volume&gt;15&lt;/volume&gt;&lt;number&gt;18&lt;/number&gt;&lt;edition&gt;2010/05/13&lt;/edition&gt;&lt;keywords&gt;&lt;keyword&gt;Alphavirus/*isolation &amp;amp; purification&lt;/keyword&gt;&lt;keyword&gt;Alphavirus Infections/complications/*diagnosis/drug therapy/physiopathology&lt;/keyword&gt;&lt;keyword&gt;Brazil&lt;/keyword&gt;&lt;keyword&gt;France&lt;/keyword&gt;&lt;keyword&gt;Humans&lt;/keyword&gt;&lt;keyword&gt;Male&lt;/keyword&gt;&lt;keyword&gt;*Travel&lt;/keyword&gt;&lt;/keywords&gt;&lt;dates&gt;&lt;year&gt;2010&lt;/year&gt;&lt;pub-dates&gt;&lt;date&gt;May 6&lt;/date&gt;&lt;/pub-dates&gt;&lt;/dates&gt;&lt;isbn&gt;1025-496x&lt;/isbn&gt;&lt;accession-num&gt;20460093&lt;/accession-num&gt;&lt;urls&gt;&lt;/urls&gt;&lt;remote-database-provider&gt;NLM&lt;/remote-database-provider&gt;&lt;language&gt;eng&lt;/language&gt;&lt;/record&gt;&lt;/Cite&gt;&lt;/EndNote&gt;</w:instrText>
            </w:r>
            <w:r w:rsidR="00BB660B">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7</w:t>
            </w:r>
            <w:r w:rsidR="00BB660B">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C7F9AC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6660AE5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60DEDD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F6B2D7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B6D33D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761F9AC" w14:textId="5D57F79D"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lastRenderedPageBreak/>
              <w:t>Romeiro</w:t>
            </w:r>
            <w:proofErr w:type="spellEnd"/>
            <w:r w:rsidRPr="00454713">
              <w:rPr>
                <w:rFonts w:ascii="Calibri" w:eastAsia="Times New Roman" w:hAnsi="Calibri" w:cs="Calibri"/>
                <w:color w:val="000000"/>
                <w:sz w:val="20"/>
                <w:szCs w:val="20"/>
              </w:rPr>
              <w:t>, 2020</w:t>
            </w:r>
            <w:r w:rsidR="000F4D8D">
              <w:rPr>
                <w:rFonts w:ascii="Calibri" w:eastAsia="Times New Roman" w:hAnsi="Calibri" w:cs="Calibri"/>
                <w:color w:val="000000"/>
                <w:sz w:val="20"/>
                <w:szCs w:val="20"/>
              </w:rPr>
              <w:t xml:space="preserve"> </w:t>
            </w:r>
            <w:r w:rsidR="000F4D8D">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Romeiro&lt;/Author&gt;&lt;Year&gt;2020&lt;/Year&gt;&lt;RecNum&gt;10182&lt;/RecNum&gt;&lt;DisplayText&gt;&lt;style face="superscript"&gt;98&lt;/style&gt;&lt;/DisplayText&gt;&lt;record&gt;&lt;rec-number&gt;10182&lt;/rec-number&gt;&lt;foreign-keys&gt;&lt;key app="EN" db-id="frrfets06e5a0heafz7xd2z0t0adafsw2fvz" timestamp="1610656099" guid="433479b4-c341-4474-8de0-9a4cc525fb7b"&gt;10182&lt;/key&gt;&lt;/foreign-keys&gt;&lt;ref-type name="Journal Article"&gt;17&lt;/ref-type&gt;&lt;contributors&gt;&lt;authors&gt;&lt;author&gt;Romeiro, M. F.&lt;/author&gt;&lt;author&gt;Fumagalli, M. J.&lt;/author&gt;&lt;author&gt;Dos Anjos, A. B.&lt;/author&gt;&lt;author&gt;Figueiredo, L. T. M.&lt;/author&gt;&lt;/authors&gt;&lt;/contributors&gt;&lt;auth-address&gt;Virology Research Center, Ribeirão Preto Medical School, University of São Paulo, Ribeirão Preto, São Paulo state, Brazil.&amp;#xD;Banco de Sangue da Irmandade da Santa Casa de Misericórdia de São Carlos, São Carlos, São Paulo state, Brazil.&lt;/auth-address&gt;&lt;titles&gt;&lt;title&gt;Serological evidence of Mayaro virus infection in blood donors from São Carlos, São Paulo, Brazil&lt;/title&gt;&lt;secondary-title&gt;Trans R Soc Trop Med Hyg&lt;/secondary-title&gt;&lt;/titles&gt;&lt;periodical&gt;&lt;full-title&gt;Trans R Soc Trop Med Hyg&lt;/full-title&gt;&lt;abbr-1&gt;Trans R Soc Trop Med Hyg&lt;/abbr-1&gt;&lt;/periodical&gt;&lt;pages&gt;686-689&lt;/pages&gt;&lt;volume&gt;114&lt;/volume&gt;&lt;number&gt;9&lt;/number&gt;&lt;edition&gt;2020/04/26&lt;/edition&gt;&lt;keywords&gt;&lt;keyword&gt;*Mayaro virus&lt;/keyword&gt;&lt;keyword&gt;*arboviruses&lt;/keyword&gt;&lt;keyword&gt;*blood donors&lt;/keyword&gt;&lt;keyword&gt;*seroepidemiology&lt;/keyword&gt;&lt;/keywords&gt;&lt;dates&gt;&lt;year&gt;2020&lt;/year&gt;&lt;pub-dates&gt;&lt;date&gt;Sep 1&lt;/date&gt;&lt;/pub-dates&gt;&lt;/dates&gt;&lt;isbn&gt;0035-9203&lt;/isbn&gt;&lt;accession-num&gt;32333001&lt;/accession-num&gt;&lt;urls&gt;&lt;/urls&gt;&lt;electronic-resource-num&gt;10.1093/trstmh/traa016&lt;/electronic-resource-num&gt;&lt;remote-database-provider&gt;NLM&lt;/remote-database-provider&gt;&lt;language&gt;eng&lt;/language&gt;&lt;/record&gt;&lt;/Cite&gt;&lt;/EndNote&gt;</w:instrText>
            </w:r>
            <w:r w:rsidR="000F4D8D">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8</w:t>
            </w:r>
            <w:r w:rsidR="000F4D8D">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4B3FDD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81F2B4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ECD1A5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D784EA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39DC5B3"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76B2955" w14:textId="3AA5E2FE"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aatkamp, 2021</w:t>
            </w:r>
            <w:r w:rsidR="00980B02">
              <w:rPr>
                <w:rFonts w:ascii="Calibri" w:eastAsia="Times New Roman" w:hAnsi="Calibri" w:cs="Calibri"/>
                <w:color w:val="000000"/>
                <w:sz w:val="20"/>
                <w:szCs w:val="20"/>
              </w:rPr>
              <w:t xml:space="preserve"> </w:t>
            </w:r>
            <w:r w:rsidR="00F51D23">
              <w:rPr>
                <w:rFonts w:ascii="Calibri" w:eastAsia="Times New Roman" w:hAnsi="Calibri" w:cs="Calibri"/>
                <w:color w:val="000000"/>
                <w:sz w:val="20"/>
                <w:szCs w:val="20"/>
              </w:rPr>
              <w:fldChar w:fldCharType="begin">
                <w:fldData xml:space="preserve">PEVuZE5vdGU+PENpdGU+PEF1dGhvcj5TYWF0a2FtcDwvQXV0aG9yPjxZZWFyPjIwMjE8L1llYXI+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TYWF0a2FtcDwvQXV0aG9yPjxZZWFyPjIwMjE8L1llYXI+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F51D23">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99</w:t>
            </w:r>
            <w:r w:rsidR="00F51D23">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251D746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606603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DA4FF0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6DD9B26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A93B89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6B64B5A" w14:textId="4E101D77"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algado, 2021</w:t>
            </w:r>
            <w:r w:rsidR="0061626E">
              <w:rPr>
                <w:rFonts w:ascii="Calibri" w:eastAsia="Times New Roman" w:hAnsi="Calibri" w:cs="Calibri"/>
                <w:color w:val="000000"/>
                <w:sz w:val="20"/>
                <w:szCs w:val="20"/>
              </w:rPr>
              <w:t xml:space="preserve"> </w:t>
            </w:r>
            <w:r w:rsidR="0061626E">
              <w:rPr>
                <w:rFonts w:ascii="Calibri" w:eastAsia="Times New Roman" w:hAnsi="Calibri" w:cs="Calibri"/>
                <w:color w:val="000000"/>
                <w:sz w:val="20"/>
                <w:szCs w:val="20"/>
              </w:rPr>
              <w:fldChar w:fldCharType="begin">
                <w:fldData xml:space="preserve">PEVuZE5vdGU+PENpdGU+PEF1dGhvcj5TYWxnYWRvPC9BdXRob3I+PFllYXI+MjAyMTwvWWVhcj48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TYWxnYWRvPC9BdXRob3I+PFllYXI+MjAyMTwvWWVhcj48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61626E">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0</w:t>
            </w:r>
            <w:r w:rsidR="0061626E">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A75A80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EBC7A8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FB4458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nil"/>
              <w:left w:val="nil"/>
              <w:bottom w:val="single" w:sz="4" w:space="0" w:color="auto"/>
              <w:right w:val="single" w:sz="8" w:space="0" w:color="auto"/>
            </w:tcBorders>
            <w:shd w:val="clear" w:color="000000" w:fill="D9D9D9"/>
            <w:noWrap/>
            <w:vAlign w:val="bottom"/>
            <w:hideMark/>
          </w:tcPr>
          <w:p w14:paraId="71DB713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1F74B44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01CDF01" w14:textId="0F05F7E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antana, 2010</w:t>
            </w:r>
            <w:r w:rsidR="0061626E">
              <w:rPr>
                <w:rFonts w:ascii="Calibri" w:eastAsia="Times New Roman" w:hAnsi="Calibri" w:cs="Calibri"/>
                <w:color w:val="000000"/>
                <w:sz w:val="20"/>
                <w:szCs w:val="20"/>
              </w:rPr>
              <w:t xml:space="preserve"> </w:t>
            </w:r>
            <w:r w:rsidR="0061626E">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antana&lt;/Author&gt;&lt;Year&gt;2010&lt;/Year&gt;&lt;RecNum&gt;12878&lt;/RecNum&gt;&lt;DisplayText&gt;&lt;style face="superscript"&gt;101&lt;/style&gt;&lt;/DisplayText&gt;&lt;record&gt;&lt;rec-number&gt;12878&lt;/rec-number&gt;&lt;foreign-keys&gt;&lt;key app="EN" db-id="frrfets06e5a0heafz7xd2z0t0adafsw2fvz" timestamp="1611802356" guid="f6226f3c-10bd-4096-9c0a-45e8ee9c366d"&gt;12878&lt;/key&gt;&lt;/foreign-keys&gt;&lt;ref-type name="Journal Article"&gt;17&lt;/ref-type&gt;&lt;contributors&gt;&lt;authors&gt;&lt;author&gt;Santana, V. S. &lt;/author&gt;&lt;author&gt;Lavezzo, L. C. &lt;/author&gt;&lt;author&gt;Mondini, A. &lt;/author&gt;&lt;author&gt;Terzian, A. C. B. &lt;/author&gt;&lt;author&gt;Bronzoni, R. V. M. &lt;/author&gt;&lt;author&gt;Rossit, A. R. B. &lt;/author&gt;&lt;author&gt;Machado, R. L. D. &lt;/author&gt;&lt;author&gt;Rahal, P. &lt;/author&gt;&lt;author&gt;Nogueira, M. C. L. &lt;/author&gt;&lt;author&gt;Nogueira, M. L.&lt;/author&gt;&lt;/authors&gt;&lt;/contributors&gt;&lt;auth-address&gt;M. L. Nogueira, Laboratório de Pesquisa em Virologia/FAMERP, Av. Brigadeiro Faria Lima 5416, Vila São Pedro, 15090-000 São José do Rio Preto, SP, Brazil&lt;/auth-address&gt;&lt;titles&gt;&lt;title&gt;Concurrent dengue and malaria in the Amazon region&lt;/title&gt;&lt;secondary-title&gt;Rev Soc Bras Med Trop&lt;/secondary-title&gt;&lt;/titles&gt;&lt;periodical&gt;&lt;full-title&gt;Rev Soc Bras Med Trop&lt;/full-title&gt;&lt;abbr-1&gt;Rev Soc Bras Med Trop&lt;/abbr-1&gt;&lt;/periodical&gt;&lt;pages&gt;508-511&lt;/pages&gt;&lt;volume&gt;43&lt;/volume&gt;&lt;number&gt;5&lt;/number&gt;&lt;keywords&gt;&lt;keyword&gt;virus RNA: adult: Alphavirus: Arbovirus: article: blood analysis: Brazil: concurrent infection: controlled study: dengue: Dengue virus: endemic disease: epidemic: female: Flavivirus: human: major clinical study: malaria: male: multiplex polymerase chain&lt;/keyword&gt;&lt;/keywords&gt;&lt;dates&gt;&lt;year&gt;2010&lt;/year&gt;&lt;/dates&gt;&lt;isbn&gt;0037-8682&lt;/isbn&gt;&lt;work-type&gt;Article&lt;/work-type&gt;&lt;urls&gt;&lt;related-urls&gt;&lt;url&gt;https://www.embase.com/search/results?subaction=viewrecord&amp;amp;id=L360040364&amp;amp;from=export&lt;/url&gt;&lt;/related-urls&gt;&lt;/urls&gt;&lt;custom5&gt;21085859&lt;/custom5&gt;&lt;remote-database-name&gt;Embase: Medline&lt;/remote-database-name&gt;&lt;language&gt;Portuguese&lt;/language&gt;&lt;/record&gt;&lt;/Cite&gt;&lt;/EndNote&gt;</w:instrText>
            </w:r>
            <w:r w:rsidR="0061626E">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1</w:t>
            </w:r>
            <w:r w:rsidR="0061626E">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EA4100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7073D7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BCD300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49B77E4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7D68B50C"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B33CD25" w14:textId="2E1FB033"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antos, 2017</w:t>
            </w:r>
            <w:r w:rsidR="00766FA1">
              <w:rPr>
                <w:rFonts w:ascii="Calibri" w:eastAsia="Times New Roman" w:hAnsi="Calibri" w:cs="Calibri"/>
                <w:color w:val="000000"/>
                <w:sz w:val="20"/>
                <w:szCs w:val="20"/>
              </w:rPr>
              <w:t xml:space="preserve"> </w:t>
            </w:r>
            <w:r w:rsidR="00DD076F">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antos&lt;/Author&gt;&lt;Year&gt;2017&lt;/Year&gt;&lt;RecNum&gt;14257&lt;/RecNum&gt;&lt;DisplayText&gt;&lt;style face="superscript"&gt;102&lt;/style&gt;&lt;/DisplayText&gt;&lt;record&gt;&lt;rec-number&gt;14257&lt;/rec-number&gt;&lt;foreign-keys&gt;&lt;key app="EN" db-id="frrfets06e5a0heafz7xd2z0t0adafsw2fvz" timestamp="1666053523" guid="9216636a-98db-4056-a71c-a05b552b2e81"&gt;14257&lt;/key&gt;&lt;/foreign-keys&gt;&lt;ref-type name="Thesis"&gt;32&lt;/ref-type&gt;&lt;contributors&gt;&lt;authors&gt;&lt;author&gt;Eder Barros dos Santos&lt;/author&gt;&lt;/authors&gt;&lt;/contributors&gt;&lt;titles&gt;&lt;title&gt;INVESTIGAÇÃO SOBRE A CIRCULAÇÃO DE ARBOVÍRUS EM ÁREAS DE ALTERAÇÕES AMBIENTAIS NA MESORREGIÃO NORDESTE DO ESTADO DO PARÁ&lt;/title&gt;&lt;secondary-title&gt;Programa de Pós-Graduação em Virologia &lt;/secondary-title&gt;&lt;/titles&gt;&lt;volume&gt;Mestre em Virologia&lt;/volume&gt;&lt;dates&gt;&lt;year&gt;2017&lt;/year&gt;&lt;/dates&gt;&lt;publisher&gt;Instituto Evandro Chagas&lt;/publisher&gt;&lt;urls&gt;&lt;/urls&gt;&lt;/record&gt;&lt;/Cite&gt;&lt;/EndNote&gt;</w:instrText>
            </w:r>
            <w:r w:rsidR="00DD076F">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2</w:t>
            </w:r>
            <w:r w:rsidR="00DD076F">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D51F2B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BD9FE8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50627A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082B3A5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2078E7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4F69116" w14:textId="0E4741B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chaeffer, 1959</w:t>
            </w:r>
            <w:r w:rsidR="0061626E">
              <w:rPr>
                <w:rFonts w:ascii="Calibri" w:eastAsia="Times New Roman" w:hAnsi="Calibri" w:cs="Calibri"/>
                <w:color w:val="000000"/>
                <w:sz w:val="20"/>
                <w:szCs w:val="20"/>
              </w:rPr>
              <w:t xml:space="preserve"> </w:t>
            </w:r>
            <w:r w:rsidR="0061626E">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chaeffer&lt;/Author&gt;&lt;Year&gt;1959&lt;/Year&gt;&lt;RecNum&gt;256&lt;/RecNum&gt;&lt;DisplayText&gt;&lt;style face="superscript"&gt;103&lt;/style&gt;&lt;/DisplayText&gt;&lt;record&gt;&lt;rec-number&gt;256&lt;/rec-number&gt;&lt;foreign-keys&gt;&lt;key app="EN" db-id="frrfets06e5a0heafz7xd2z0t0adafsw2fvz" timestamp="1575987083" guid="a3e9592e-b3cd-4b8f-b9fd-145b9ded2e05"&gt;256&lt;/key&gt;&lt;/foreign-keys&gt;&lt;ref-type name="Journal Article"&gt;17&lt;/ref-type&gt;&lt;contributors&gt;&lt;authors&gt;&lt;author&gt;Schaeffer, M.&lt;/author&gt;&lt;author&gt;Gajdusek, D. C.&lt;/author&gt;&lt;author&gt;Lema, A. B.&lt;/author&gt;&lt;author&gt;Eichenwald, H.&lt;/author&gt;&lt;/authors&gt;&lt;/contributors&gt;&lt;titles&gt;&lt;title&gt;Epidemic jungle fevers among Okinawan colonists in the Bolivian rain forest. I. Epidemiology&lt;/title&gt;&lt;secondary-title&gt;Am J Trop Med Hyg&lt;/secondary-title&gt;&lt;/titles&gt;&lt;periodical&gt;&lt;full-title&gt;Am J Trop Med Hyg&lt;/full-title&gt;&lt;abbr-1&gt;Am J Trop Med Hyg&lt;/abbr-1&gt;&lt;/periodical&gt;&lt;pages&gt;372-96&lt;/pages&gt;&lt;volume&gt;8&lt;/volume&gt;&lt;number&gt;3&lt;/number&gt;&lt;dates&gt;&lt;year&gt;1959&lt;/year&gt;&lt;/dates&gt;&lt;urls&gt;&lt;/urls&gt;&lt;electronic-resource-num&gt;10.4269/ajtmh.1959.8.372&lt;/electronic-resource-num&gt;&lt;/record&gt;&lt;/Cite&gt;&lt;/EndNote&gt;</w:instrText>
            </w:r>
            <w:r w:rsidR="0061626E">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3</w:t>
            </w:r>
            <w:r w:rsidR="0061626E">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228B90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F50338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2D60CD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8B8BBC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140F89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6F048CA" w14:textId="6B8D3333"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Siles</w:t>
            </w:r>
            <w:proofErr w:type="spellEnd"/>
            <w:r w:rsidRPr="00454713">
              <w:rPr>
                <w:rFonts w:ascii="Calibri" w:eastAsia="Times New Roman" w:hAnsi="Calibri" w:cs="Calibri"/>
                <w:color w:val="000000"/>
                <w:sz w:val="20"/>
                <w:szCs w:val="20"/>
              </w:rPr>
              <w:t>, 2015</w:t>
            </w:r>
            <w:r w:rsidR="00F51D23">
              <w:rPr>
                <w:rFonts w:ascii="Calibri" w:eastAsia="Times New Roman" w:hAnsi="Calibri" w:cs="Calibri"/>
                <w:color w:val="000000"/>
                <w:sz w:val="20"/>
                <w:szCs w:val="20"/>
              </w:rPr>
              <w:t xml:space="preserve"> </w:t>
            </w:r>
            <w:r w:rsidR="00F51D23">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iles&lt;/Author&gt;&lt;Year&gt;2015&lt;/Year&gt;&lt;RecNum&gt;12713&lt;/RecNum&gt;&lt;DisplayText&gt;&lt;style face="superscript"&gt;104&lt;/style&gt;&lt;/DisplayText&gt;&lt;record&gt;&lt;rec-number&gt;12713&lt;/rec-number&gt;&lt;foreign-keys&gt;&lt;key app="EN" db-id="frrfets06e5a0heafz7xd2z0t0adafsw2fvz" timestamp="1611802355" guid="7e14bfaf-2ef3-44c9-9ff2-02b61d8ff6df"&gt;12713&lt;/key&gt;&lt;/foreign-keys&gt;&lt;ref-type name="Journal Article"&gt;17&lt;/ref-type&gt;&lt;contributors&gt;&lt;authors&gt;&lt;author&gt;Siles, C.: Vilcarromero, S.: Aguilar, Y.: Alvarez-Antonio, C.: Morrison, A. C.: Hontz, R. D.: Guevara, C.: Cespedes, M.: Halsey, E. S.: Ampuero, J. S.&lt;/author&gt;&lt;/authors&gt;&lt;/contributors&gt;&lt;auth-address&gt;C. Siles, U.S. Naval Medical Research Unit - 6, Iquitos, Peru&lt;/auth-address&gt;&lt;titles&gt;&lt;title&gt;Epidemiology of arboviruses in the northeast amazon basin of Peru 2010-2014&lt;/title&gt;&lt;secondary-title&gt;Am J Trop Med Hyg&lt;/secondary-title&gt;&lt;/titles&gt;&lt;periodical&gt;&lt;full-title&gt;Am J Trop Med Hyg&lt;/full-title&gt;&lt;abbr-1&gt;Am J Trop Med Hyg&lt;/abbr-1&gt;&lt;/periodical&gt;&lt;pages&gt;238&lt;/pages&gt;&lt;volume&gt;93&lt;/volume&gt;&lt;number&gt;4&lt;/number&gt;&lt;keywords&gt;&lt;keyword&gt;endogenous compound: immunoglobulin M: Arbovirus: city: controlled study: dengue: enzyme linked immunosorbent assay: female: hospital: human: human tissue: major clinical study: male: Mayaro virus: nonhuman: Peru: polymerase chain reaction: resident: ru&lt;/keyword&gt;&lt;/keywords&gt;&lt;dates&gt;&lt;year&gt;2015&lt;/year&gt;&lt;/dates&gt;&lt;isbn&gt;0002-9637&lt;/isbn&gt;&lt;work-type&gt;Conference Abstract&lt;/work-type&gt;&lt;urls&gt;&lt;related-urls&gt;&lt;url&gt;https://www.embase.com/search/results?subaction=viewrecord&amp;amp;id=L613369903&amp;amp;from=export&lt;/url&gt;&lt;/related-urls&gt;&lt;/urls&gt;&lt;remote-database-name&gt;Embase&lt;/remote-database-name&gt;&lt;language&gt;English&lt;/language&gt;&lt;/record&gt;&lt;/Cite&gt;&lt;/EndNote&gt;</w:instrText>
            </w:r>
            <w:r w:rsidR="00F51D23">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4</w:t>
            </w:r>
            <w:r w:rsidR="00F51D23">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6B2528A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B955C2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7BFCCA6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2BED14B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6ABA5DD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748E7F17" w14:textId="55471A53"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ilva, 2017</w:t>
            </w:r>
            <w:r w:rsidR="00FE35F5">
              <w:rPr>
                <w:rFonts w:ascii="Calibri" w:eastAsia="Times New Roman" w:hAnsi="Calibri" w:cs="Calibri"/>
                <w:color w:val="000000"/>
                <w:sz w:val="20"/>
                <w:szCs w:val="20"/>
              </w:rPr>
              <w:t xml:space="preserve"> </w:t>
            </w:r>
            <w:r w:rsidR="00FE35F5">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da Silva&lt;/Author&gt;&lt;Year&gt;2017&lt;/Year&gt;&lt;RecNum&gt;5955&lt;/RecNum&gt;&lt;DisplayText&gt;&lt;style face="superscript"&gt;105&lt;/style&gt;&lt;/DisplayText&gt;&lt;record&gt;&lt;rec-number&gt;5955&lt;/rec-number&gt;&lt;foreign-keys&gt;&lt;key app="EN" db-id="frrfets06e5a0heafz7xd2z0t0adafsw2fvz" timestamp="1603221736" guid="fd163e7b-1787-4053-a131-3ff87436403b"&gt;5955&lt;/key&gt;&lt;/foreign-keys&gt;&lt;ref-type name="Thesis"&gt;32&lt;/ref-type&gt;&lt;contributors&gt;&lt;authors&gt;&lt;author&gt;da Silva, M.S.&lt;/author&gt;&lt;/authors&gt;&lt;tertiary-authors&gt;&lt;author&gt;Prof. Dr. Felipe Gomes Naveca&lt;/author&gt;&lt;/tertiary-authors&gt;&lt;/contributors&gt;&lt;titles&gt;&lt;title&gt;Estudo de casos suspeitos de dengue negativos no teste sorológico para detecção do antígeno NS1: falha no diagnóstico ou emergência de outras arboviroses?&lt;/title&gt;&lt;secondary-title&gt;Programa de Pós-Graduação em Imunologia Básica e Aplicada do Instituto de Ciências Biológicas &lt;/secondary-title&gt;&lt;/titles&gt;&lt;volume&gt;Mestrado em Imunologia Básica e Aplicada&lt;/volume&gt;&lt;dates&gt;&lt;year&gt;2017&lt;/year&gt;&lt;/dates&gt;&lt;publisher&gt;Universidade Federal do Amazonas&lt;/publisher&gt;&lt;urls&gt;&lt;/urls&gt;&lt;/record&gt;&lt;/Cite&gt;&lt;/EndNote&gt;</w:instrText>
            </w:r>
            <w:r w:rsidR="00FE35F5">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5</w:t>
            </w:r>
            <w:r w:rsidR="00FE35F5">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9AE905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8E329B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DC578A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BB35B1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EF4954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AADFA50" w14:textId="3B166F9C"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ilva, 2018</w:t>
            </w:r>
            <w:r w:rsidR="0068496C">
              <w:rPr>
                <w:rFonts w:ascii="Calibri" w:eastAsia="Times New Roman" w:hAnsi="Calibri" w:cs="Calibri"/>
                <w:color w:val="000000"/>
                <w:sz w:val="20"/>
                <w:szCs w:val="20"/>
              </w:rPr>
              <w:t xml:space="preserve"> </w:t>
            </w:r>
            <w:r w:rsidR="0068496C">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ilva&lt;/Author&gt;&lt;Year&gt;2018&lt;/Year&gt;&lt;RecNum&gt;5954&lt;/RecNum&gt;&lt;DisplayText&gt;&lt;style face="superscript"&gt;106&lt;/style&gt;&lt;/DisplayText&gt;&lt;record&gt;&lt;rec-number&gt;5954&lt;/rec-number&gt;&lt;foreign-keys&gt;&lt;key app="EN" db-id="frrfets06e5a0heafz7xd2z0t0adafsw2fvz" timestamp="1603221121" guid="d516b8cb-6873-46f1-af61-18a284cfa953"&gt;5954&lt;/key&gt;&lt;/foreign-keys&gt;&lt;ref-type name="Thesis"&gt;32&lt;/ref-type&gt;&lt;contributors&gt;&lt;authors&gt;&lt;author&gt;Silva, F. A. E.&lt;/author&gt;&lt;/authors&gt;&lt;tertiary-authors&gt;&lt;author&gt;Prof Dr Lívia Caricio Martins&lt;/author&gt;&lt;/tertiary-authors&gt;&lt;/contributors&gt;&lt;titles&gt;&lt;title&gt;Estudo sobre a circulação de arbovírus na população humana nas áreas de influência na Floresta Nacional de Caxiuanã, Melgaço, estado do Pará, Brasil.&lt;/title&gt;&lt;secondary-title&gt;Programa de Pós-Graduação em Virologia&lt;/secondary-title&gt;&lt;/titles&gt;&lt;volume&gt;Masters&lt;/volume&gt;&lt;dates&gt;&lt;year&gt;2018&lt;/year&gt;&lt;/dates&gt;&lt;publisher&gt;Instituto Evandro Chagas&lt;/publisher&gt;&lt;urls&gt;&lt;/urls&gt;&lt;/record&gt;&lt;/Cite&gt;&lt;/EndNote&gt;</w:instrText>
            </w:r>
            <w:r w:rsidR="0068496C">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6</w:t>
            </w:r>
            <w:r w:rsidR="0068496C">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F688B4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8B50AA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467526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1AD2402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AF0DB01"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80F8E99" w14:textId="7856CE86"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ilva-Nunes, 2006</w:t>
            </w:r>
            <w:r w:rsidR="00F51D23">
              <w:rPr>
                <w:rFonts w:ascii="Calibri" w:eastAsia="Times New Roman" w:hAnsi="Calibri" w:cs="Calibri"/>
                <w:color w:val="000000"/>
                <w:sz w:val="20"/>
                <w:szCs w:val="20"/>
              </w:rPr>
              <w:t xml:space="preserve"> </w:t>
            </w:r>
            <w:r w:rsidR="00157C5F">
              <w:rPr>
                <w:rFonts w:ascii="Calibri" w:eastAsia="Times New Roman" w:hAnsi="Calibri" w:cs="Calibri"/>
                <w:color w:val="000000"/>
                <w:sz w:val="20"/>
                <w:szCs w:val="20"/>
              </w:rPr>
              <w:fldChar w:fldCharType="begin">
                <w:fldData xml:space="preserve">PEVuZE5vdGU+PENpdGU+PEF1dGhvcj5TaWx2YS1OdW5lczwvQXV0aG9yPjxZZWFyPjIwMDY8L1ll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TaWx2YS1OdW5lczwvQXV0aG9yPjxZZWFyPjIwMDY8L1ll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157C5F">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7</w:t>
            </w:r>
            <w:r w:rsidR="00157C5F">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7DE5A3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8372F7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824D95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18B3F5F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20052CD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50E8504" w14:textId="1C96BCA4"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ilveira-</w:t>
            </w:r>
            <w:proofErr w:type="spellStart"/>
            <w:r w:rsidRPr="00454713">
              <w:rPr>
                <w:rFonts w:ascii="Calibri" w:eastAsia="Times New Roman" w:hAnsi="Calibri" w:cs="Calibri"/>
                <w:color w:val="000000"/>
                <w:sz w:val="20"/>
                <w:szCs w:val="20"/>
              </w:rPr>
              <w:t>Lacerda</w:t>
            </w:r>
            <w:proofErr w:type="spellEnd"/>
            <w:r w:rsidRPr="00454713">
              <w:rPr>
                <w:rFonts w:ascii="Calibri" w:eastAsia="Times New Roman" w:hAnsi="Calibri" w:cs="Calibri"/>
                <w:color w:val="000000"/>
                <w:sz w:val="20"/>
                <w:szCs w:val="20"/>
              </w:rPr>
              <w:t>, 2021</w:t>
            </w:r>
            <w:r w:rsidR="008A0282">
              <w:rPr>
                <w:rFonts w:ascii="Calibri" w:eastAsia="Times New Roman" w:hAnsi="Calibri" w:cs="Calibri"/>
                <w:color w:val="000000"/>
                <w:sz w:val="20"/>
                <w:szCs w:val="20"/>
              </w:rPr>
              <w:t xml:space="preserve"> </w:t>
            </w:r>
            <w:r w:rsidR="008A0282">
              <w:rPr>
                <w:rFonts w:ascii="Calibri" w:eastAsia="Times New Roman" w:hAnsi="Calibri" w:cs="Calibri"/>
                <w:color w:val="000000"/>
                <w:sz w:val="20"/>
                <w:szCs w:val="20"/>
              </w:rPr>
              <w:fldChar w:fldCharType="begin">
                <w:fldData xml:space="preserve">PEVuZE5vdGU+PENpdGU+PEF1dGhvcj5kZSBQYXVsYSBTaWx2ZWlyYS1MYWNlcmRhPC9BdXRob3I+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kZSBQYXVsYSBTaWx2ZWlyYS1MYWNlcmRhPC9BdXRob3I+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8A028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8</w:t>
            </w:r>
            <w:r w:rsidR="008A028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911A12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64601F9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6A80C0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7E2B9F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9EE6CEF"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1972F52" w14:textId="0F455E93"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Slegers</w:t>
            </w:r>
            <w:proofErr w:type="spellEnd"/>
            <w:r w:rsidRPr="00454713">
              <w:rPr>
                <w:rFonts w:ascii="Calibri" w:eastAsia="Times New Roman" w:hAnsi="Calibri" w:cs="Calibri"/>
                <w:color w:val="000000"/>
                <w:sz w:val="20"/>
                <w:szCs w:val="20"/>
              </w:rPr>
              <w:t>, 2014</w:t>
            </w:r>
            <w:r w:rsidR="000F4D8D">
              <w:rPr>
                <w:rFonts w:ascii="Calibri" w:eastAsia="Times New Roman" w:hAnsi="Calibri" w:cs="Calibri"/>
                <w:color w:val="000000"/>
                <w:sz w:val="20"/>
                <w:szCs w:val="20"/>
              </w:rPr>
              <w:t xml:space="preserve"> </w:t>
            </w:r>
            <w:r w:rsidR="000F4D8D">
              <w:rPr>
                <w:rFonts w:ascii="Calibri" w:eastAsia="Times New Roman" w:hAnsi="Calibri" w:cs="Calibri"/>
                <w:color w:val="000000"/>
                <w:sz w:val="20"/>
                <w:szCs w:val="20"/>
              </w:rPr>
              <w:fldChar w:fldCharType="begin">
                <w:fldData xml:space="preserve">PEVuZE5vdGU+PENpdGU+PEF1dGhvcj5TbGVnZXJzPC9BdXRob3I+PFllYXI+MjAxNDwvWWVhcj48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TbGVnZXJzPC9BdXRob3I+PFllYXI+MjAxNDwvWWVhcj48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0F4D8D">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09</w:t>
            </w:r>
            <w:r w:rsidR="000F4D8D">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FFF1B2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18C09FA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0B88BE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2DC567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02B2258"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5AD5F084" w14:textId="12F4DDD8"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Sousa, 2019</w:t>
            </w:r>
            <w:r w:rsidR="00BF20BE">
              <w:rPr>
                <w:rFonts w:ascii="Calibri" w:eastAsia="Times New Roman" w:hAnsi="Calibri" w:cs="Calibri"/>
                <w:color w:val="000000"/>
                <w:sz w:val="20"/>
                <w:szCs w:val="20"/>
              </w:rPr>
              <w:t xml:space="preserve"> </w:t>
            </w:r>
            <w:r w:rsidR="00BF20BE">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ousa&lt;/Author&gt;&lt;Year&gt;2019. Available at: https://repositorio.bc.ufg.br/tede/handle/tede/9468&lt;/Year&gt;&lt;RecNum&gt;14235&lt;/RecNum&gt;&lt;DisplayText&gt;&lt;style face="superscript"&gt;110&lt;/style&gt;&lt;/DisplayText&gt;&lt;record&gt;&lt;rec-number&gt;14235&lt;/rec-number&gt;&lt;foreign-keys&gt;&lt;key app="EN" db-id="frrfets06e5a0heafz7xd2z0t0adafsw2fvz" timestamp="1664303675" guid="d7b1d860-7f80-41bf-a858-6b63658d79b2"&gt;14235&lt;/key&gt;&lt;/foreign-keys&gt;&lt;ref-type name="Thesis"&gt;32&lt;/ref-type&gt;&lt;contributors&gt;&lt;authors&gt;&lt;author&gt;Sousa, Adriano Roberto Vieira de&lt;/author&gt;&lt;/authors&gt;&lt;/contributors&gt;&lt;titles&gt;&lt;title&gt;Avaliação sorológica e molecular de pacientes com quadro clínico de dengue símile atendidos no hospital das forças armadas&lt;/title&gt;&lt;/titles&gt;&lt;pages&gt;115&lt;/pages&gt;&lt;volume&gt;Dissertação (Mestrado em Genética e Biologia Molecular)&lt;/volume&gt;&lt;dates&gt;&lt;year&gt;2019. Available at: https://repositorio.bc.ufg.br/tede/handle/tede/9468&lt;/year&gt;&lt;/dates&gt;&lt;publisher&gt;Universidade Federal de Goiás&lt;/publisher&gt;&lt;urls&gt;&lt;/urls&gt;&lt;/record&gt;&lt;/Cite&gt;&lt;/EndNote&gt;</w:instrText>
            </w:r>
            <w:r w:rsidR="00BF20BE">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0</w:t>
            </w:r>
            <w:r w:rsidR="00BF20BE">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C78D87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314FEE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83F48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1C48CE9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013CB63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1D1647C" w14:textId="578E8C69"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Souto</w:t>
            </w:r>
            <w:proofErr w:type="spellEnd"/>
            <w:r w:rsidRPr="00454713">
              <w:rPr>
                <w:rFonts w:ascii="Calibri" w:eastAsia="Times New Roman" w:hAnsi="Calibri" w:cs="Calibri"/>
                <w:color w:val="000000"/>
                <w:sz w:val="20"/>
                <w:szCs w:val="20"/>
              </w:rPr>
              <w:t>, 2012</w:t>
            </w:r>
            <w:r w:rsidR="0084374A">
              <w:rPr>
                <w:rFonts w:ascii="Calibri" w:eastAsia="Times New Roman" w:hAnsi="Calibri" w:cs="Calibri"/>
                <w:color w:val="000000"/>
                <w:sz w:val="20"/>
                <w:szCs w:val="20"/>
              </w:rPr>
              <w:t xml:space="preserve"> </w:t>
            </w:r>
            <w:r w:rsidR="00D5603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outo&lt;/Author&gt;&lt;Year&gt;2012&lt;/Year&gt;&lt;RecNum&gt;14245&lt;/RecNum&gt;&lt;DisplayText&gt;&lt;style face="superscript"&gt;111&lt;/style&gt;&lt;/DisplayText&gt;&lt;record&gt;&lt;rec-number&gt;14245&lt;/rec-number&gt;&lt;foreign-keys&gt;&lt;key app="EN" db-id="frrfets06e5a0heafz7xd2z0t0adafsw2fvz" timestamp="1666038862" guid="82980aa9-c627-40e2-965c-aa9a39bc8ad8"&gt;14245&lt;/key&gt;&lt;/foreign-keys&gt;&lt;ref-type name="Journal Article"&gt;17&lt;/ref-type&gt;&lt;contributors&gt;&lt;authors&gt;&lt;author&gt;Souto, Raimundo Nonato Picanço&lt;/author&gt;&lt;author&gt;Souto, Raiza Carvalho Caroline&lt;/author&gt;&lt;/authors&gt;&lt;/contributors&gt;&lt;titles&gt;&lt;title&gt;Sorologia para arbovírus em população humana da região da Reserva Extrativista do Cajari, Amapá, Brasil&lt;/title&gt;&lt;secondary-title&gt;Biota Amazônia&lt;/secondary-title&gt;&lt;/titles&gt;&lt;periodical&gt;&lt;full-title&gt;Biota Amazônia&lt;/full-title&gt;&lt;/periodical&gt;&lt;pages&gt;8-14&lt;/pages&gt;&lt;volume&gt;2&lt;/volume&gt;&lt;number&gt;2&lt;/number&gt;&lt;dates&gt;&lt;year&gt;2012&lt;/year&gt;&lt;/dates&gt;&lt;urls&gt;&lt;/urls&gt;&lt;electronic-resource-num&gt;DOI: http://dx.doi.org/10.18561/2179-5746/biotaamazonia.v2n2p8-14&lt;/electronic-resource-num&gt;&lt;/record&gt;&lt;/Cite&gt;&lt;/EndNote&gt;</w:instrText>
            </w:r>
            <w:r w:rsidR="00D5603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1</w:t>
            </w:r>
            <w:r w:rsidR="00D5603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908ACB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CD6766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A89CF7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63E91E4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36EA935"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127E71A" w14:textId="0ECB30B6"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Srihongse</w:t>
            </w:r>
            <w:proofErr w:type="spellEnd"/>
            <w:r w:rsidRPr="00454713">
              <w:rPr>
                <w:rFonts w:ascii="Calibri" w:eastAsia="Times New Roman" w:hAnsi="Calibri" w:cs="Calibri"/>
                <w:color w:val="000000"/>
                <w:sz w:val="20"/>
                <w:szCs w:val="20"/>
              </w:rPr>
              <w:t>, 1973</w:t>
            </w:r>
            <w:r w:rsidR="00F51D23">
              <w:rPr>
                <w:rFonts w:ascii="Calibri" w:eastAsia="Times New Roman" w:hAnsi="Calibri" w:cs="Calibri"/>
                <w:color w:val="000000"/>
                <w:sz w:val="20"/>
                <w:szCs w:val="20"/>
              </w:rPr>
              <w:t xml:space="preserve"> </w:t>
            </w:r>
            <w:r w:rsidR="00F51D23">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Srihongse&lt;/Author&gt;&lt;Year&gt;1973&lt;/Year&gt;&lt;RecNum&gt;548&lt;/RecNum&gt;&lt;DisplayText&gt;&lt;style face="superscript"&gt;112&lt;/style&gt;&lt;/DisplayText&gt;&lt;record&gt;&lt;rec-number&gt;548&lt;/rec-number&gt;&lt;foreign-keys&gt;&lt;key app="EN" db-id="frrfets06e5a0heafz7xd2z0t0adafsw2fvz" timestamp="1582169422" guid="7ada5bf7-4c1e-4a1a-9e69-18d519419e97"&gt;548&lt;/key&gt;&lt;/foreign-keys&gt;&lt;ref-type name="Journal Article"&gt;17&lt;/ref-type&gt;&lt;contributors&gt;&lt;authors&gt;&lt;author&gt;Srihongse, S.&lt;/author&gt;&lt;author&gt;Stacy, H. G.&lt;/author&gt;&lt;author&gt;Gauld, J. R.&lt;/author&gt;&lt;/authors&gt;&lt;/contributors&gt;&lt;titles&gt;&lt;title&gt;A survey to assess potential human disease hazards along proposed sea level canal routes in Panama and Colombia. IV. Arbovirus surveillance in man&lt;/title&gt;&lt;secondary-title&gt;Mil Med&lt;/secondary-title&gt;&lt;alt-title&gt;Military medicine&lt;/alt-title&gt;&lt;/titles&gt;&lt;periodical&gt;&lt;full-title&gt;Mil Med&lt;/full-title&gt;&lt;abbr-1&gt;Mil Med&lt;/abbr-1&gt;&lt;/periodical&gt;&lt;pages&gt;422-6&lt;/pages&gt;&lt;volume&gt;138&lt;/volume&gt;&lt;number&gt;7&lt;/number&gt;&lt;edition&gt;1973/07/01&lt;/edition&gt;&lt;keywords&gt;&lt;keyword&gt;Adult&lt;/keyword&gt;&lt;keyword&gt;Antibodies/analysis&lt;/keyword&gt;&lt;keyword&gt;Arbovirus Infections/*epidemiology/immunology&lt;/keyword&gt;&lt;keyword&gt;Colombia&lt;/keyword&gt;&lt;keyword&gt;Hemagglutination Inhibition Tests&lt;/keyword&gt;&lt;keyword&gt;Humans&lt;/keyword&gt;&lt;keyword&gt;Male&lt;/keyword&gt;&lt;keyword&gt;Methods&lt;/keyword&gt;&lt;keyword&gt;Panama&lt;/keyword&gt;&lt;keyword&gt;Population Surveillance&lt;/keyword&gt;&lt;/keywords&gt;&lt;dates&gt;&lt;year&gt;1973&lt;/year&gt;&lt;pub-dates&gt;&lt;date&gt;Jul&lt;/date&gt;&lt;/pub-dates&gt;&lt;/dates&gt;&lt;isbn&gt;0026-4075 (Print)&amp;#xD;0026-4075&lt;/isbn&gt;&lt;accession-num&gt;4198483&lt;/accession-num&gt;&lt;urls&gt;&lt;/urls&gt;&lt;remote-database-provider&gt;NLM&lt;/remote-database-provider&gt;&lt;language&gt;eng&lt;/language&gt;&lt;/record&gt;&lt;/Cite&gt;&lt;/EndNote&gt;</w:instrText>
            </w:r>
            <w:r w:rsidR="00F51D23">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2</w:t>
            </w:r>
            <w:r w:rsidR="00F51D23">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2D998F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0CE8D9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F19D4A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1CFF265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73AB3F2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75E0250" w14:textId="5A4B5A82"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Talarmin</w:t>
            </w:r>
            <w:proofErr w:type="spellEnd"/>
            <w:r w:rsidRPr="00454713">
              <w:rPr>
                <w:rFonts w:ascii="Calibri" w:eastAsia="Times New Roman" w:hAnsi="Calibri" w:cs="Calibri"/>
                <w:color w:val="000000"/>
                <w:sz w:val="20"/>
                <w:szCs w:val="20"/>
              </w:rPr>
              <w:t>, 1998</w:t>
            </w:r>
            <w:r w:rsidR="00980B02">
              <w:rPr>
                <w:rFonts w:ascii="Calibri" w:eastAsia="Times New Roman" w:hAnsi="Calibri" w:cs="Calibri"/>
                <w:color w:val="000000"/>
                <w:sz w:val="20"/>
                <w:szCs w:val="20"/>
              </w:rPr>
              <w:t xml:space="preserve"> </w:t>
            </w:r>
            <w:r w:rsidR="00980B0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alarmin&lt;/Author&gt;&lt;Year&gt;1998&lt;/Year&gt;&lt;RecNum&gt;13026&lt;/RecNum&gt;&lt;DisplayText&gt;&lt;style face="superscript"&gt;113&lt;/style&gt;&lt;/DisplayText&gt;&lt;record&gt;&lt;rec-number&gt;13026&lt;/rec-number&gt;&lt;foreign-keys&gt;&lt;key app="EN" db-id="frrfets06e5a0heafz7xd2z0t0adafsw2fvz" timestamp="1611802356" guid="74dc68ed-fc1a-4142-b4f3-8c2fc528a54c"&gt;13026&lt;/key&gt;&lt;/foreign-keys&gt;&lt;ref-type name="Journal Article"&gt;17&lt;/ref-type&gt;&lt;contributors&gt;&lt;authors&gt;&lt;author&gt;Talarmin, A.: Chandler, L. J.: Kazanji, M.: De Thoisy, B.: Debon, P.: Lelarge, J.: Labeau, B.: Bourreau, E.: Vie, J. C.: Shope, R. E.: Sarthou, J. L.&lt;/author&gt;&lt;/authors&gt;&lt;/contributors&gt;&lt;titles&gt;&lt;title&gt;Mayaro virus fever in French Guiana: Isolation, identification, and seroprevalence&lt;/title&gt;&lt;secondary-title&gt;American Journal of Tropical Medicine and Hygiene&lt;/secondary-title&gt;&lt;/titles&gt;&lt;periodical&gt;&lt;full-title&gt;American Journal of Tropical Medicine and Hygiene&lt;/full-title&gt;&lt;/periodical&gt;&lt;pages&gt;452-456&lt;/pages&gt;&lt;volume&gt;59&lt;/volume&gt;&lt;number&gt;3&lt;/number&gt;&lt;dates&gt;&lt;year&gt;1998&lt;/year&gt;&lt;pub-dates&gt;&lt;date&gt;Sep&lt;/date&gt;&lt;/pub-dates&gt;&lt;/dates&gt;&lt;isbn&gt;0002-9637&lt;/isbn&gt;&lt;accession-num&gt;WOS:000075910700021&lt;/accession-num&gt;&lt;urls&gt;&lt;related-urls&gt;&lt;url&gt;&amp;lt;Go to ISI&amp;gt;://WOS:000075910700021&lt;/url&gt;&lt;/related-urls&gt;&lt;/urls&gt;&lt;electronic-resource-num&gt;10.4269/ajtmh.1998.59.452&lt;/electronic-resource-num&gt;&lt;/record&gt;&lt;/Cite&gt;&lt;/EndNote&gt;</w:instrText>
            </w:r>
            <w:r w:rsidR="00980B0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3</w:t>
            </w:r>
            <w:r w:rsidR="00980B0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7C8B896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0234C8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53B805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6B6F39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740059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BA33CA0" w14:textId="61DB3426"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Tauro</w:t>
            </w:r>
            <w:proofErr w:type="spellEnd"/>
            <w:r w:rsidRPr="00454713">
              <w:rPr>
                <w:rFonts w:ascii="Calibri" w:eastAsia="Times New Roman" w:hAnsi="Calibri" w:cs="Calibri"/>
                <w:color w:val="000000"/>
                <w:sz w:val="20"/>
                <w:szCs w:val="20"/>
              </w:rPr>
              <w:t>, 2019</w:t>
            </w:r>
            <w:r w:rsidR="0084374A">
              <w:rPr>
                <w:rFonts w:ascii="Calibri" w:eastAsia="Times New Roman" w:hAnsi="Calibri" w:cs="Calibri"/>
                <w:color w:val="000000"/>
                <w:sz w:val="20"/>
                <w:szCs w:val="20"/>
              </w:rPr>
              <w:t xml:space="preserve"> </w:t>
            </w:r>
            <w:r w:rsidR="0084374A">
              <w:rPr>
                <w:rFonts w:ascii="Calibri" w:eastAsia="Times New Roman" w:hAnsi="Calibri" w:cs="Calibri"/>
                <w:color w:val="000000"/>
                <w:sz w:val="20"/>
                <w:szCs w:val="20"/>
              </w:rPr>
              <w:fldChar w:fldCharType="begin">
                <w:fldData xml:space="preserve">PEVuZE5vdGU+PENpdGU+PEF1dGhvcj5UYXVybzwvQXV0aG9yPjxZZWFyPjIwMTk8L1llYXI+PFJl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UYXVybzwvQXV0aG9yPjxZZWFyPjIwMTk8L1llYXI+PFJl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84374A">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4</w:t>
            </w:r>
            <w:r w:rsidR="0084374A">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0597E1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44752D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F428A3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nil"/>
              <w:left w:val="nil"/>
              <w:bottom w:val="single" w:sz="4" w:space="0" w:color="auto"/>
              <w:right w:val="single" w:sz="8" w:space="0" w:color="auto"/>
            </w:tcBorders>
            <w:shd w:val="clear" w:color="000000" w:fill="D9D9D9"/>
            <w:noWrap/>
            <w:vAlign w:val="bottom"/>
            <w:hideMark/>
          </w:tcPr>
          <w:p w14:paraId="46BDB7C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09CA3450"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E224EF5" w14:textId="3ABEE674"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Tavares-Neto, 1986</w:t>
            </w:r>
            <w:r w:rsidR="0084374A">
              <w:rPr>
                <w:rFonts w:ascii="Calibri" w:eastAsia="Times New Roman" w:hAnsi="Calibri" w:cs="Calibri"/>
                <w:color w:val="000000"/>
                <w:sz w:val="20"/>
                <w:szCs w:val="20"/>
              </w:rPr>
              <w:t xml:space="preserve"> </w:t>
            </w:r>
            <w:r w:rsidR="0084374A">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avares-Neto&lt;/Author&gt;&lt;Year&gt;1986&lt;/Year&gt;&lt;RecNum&gt;842&lt;/RecNum&gt;&lt;DisplayText&gt;&lt;style face="superscript"&gt;115&lt;/style&gt;&lt;/DisplayText&gt;&lt;record&gt;&lt;rec-number&gt;842&lt;/rec-number&gt;&lt;foreign-keys&gt;&lt;key app="EN" db-id="frrfets06e5a0heafz7xd2z0t0adafsw2fvz" timestamp="1584806728" guid="3b8e2c37-0fb2-4569-a894-5717f769cd15"&gt;842&lt;/key&gt;&lt;/foreign-keys&gt;&lt;ref-type name="Journal Article"&gt;17&lt;/ref-type&gt;&lt;contributors&gt;&lt;authors&gt;&lt;author&gt;Tavares-Neto, José&lt;/author&gt;&lt;author&gt;Rosa, Amélia P. A. Travassos da&lt;/author&gt;&lt;author&gt;Vasconcelos, Pedro F. C.&lt;/author&gt;&lt;author&gt;Costa, Jackson Mauricio Lopes&lt;/author&gt;&lt;author&gt;Rosa, Jorge Fernando S. Travassos da&lt;/author&gt;&lt;author&gt;Marsden, Philip Davis&lt;/author&gt;&lt;/authors&gt;&lt;/contributors&gt;&lt;titles&gt;&lt;title&gt;Pesquisa de anticorpos para arbovírus no soro de residentes no povoado de Corte de Pedra, Valença, Bahia&lt;/title&gt;&lt;secondary-title&gt;Memórias do Instituto Oswaldo Cruz&lt;/secondary-title&gt;&lt;alt-title&gt;Memórias do Instituto Oswaldo Cruz&lt;/alt-title&gt;&lt;translated-title&gt;Research of antibodies to arbovirus in the serum of residentes of the village of Corte de Pedra, Valença, Bahia&lt;/translated-title&gt;&lt;/titles&gt;&lt;pages&gt;351-358&lt;/pages&gt;&lt;volume&gt;81&lt;/volume&gt;&lt;number&gt;4&lt;/number&gt;&lt;keywords&gt;&lt;keyword&gt;arbovirus&lt;/keyword&gt;&lt;keyword&gt;serological survey&lt;/keyword&gt;&lt;keyword&gt;Valença, Bahia&lt;/keyword&gt;&lt;keyword&gt;rural community&lt;/keyword&gt;&lt;keyword&gt;arbovírus&lt;/keyword&gt;&lt;keyword&gt;inquérito sorológico&lt;/keyword&gt;&lt;keyword&gt;comunidade rural&lt;/keyword&gt;&lt;/keywords&gt;&lt;dates&gt;&lt;year&gt;1986&lt;/year&gt;&lt;pub-dates&gt;&lt;date&gt;1986-12&lt;/date&gt;&lt;/pub-dates&gt;&lt;/dates&gt;&lt;isbn&gt;0074-0276&lt;/isbn&gt;&lt;urls&gt;&lt;related-urls&gt;&lt;url&gt;http://www.scielo.br/scielo.php?script=sci_arttext&amp;amp;pid=S0074-02761986000400001&amp;amp;lang=en&lt;/url&gt;&lt;/related-urls&gt;&lt;/urls&gt;&lt;electronic-resource-num&gt;10.1590/S0074-02761986000400001&lt;/electronic-resource-num&gt;&lt;remote-database-name&gt;SciELO Brazil&lt;/remote-database-name&gt;&lt;remote-database-provider&gt;http://www.scielo.org/&lt;/remote-database-provider&gt;&lt;language&gt;pt&lt;/language&gt;&lt;/record&gt;&lt;/Cite&gt;&lt;/EndNote&gt;</w:instrText>
            </w:r>
            <w:r w:rsidR="0084374A">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5</w:t>
            </w:r>
            <w:r w:rsidR="0084374A">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53C11B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5C7FF43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3C9BDC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D831BB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12AAD6B"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D45A0D4" w14:textId="5A0FD00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Tavares-Neto, 2004</w:t>
            </w:r>
            <w:r w:rsidR="0084374A">
              <w:rPr>
                <w:rFonts w:ascii="Calibri" w:eastAsia="Times New Roman" w:hAnsi="Calibri" w:cs="Calibri"/>
                <w:color w:val="000000"/>
                <w:sz w:val="20"/>
                <w:szCs w:val="20"/>
              </w:rPr>
              <w:t xml:space="preserve"> </w:t>
            </w:r>
            <w:r w:rsidR="0084374A">
              <w:rPr>
                <w:rFonts w:ascii="Calibri" w:eastAsia="Times New Roman" w:hAnsi="Calibri" w:cs="Calibri"/>
                <w:color w:val="000000"/>
                <w:sz w:val="20"/>
                <w:szCs w:val="20"/>
              </w:rPr>
              <w:fldChar w:fldCharType="begin">
                <w:fldData xml:space="preserve">PEVuZE5vdGU+PENpdGU+PEF1dGhvcj5UYXZhcmVzLU5ldG88L0F1dGhvcj48WWVhcj4yMDA0PC9Z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=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UYXZhcmVzLU5ldG88L0F1dGhvcj48WWVhcj4yMDA0PC9Z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=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84374A">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6</w:t>
            </w:r>
            <w:r w:rsidR="0084374A">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337AE9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A31E54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736538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1A3011E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0B726B3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D4BC30E" w14:textId="702963EF"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Taylor, 2005</w:t>
            </w:r>
            <w:r w:rsidR="00E357D7">
              <w:rPr>
                <w:rFonts w:ascii="Calibri" w:eastAsia="Times New Roman" w:hAnsi="Calibri" w:cs="Calibri"/>
                <w:color w:val="000000"/>
                <w:sz w:val="20"/>
                <w:szCs w:val="20"/>
              </w:rPr>
              <w:t xml:space="preserve"> </w:t>
            </w:r>
            <w:r w:rsidR="00E357D7">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aylor&lt;/Author&gt;&lt;Year&gt;2005&lt;/Year&gt;&lt;RecNum&gt;12961&lt;/RecNum&gt;&lt;DisplayText&gt;&lt;style face="superscript"&gt;117&lt;/style&gt;&lt;/DisplayText&gt;&lt;record&gt;&lt;rec-number&gt;12961&lt;/rec-number&gt;&lt;foreign-keys&gt;&lt;key app="EN" db-id="frrfets06e5a0heafz7xd2z0t0adafsw2fvz" timestamp="1611802356" guid="af251e95-25ee-4e2f-9bc6-736a24f8075e"&gt;12961&lt;/key&gt;&lt;/foreign-keys&gt;&lt;ref-type name="Journal Article"&gt;17&lt;/ref-type&gt;&lt;contributors&gt;&lt;authors&gt;&lt;author&gt;Taylor, S. F.: Patel, P. R.: Herold, T. J. S.&lt;/author&gt;&lt;/authors&gt;&lt;/contributors&gt;&lt;auth-address&gt;S.F. Taylor, 11 Lakeview Drive, Whispering Pines, NC 28327, United States&lt;/auth-address&gt;&lt;titles&gt;&lt;title&gt;Recurrent arthralgias in a patient with previous mayaro fever infection&lt;/title&gt;&lt;secondary-title&gt;Southern Medical Journal&lt;/secondary-title&gt;&lt;/titles&gt;&lt;periodical&gt;&lt;full-title&gt;South Med J&lt;/full-title&gt;&lt;abbr-1&gt;Southern medical journal&lt;/abbr-1&gt;&lt;/periodical&gt;&lt;pages&gt;484-485&lt;/pages&gt;&lt;volume&gt;98&lt;/volume&gt;&lt;number&gt;4&lt;/number&gt;&lt;keywords&gt;&lt;keyword&gt;indometacin: methocarbamol: narcotic analgesic agent: simvastatin: tramadol: adult: Alphavirus: anamnesis: arthralgia: article: case report: clinical feature: disease association: fever: human: laboratory test: male: mayaro fever infection: military med&lt;/keyword&gt;&lt;/keywords&gt;&lt;dates&gt;&lt;year&gt;2005&lt;/year&gt;&lt;/dates&gt;&lt;isbn&gt;0038-4348&lt;/isbn&gt;&lt;work-type&gt;Article&lt;/work-type&gt;&lt;urls&gt;&lt;related-urls&gt;&lt;url&gt;https://www.embase.com/search/results?subaction=viewrecord&amp;amp;id=L40530342&amp;amp;from=export: http://dx.doi.org/10.1097/01.SMJ.0000145879.14102.F4&lt;/url&gt;&lt;/related-urls&gt;&lt;/urls&gt;&lt;custom5&gt;15898531&lt;/custom5&gt;&lt;electronic-resource-num&gt;10.1097/01.SMJ.0000145879.14102.F4&lt;/electronic-resource-num&gt;&lt;remote-database-name&gt;Embase: Medline&lt;/remote-database-name&gt;&lt;language&gt;English&lt;/language&gt;&lt;/record&gt;&lt;/Cite&gt;&lt;/EndNote&gt;</w:instrText>
            </w:r>
            <w:r w:rsidR="00E357D7">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7</w:t>
            </w:r>
            <w:r w:rsidR="00E357D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E86BA1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119ED60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586CA1B"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8696B"/>
            <w:noWrap/>
            <w:vAlign w:val="bottom"/>
            <w:hideMark/>
          </w:tcPr>
          <w:p w14:paraId="6F041A5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1</w:t>
            </w:r>
          </w:p>
        </w:tc>
      </w:tr>
      <w:tr w:rsidR="00454713" w:rsidRPr="00454713" w14:paraId="14C0E074"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3F881C6F" w14:textId="420F3616"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Terzian</w:t>
            </w:r>
            <w:proofErr w:type="spellEnd"/>
            <w:r w:rsidRPr="00454713">
              <w:rPr>
                <w:rFonts w:ascii="Calibri" w:eastAsia="Times New Roman" w:hAnsi="Calibri" w:cs="Calibri"/>
                <w:color w:val="000000"/>
                <w:sz w:val="20"/>
                <w:szCs w:val="20"/>
              </w:rPr>
              <w:t>, 2011</w:t>
            </w:r>
            <w:r w:rsidR="0084374A">
              <w:rPr>
                <w:rFonts w:ascii="Calibri" w:eastAsia="Times New Roman" w:hAnsi="Calibri" w:cs="Calibri"/>
                <w:color w:val="000000"/>
                <w:sz w:val="20"/>
                <w:szCs w:val="20"/>
              </w:rPr>
              <w:t xml:space="preserve"> </w:t>
            </w:r>
            <w:r w:rsidR="0084374A">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erzian&lt;/Author&gt;&lt;Year&gt;2011&lt;/Year&gt;&lt;RecNum&gt;1988&lt;/RecNum&gt;&lt;DisplayText&gt;&lt;style face="superscript"&gt;118&lt;/style&gt;&lt;/DisplayText&gt;&lt;record&gt;&lt;rec-number&gt;1988&lt;/rec-number&gt;&lt;foreign-keys&gt;&lt;key app="EN" db-id="frrfets06e5a0heafz7xd2z0t0adafsw2fvz" timestamp="1584811694" guid="2616b855-25b5-41ad-8dd8-f43e456e825e"&gt;1988&lt;/key&gt;&lt;/foreign-keys&gt;&lt;ref-type name="Journal Article"&gt;17&lt;/ref-type&gt;&lt;contributors&gt;&lt;authors&gt;&lt;author&gt;Terzian, A. C. B.&lt;/author&gt;&lt;author&gt;Mondini, A.&lt;/author&gt;&lt;author&gt;Bronzoni, R. V. D.&lt;/author&gt;&lt;author&gt;Drumond, B. P.&lt;/author&gt;&lt;author&gt;Ferro, B. P.&lt;/author&gt;&lt;author&gt;Cabrera, E. M. S.&lt;/author&gt;&lt;author&gt;Figueiredo, L. T. M.&lt;/author&gt;&lt;author&gt;Chiaravalloti-Neto, F.&lt;/author&gt;&lt;author&gt;Nogueira, M. L.&lt;/author&gt;&lt;/authors&gt;&lt;/contributors&gt;&lt;titles&gt;&lt;title&gt;Detection of Saint Louis Encephalitis Virus in Dengue-Suspected Cases During a Dengue 3 Outbreak&lt;/title&gt;&lt;secondary-title&gt;Vector-Borne and Zoonotic Diseases&lt;/secondary-title&gt;&lt;/titles&gt;&lt;periodical&gt;&lt;full-title&gt;Vector-Borne and Zoonotic Diseases&lt;/full-title&gt;&lt;/periodical&gt;&lt;pages&gt;291-300&lt;/pages&gt;&lt;volume&gt;11&lt;/volume&gt;&lt;number&gt;3&lt;/number&gt;&lt;dates&gt;&lt;year&gt;2011&lt;/year&gt;&lt;pub-dates&gt;&lt;date&gt;Mar&lt;/date&gt;&lt;/pub-dates&gt;&lt;/dates&gt;&lt;isbn&gt;1530-3667&lt;/isbn&gt;&lt;accession-num&gt;WOS:000288892200013&lt;/accession-num&gt;&lt;urls&gt;&lt;related-urls&gt;&lt;url&gt;&amp;lt;Go to ISI&amp;gt;://WOS:000288892200013&lt;/url&gt;&lt;/related-urls&gt;&lt;/urls&gt;&lt;electronic-resource-num&gt;10.1089/vbz.2009.0200&lt;/electronic-resource-num&gt;&lt;/record&gt;&lt;/Cite&gt;&lt;/EndNote&gt;</w:instrText>
            </w:r>
            <w:r w:rsidR="0084374A">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8</w:t>
            </w:r>
            <w:r w:rsidR="0084374A">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63B7A70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79006D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B64637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8" w:space="0" w:color="auto"/>
            </w:tcBorders>
            <w:shd w:val="clear" w:color="000000" w:fill="D9D9D9"/>
            <w:noWrap/>
            <w:vAlign w:val="bottom"/>
            <w:hideMark/>
          </w:tcPr>
          <w:p w14:paraId="2549A16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2A84EAF9"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66F904A" w14:textId="3C5455FA"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Tesh</w:t>
            </w:r>
            <w:proofErr w:type="spellEnd"/>
            <w:r w:rsidRPr="00454713">
              <w:rPr>
                <w:rFonts w:ascii="Calibri" w:eastAsia="Times New Roman" w:hAnsi="Calibri" w:cs="Calibri"/>
                <w:color w:val="000000"/>
                <w:sz w:val="20"/>
                <w:szCs w:val="20"/>
              </w:rPr>
              <w:t>, 1999</w:t>
            </w:r>
            <w:r w:rsidR="00400549">
              <w:rPr>
                <w:rFonts w:ascii="Calibri" w:eastAsia="Times New Roman" w:hAnsi="Calibri" w:cs="Calibri"/>
                <w:color w:val="000000"/>
                <w:sz w:val="20"/>
                <w:szCs w:val="20"/>
              </w:rPr>
              <w:t xml:space="preserve"> </w:t>
            </w:r>
            <w:r w:rsidR="00400549">
              <w:rPr>
                <w:rFonts w:ascii="Calibri" w:eastAsia="Times New Roman" w:hAnsi="Calibri" w:cs="Calibri"/>
                <w:color w:val="000000"/>
                <w:sz w:val="20"/>
                <w:szCs w:val="20"/>
              </w:rPr>
              <w:fldChar w:fldCharType="begin">
                <w:fldData xml:space="preserve">PEVuZE5vdGU+PENpdGU+PEF1dGhvcj5UZXNoPC9BdXRob3I+PFllYXI+MTk5OTwvWWVhcj48UmVj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Y3LTczPC9wYWdlcz48dm9sdW1l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UZXNoPC9BdXRob3I+PFllYXI+MTk5OTwvWWVhcj48UmVj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40054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19</w:t>
            </w:r>
            <w:r w:rsidR="0040054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0FF520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1DFACD0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39977FD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0411660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5BF1C222"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48371BA9" w14:textId="5F6D1A36"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Theilacker</w:t>
            </w:r>
            <w:proofErr w:type="spellEnd"/>
            <w:r w:rsidRPr="00454713">
              <w:rPr>
                <w:rFonts w:ascii="Calibri" w:eastAsia="Times New Roman" w:hAnsi="Calibri" w:cs="Calibri"/>
                <w:color w:val="000000"/>
                <w:sz w:val="20"/>
                <w:szCs w:val="20"/>
              </w:rPr>
              <w:t>, 2013</w:t>
            </w:r>
            <w:r w:rsidR="00980B02">
              <w:rPr>
                <w:rFonts w:ascii="Calibri" w:eastAsia="Times New Roman" w:hAnsi="Calibri" w:cs="Calibri"/>
                <w:color w:val="000000"/>
                <w:sz w:val="20"/>
                <w:szCs w:val="20"/>
              </w:rPr>
              <w:t xml:space="preserve"> </w:t>
            </w:r>
            <w:r w:rsidR="00980B02">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heilacker&lt;/Author&gt;&lt;Year&gt;2013&lt;/Year&gt;&lt;RecNum&gt;12806&lt;/RecNum&gt;&lt;DisplayText&gt;&lt;style face="superscript"&gt;120&lt;/style&gt;&lt;/DisplayText&gt;&lt;record&gt;&lt;rec-number&gt;12806&lt;/rec-number&gt;&lt;foreign-keys&gt;&lt;key app="EN" db-id="frrfets06e5a0heafz7xd2z0t0adafsw2fvz" timestamp="1611802355" guid="b8bd2125-b6b2-4217-9e0b-3a99d7549cda"&gt;12806&lt;/key&gt;&lt;/foreign-keys&gt;&lt;ref-type name="Journal Article"&gt;17&lt;/ref-type&gt;&lt;contributors&gt;&lt;authors&gt;&lt;author&gt;Theilacker, C.: Held, J.: Allering, L.: Emmerich, P.: Schmidt-Chanasit, J.: Kern, W. V.: Panning, M.&lt;/author&gt;&lt;/authors&gt;&lt;/contributors&gt;&lt;titles&gt;&lt;title&gt;Prolonged polyarthralgia in a German traveller with Mayaro virus infection without inflammatory correlates&lt;/title&gt;&lt;secondary-title&gt;Bmc Infectious Diseases&lt;/secondary-title&gt;&lt;/titles&gt;&lt;periodical&gt;&lt;full-title&gt;BMC Infect Dis&lt;/full-title&gt;&lt;abbr-1&gt;BMC infectious diseases&lt;/abbr-1&gt;&lt;/periodical&gt;&lt;volume&gt;13&lt;/volume&gt;&lt;dates&gt;&lt;year&gt;2013&lt;/year&gt;&lt;pub-dates&gt;&lt;date&gt;Aug&lt;/date&gt;&lt;/pub-dates&gt;&lt;/dates&gt;&lt;isbn&gt;1471-2334&lt;/isbn&gt;&lt;accession-num&gt;WOS:000323002800001&lt;/accession-num&gt;&lt;urls&gt;&lt;related-urls&gt;&lt;url&gt;&amp;lt;Go to ISI&amp;gt;://WOS:000323002800001&lt;/url&gt;&lt;/related-urls&gt;&lt;/urls&gt;&lt;custom7&gt;369&lt;/custom7&gt;&lt;electronic-resource-num&gt;10.1186/1471-2334-13-369&lt;/electronic-resource-num&gt;&lt;/record&gt;&lt;/Cite&gt;&lt;/EndNote&gt;</w:instrText>
            </w:r>
            <w:r w:rsidR="00980B02">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0</w:t>
            </w:r>
            <w:r w:rsidR="00980B02">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52D0DF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2C7E9CD2"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052EC1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583748D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21AD19E7"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64B17960" w14:textId="159B6BBA"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Torres, 2004</w:t>
            </w:r>
            <w:r w:rsidR="00E357D7">
              <w:rPr>
                <w:rFonts w:ascii="Calibri" w:eastAsia="Times New Roman" w:hAnsi="Calibri" w:cs="Calibri"/>
                <w:color w:val="000000"/>
                <w:sz w:val="20"/>
                <w:szCs w:val="20"/>
              </w:rPr>
              <w:t xml:space="preserve"> </w:t>
            </w:r>
            <w:r w:rsidR="00E357D7">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orres&lt;/Author&gt;&lt;Year&gt;2004&lt;/Year&gt;&lt;RecNum&gt;12969&lt;/RecNum&gt;&lt;DisplayText&gt;&lt;style face="superscript"&gt;121&lt;/style&gt;&lt;/DisplayText&gt;&lt;record&gt;&lt;rec-number&gt;12969&lt;/rec-number&gt;&lt;foreign-keys&gt;&lt;key app="EN" db-id="frrfets06e5a0heafz7xd2z0t0adafsw2fvz" timestamp="1611802356" guid="ba06d161-903a-4842-a339-8f5179ada17c"&gt;12969&lt;/key&gt;&lt;/foreign-keys&gt;&lt;ref-type name="Journal Article"&gt;17&lt;/ref-type&gt;&lt;contributors&gt;&lt;authors&gt;&lt;author&gt;Torres, J. R.: Russell, K. L.: Vasquez, C.: Barrera, R.: Tesh, R. B.: Salas, R.: Watts, D. M.&lt;/author&gt;&lt;/authors&gt;&lt;/contributors&gt;&lt;titles&gt;&lt;title&gt;Family cluster of Mayaro fever, Venezuela&lt;/title&gt;&lt;secondary-title&gt;Emerging Infectious Diseases&lt;/secondary-title&gt;&lt;/titles&gt;&lt;periodical&gt;&lt;full-title&gt;Emerging Infectious Diseases&lt;/full-title&gt;&lt;/periodical&gt;&lt;pages&gt;1304-1306&lt;/pages&gt;&lt;volume&gt;10&lt;/volume&gt;&lt;number&gt;7&lt;/number&gt;&lt;dates&gt;&lt;year&gt;2004&lt;/year&gt;&lt;pub-dates&gt;&lt;date&gt;Jul&lt;/date&gt;&lt;/pub-dates&gt;&lt;/dates&gt;&lt;isbn&gt;1080-6040&lt;/isbn&gt;&lt;accession-num&gt;WOS:000222456800020&lt;/accession-num&gt;&lt;urls&gt;&lt;related-urls&gt;&lt;url&gt;&amp;lt;Go to ISI&amp;gt;://WOS:000222456800020&lt;/url&gt;&lt;/related-urls&gt;&lt;/urls&gt;&lt;/record&gt;&lt;/Cite&gt;&lt;/EndNote&gt;</w:instrText>
            </w:r>
            <w:r w:rsidR="00E357D7">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1</w:t>
            </w:r>
            <w:r w:rsidR="00E357D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78A4EB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nil"/>
              <w:left w:val="nil"/>
              <w:bottom w:val="single" w:sz="4" w:space="0" w:color="auto"/>
              <w:right w:val="single" w:sz="4" w:space="0" w:color="auto"/>
            </w:tcBorders>
            <w:shd w:val="clear" w:color="000000" w:fill="D9D9D9"/>
            <w:noWrap/>
            <w:vAlign w:val="bottom"/>
            <w:hideMark/>
          </w:tcPr>
          <w:p w14:paraId="5FFA791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2704C43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8" w:space="0" w:color="auto"/>
            </w:tcBorders>
            <w:shd w:val="clear" w:color="000000" w:fill="FBAA77"/>
            <w:noWrap/>
            <w:vAlign w:val="bottom"/>
            <w:hideMark/>
          </w:tcPr>
          <w:p w14:paraId="7CE96AA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r>
      <w:tr w:rsidR="00454713" w:rsidRPr="00454713" w14:paraId="4A967716"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8C7845E" w14:textId="68AA1431"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Travassos</w:t>
            </w:r>
            <w:proofErr w:type="spellEnd"/>
            <w:r w:rsidRPr="00454713">
              <w:rPr>
                <w:rFonts w:ascii="Calibri" w:eastAsia="Times New Roman" w:hAnsi="Calibri" w:cs="Calibri"/>
                <w:color w:val="000000"/>
                <w:sz w:val="20"/>
                <w:szCs w:val="20"/>
              </w:rPr>
              <w:t xml:space="preserve"> da Rosa, 1998</w:t>
            </w:r>
            <w:r w:rsidR="00B93E03">
              <w:rPr>
                <w:rFonts w:ascii="Calibri" w:eastAsia="Times New Roman" w:hAnsi="Calibri" w:cs="Calibri"/>
                <w:color w:val="000000"/>
                <w:sz w:val="20"/>
                <w:szCs w:val="20"/>
              </w:rPr>
              <w:t xml:space="preserve"> </w:t>
            </w:r>
            <w:r w:rsidR="002144C4">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Travassos da Rosa&lt;/Author&gt;&lt;Year&gt;1998&lt;/Year&gt;&lt;RecNum&gt;541&lt;/RecNum&gt;&lt;DisplayText&gt;&lt;style face="superscript"&gt;122&lt;/style&gt;&lt;/DisplayText&gt;&lt;record&gt;&lt;rec-number&gt;541&lt;/rec-number&gt;&lt;foreign-keys&gt;&lt;key app="EN" db-id="frrfets06e5a0heafz7xd2z0t0adafsw2fvz" timestamp="1580911581" guid="70d3d327-edf6-4595-83f6-33f4fc0b3e0c"&gt;541&lt;/key&gt;&lt;/foreign-keys&gt;&lt;ref-type name="Book"&gt;6&lt;/ref-type&gt;&lt;contributors&gt;&lt;authors&gt;&lt;author&gt;Travassos da Rosa, A.P.:&lt;/author&gt;&lt;author&gt;Amelia, P.A.:&lt;/author&gt;&lt;author&gt;Vasconcelos, Pedro F.C.:&lt;/author&gt;&lt;author&gt;Travassos da Rosa, Jorge F.S.&lt;/author&gt;&lt;/authors&gt;&lt;/contributors&gt;&lt;titles&gt;&lt;title&gt;An overview of Arbovirology in Brazil and neighbouring countries.&lt;/title&gt;&lt;/titles&gt;&lt;pages&gt;296&lt;/pages&gt;&lt;dates&gt;&lt;year&gt;1998&lt;/year&gt;&lt;/dates&gt;&lt;pub-location&gt;Belem&lt;/pub-location&gt;&lt;publisher&gt;Instituto Evandro Chagas&lt;/publisher&gt;&lt;urls&gt;&lt;/urls&gt;&lt;/record&gt;&lt;/Cite&gt;&lt;/EndNote&gt;</w:instrText>
            </w:r>
            <w:r w:rsidR="002144C4">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2</w:t>
            </w:r>
            <w:r w:rsidR="002144C4">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692DCEA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1D5CF77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128D74A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8" w:space="0" w:color="auto"/>
            </w:tcBorders>
            <w:shd w:val="clear" w:color="000000" w:fill="D9D9D9"/>
            <w:noWrap/>
            <w:vAlign w:val="bottom"/>
            <w:hideMark/>
          </w:tcPr>
          <w:p w14:paraId="57C20DC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24ECDDDC"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96355E5" w14:textId="5CFFBCA9"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Troyes, 2006</w:t>
            </w:r>
            <w:r w:rsidR="0001568E">
              <w:rPr>
                <w:rFonts w:ascii="Calibri" w:eastAsia="Times New Roman" w:hAnsi="Calibri" w:cs="Calibri"/>
                <w:color w:val="000000"/>
                <w:sz w:val="20"/>
                <w:szCs w:val="20"/>
              </w:rPr>
              <w:t xml:space="preserve"> </w:t>
            </w:r>
            <w:r w:rsidR="0001568E">
              <w:rPr>
                <w:rFonts w:ascii="Calibri" w:eastAsia="Times New Roman" w:hAnsi="Calibri" w:cs="Calibri"/>
                <w:color w:val="000000"/>
                <w:sz w:val="20"/>
                <w:szCs w:val="20"/>
              </w:rPr>
              <w:fldChar w:fldCharType="begin">
                <w:fldData xml:space="preserve">PEVuZE5vdGU+PENpdGU+PEF1dGhvcj5Ucm95ZXMgUjwvQXV0aG9yPjxZZWFyPjIwMDY8L1llYXI+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Ucm95ZXMgUjwvQXV0aG9yPjxZZWFyPjIwMDY8L1llYXI+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01568E">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3</w:t>
            </w:r>
            <w:r w:rsidR="0001568E">
              <w:rPr>
                <w:rFonts w:ascii="Calibri" w:eastAsia="Times New Roman" w:hAnsi="Calibri" w:cs="Calibri"/>
                <w:color w:val="000000"/>
                <w:sz w:val="20"/>
                <w:szCs w:val="20"/>
              </w:rPr>
              <w:fldChar w:fldCharType="end"/>
            </w:r>
            <w:r w:rsidR="005E02B7">
              <w:rPr>
                <w:rFonts w:ascii="Calibri" w:eastAsia="Times New Roman" w:hAnsi="Calibri" w:cs="Calibri"/>
                <w:color w:val="000000"/>
                <w:sz w:val="20"/>
                <w:szCs w:val="20"/>
              </w:rPr>
              <w:t>*</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2E2EFE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71B7114"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12CDCA29"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nil"/>
              <w:left w:val="nil"/>
              <w:bottom w:val="single" w:sz="4" w:space="0" w:color="auto"/>
              <w:right w:val="single" w:sz="8" w:space="0" w:color="auto"/>
            </w:tcBorders>
            <w:shd w:val="clear" w:color="000000" w:fill="D9D9D9"/>
            <w:noWrap/>
            <w:vAlign w:val="bottom"/>
            <w:hideMark/>
          </w:tcPr>
          <w:p w14:paraId="7BD13BB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r>
      <w:tr w:rsidR="00454713" w:rsidRPr="00454713" w14:paraId="4429E91D"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E07F67F" w14:textId="50FF73AE"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Vieira, 2015</w:t>
            </w:r>
            <w:r w:rsidR="00400549">
              <w:rPr>
                <w:rFonts w:ascii="Calibri" w:eastAsia="Times New Roman" w:hAnsi="Calibri" w:cs="Calibri"/>
                <w:color w:val="000000"/>
                <w:sz w:val="20"/>
                <w:szCs w:val="20"/>
              </w:rPr>
              <w:t xml:space="preserve"> </w:t>
            </w:r>
            <w:r w:rsidR="00400549">
              <w:rPr>
                <w:rFonts w:ascii="Calibri" w:eastAsia="Times New Roman" w:hAnsi="Calibri" w:cs="Calibri"/>
                <w:color w:val="000000"/>
                <w:sz w:val="20"/>
                <w:szCs w:val="20"/>
              </w:rPr>
              <w:fldChar w:fldCharType="begin">
                <w:fldData xml:space="preserve">PEVuZE5vdGU+PENpdGU+PEF1dGhvcj5WaWVpcmE8L0F1dGhvcj48WWVhcj4yMDE1PC9ZZWFyPjxS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WaWVpcmE8L0F1dGhvcj48WWVhcj4yMDE1PC9ZZWFyPjxS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40054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4</w:t>
            </w:r>
            <w:r w:rsidR="0040054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02883B1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3F5053E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07AF7747"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17F854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45DE9F04"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16E0C70B" w14:textId="5FEBD371"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Vieira, 2020</w:t>
            </w:r>
            <w:r w:rsidR="00E357D7">
              <w:rPr>
                <w:rFonts w:ascii="Calibri" w:eastAsia="Times New Roman" w:hAnsi="Calibri" w:cs="Calibri"/>
                <w:color w:val="000000"/>
                <w:sz w:val="20"/>
                <w:szCs w:val="20"/>
              </w:rPr>
              <w:t xml:space="preserve"> </w:t>
            </w:r>
            <w:r w:rsidR="00E357D7">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Julia da Silva Pessoa Vieira&lt;/Author&gt;&lt;Year&gt;2020&lt;/Year&gt;&lt;RecNum&gt;3712&lt;/RecNum&gt;&lt;DisplayText&gt;&lt;style face="superscript"&gt;125&lt;/style&gt;&lt;/DisplayText&gt;&lt;record&gt;&lt;rec-number&gt;3712&lt;/rec-number&gt;&lt;foreign-keys&gt;&lt;key app="EN" db-id="frrfets06e5a0heafz7xd2z0t0adafsw2fvz" timestamp="1594592088" guid="1fd69817-214e-4242-a76e-4c61ed3939f3"&gt;3712&lt;/key&gt;&lt;/foreign-keys&gt;&lt;ref-type name="Journal Article"&gt;17&lt;/ref-type&gt;&lt;contributors&gt;&lt;authors&gt;&lt;author&gt;Julia da Silva Pessoa Vieira, C.&lt;/author&gt;&lt;author&gt;José Ferreira da Silva, D.&lt;/author&gt;&lt;author&gt;Rigotti Kubiszeski, J.&lt;/author&gt;&lt;author&gt;Ceschini Machado, L.&lt;/author&gt;&lt;author&gt;Pena, L. J.&lt;/author&gt;&lt;author&gt;Vieira de Morais Bronzoni, R.&lt;/author&gt;&lt;author&gt;da Luz Wallau, G.&lt;/author&gt;&lt;/authors&gt;&lt;/contributors&gt;&lt;auth-address&gt;Health Sciences Institute, Federal University of Mato Grosso, Sinop 78550-728, MT, Brazil.&amp;#xD;Aggeu Magalhães Institute, Oswaldo Cruz Foundation, Recife 50670-420, PE, Brazil.&lt;/auth-address&gt;&lt;titles&gt;&lt;title&gt;The Emergence of Chikungunya ECSA Lineage in a Mayaro Endemic Region on the Southern Border of the Amazon Forest&lt;/title&gt;&lt;secondary-title&gt;Trop Med Infect Dis&lt;/secondary-title&gt;&lt;/titles&gt;&lt;periodical&gt;&lt;full-title&gt;Trop Med Infect Dis&lt;/full-title&gt;&lt;/periodical&gt;&lt;volume&gt;5&lt;/volume&gt;&lt;number&gt;2&lt;/number&gt;&lt;edition&gt;2020/07/02&lt;/edition&gt;&lt;keywords&gt;&lt;keyword&gt;alphaviruses emergence&lt;/keyword&gt;&lt;keyword&gt;arbovirus&lt;/keyword&gt;&lt;keyword&gt;human infection&lt;/keyword&gt;&lt;keyword&gt;molecular epidemiology&lt;/keyword&gt;&lt;/keywords&gt;&lt;dates&gt;&lt;year&gt;2020&lt;/year&gt;&lt;pub-dates&gt;&lt;date&gt;Jun 26&lt;/date&gt;&lt;/pub-dates&gt;&lt;/dates&gt;&lt;isbn&gt;2414-6366&lt;/isbn&gt;&lt;accession-num&gt;32604785&lt;/accession-num&gt;&lt;urls&gt;&lt;/urls&gt;&lt;custom2&gt;PMC7345197&lt;/custom2&gt;&lt;electronic-resource-num&gt;10.3390/tropicalmed5020105&lt;/electronic-resource-num&gt;&lt;remote-database-provider&gt;NLM&lt;/remote-database-provider&gt;&lt;language&gt;eng&lt;/language&gt;&lt;/record&gt;&lt;/Cite&gt;&lt;/EndNote&gt;</w:instrText>
            </w:r>
            <w:r w:rsidR="00E357D7">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5</w:t>
            </w:r>
            <w:r w:rsidR="00E357D7">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4840ABBD"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74095B15"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4" w:space="0" w:color="auto"/>
            </w:tcBorders>
            <w:shd w:val="clear" w:color="000000" w:fill="FBAA77"/>
            <w:noWrap/>
            <w:vAlign w:val="bottom"/>
            <w:hideMark/>
          </w:tcPr>
          <w:p w14:paraId="25F82446"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3B945DC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72B1AEE8"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088742BC" w14:textId="1BF4C9F3"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WHO Report, 2020</w:t>
            </w:r>
            <w:r w:rsidR="002F1CC9">
              <w:rPr>
                <w:rFonts w:ascii="Calibri" w:eastAsia="Times New Roman" w:hAnsi="Calibri" w:cs="Calibri"/>
                <w:color w:val="000000"/>
                <w:sz w:val="20"/>
                <w:szCs w:val="20"/>
              </w:rPr>
              <w:t xml:space="preserve"> </w:t>
            </w:r>
            <w:r w:rsidR="002144C4">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World Health Organization&lt;/Author&gt;&lt;Year&gt;2020&lt;/Year&gt;&lt;RecNum&gt;5961&lt;/RecNum&gt;&lt;DisplayText&gt;&lt;style face="superscript"&gt;126&lt;/style&gt;&lt;/DisplayText&gt;&lt;record&gt;&lt;rec-number&gt;5961&lt;/rec-number&gt;&lt;foreign-keys&gt;&lt;key app="EN" db-id="frrfets06e5a0heafz7xd2z0t0adafsw2fvz" timestamp="1604604480" guid="9861e610-fd1e-40f3-9c38-8793c9a73c05"&gt;5961&lt;/key&gt;&lt;/foreign-keys&gt;&lt;ref-type name="Web Page"&gt;12&lt;/ref-type&gt;&lt;contributors&gt;&lt;authors&gt;&lt;author&gt;World Health Organization,&lt;/author&gt;&lt;/authors&gt;&lt;/contributors&gt;&lt;titles&gt;&lt;title&gt;Mayaro virus disease - French Guiana, France&lt;/title&gt;&lt;secondary-title&gt;Disease Outbreak News&lt;/secondary-title&gt;&lt;/titles&gt;&lt;volume&gt;2020&lt;/volume&gt;&lt;number&gt;November &lt;/number&gt;&lt;dates&gt;&lt;year&gt;2020&lt;/year&gt;&lt;/dates&gt;&lt;urls&gt;&lt;related-urls&gt;&lt;url&gt;https://www.who.int/csr/don/25-october-2020-mayaro-fever-french-guiana-france/en/&lt;/url&gt;&lt;/related-urls&gt;&lt;/urls&gt;&lt;/record&gt;&lt;/Cite&gt;&lt;/EndNote&gt;</w:instrText>
            </w:r>
            <w:r w:rsidR="002144C4">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6</w:t>
            </w:r>
            <w:r w:rsidR="002144C4">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4817D773"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55B1369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A88E4BA"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40BB762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311B9F3A" w14:textId="77777777" w:rsidTr="00984ED0">
        <w:trPr>
          <w:trHeight w:val="319"/>
        </w:trPr>
        <w:tc>
          <w:tcPr>
            <w:tcW w:w="3988" w:type="dxa"/>
            <w:tcBorders>
              <w:top w:val="nil"/>
              <w:left w:val="single" w:sz="8" w:space="0" w:color="auto"/>
              <w:bottom w:val="single" w:sz="4" w:space="0" w:color="auto"/>
              <w:right w:val="single" w:sz="4" w:space="0" w:color="auto"/>
            </w:tcBorders>
            <w:shd w:val="clear" w:color="auto" w:fill="auto"/>
            <w:noWrap/>
            <w:vAlign w:val="bottom"/>
            <w:hideMark/>
          </w:tcPr>
          <w:p w14:paraId="258FDF36" w14:textId="33ABBCED" w:rsidR="00454713" w:rsidRPr="00454713" w:rsidRDefault="00454713" w:rsidP="00454713">
            <w:pPr>
              <w:spacing w:after="0" w:line="240" w:lineRule="auto"/>
              <w:rPr>
                <w:rFonts w:ascii="Calibri" w:eastAsia="Times New Roman" w:hAnsi="Calibri" w:cs="Calibri"/>
                <w:color w:val="000000"/>
                <w:sz w:val="20"/>
                <w:szCs w:val="20"/>
              </w:rPr>
            </w:pPr>
            <w:r w:rsidRPr="00454713">
              <w:rPr>
                <w:rFonts w:ascii="Calibri" w:eastAsia="Times New Roman" w:hAnsi="Calibri" w:cs="Calibri"/>
                <w:color w:val="000000"/>
                <w:sz w:val="20"/>
                <w:szCs w:val="20"/>
              </w:rPr>
              <w:t>Woodall, 1967</w:t>
            </w:r>
            <w:r w:rsidR="00400549">
              <w:rPr>
                <w:rFonts w:ascii="Calibri" w:eastAsia="Times New Roman" w:hAnsi="Calibri" w:cs="Calibri"/>
                <w:color w:val="000000"/>
                <w:sz w:val="20"/>
                <w:szCs w:val="20"/>
              </w:rPr>
              <w:t xml:space="preserve"> </w:t>
            </w:r>
            <w:r w:rsidR="002F1CC9">
              <w:rPr>
                <w:rFonts w:ascii="Calibri" w:eastAsia="Times New Roman" w:hAnsi="Calibri" w:cs="Calibri"/>
                <w:color w:val="000000"/>
                <w:sz w:val="20"/>
                <w:szCs w:val="20"/>
              </w:rPr>
              <w:fldChar w:fldCharType="begin"/>
            </w:r>
            <w:r w:rsidR="0091788F">
              <w:rPr>
                <w:rFonts w:ascii="Calibri" w:eastAsia="Times New Roman" w:hAnsi="Calibri" w:cs="Calibri"/>
                <w:color w:val="000000"/>
                <w:sz w:val="20"/>
                <w:szCs w:val="20"/>
              </w:rPr>
              <w:instrText xml:space="preserve"> ADDIN EN.CITE &lt;EndNote&gt;&lt;Cite&gt;&lt;Author&gt;Woodall&lt;/Author&gt;&lt;Year&gt;1967&lt;/Year&gt;&lt;RecNum&gt;14002&lt;/RecNum&gt;&lt;DisplayText&gt;&lt;style face="superscript"&gt;127&lt;/style&gt;&lt;/DisplayText&gt;&lt;record&gt;&lt;rec-number&gt;14002&lt;/rec-number&gt;&lt;foreign-keys&gt;&lt;key app="EN" db-id="frrfets06e5a0heafz7xd2z0t0adafsw2fvz" timestamp="1626750245" guid="0fd6bac5-8c39-4a79-a6f8-952642486a3c"&gt;14002&lt;/key&gt;&lt;/foreign-keys&gt;&lt;ref-type name="Conference Paper"&gt;47&lt;/ref-type&gt;&lt;contributors&gt;&lt;authors&gt;&lt;author&gt;Woodall, J.P. &lt;/author&gt;&lt;/authors&gt;&lt;/contributors&gt;&lt;titles&gt;&lt;title&gt;Virus Research in Amazonia&lt;/title&gt;&lt;secondary-title&gt;Atas do Simpósio Sobre a Biota Amazônica&lt;/secondary-title&gt;&lt;/titles&gt;&lt;pages&gt;31-63&lt;/pages&gt;&lt;volume&gt;6&lt;/volume&gt;&lt;dates&gt;&lt;year&gt;1967&lt;/year&gt;&lt;/dates&gt;&lt;pub-location&gt;Para, Brazil&lt;/pub-location&gt;&lt;urls&gt;&lt;/urls&gt;&lt;/record&gt;&lt;/Cite&gt;&lt;/EndNote&gt;</w:instrText>
            </w:r>
            <w:r w:rsidR="002F1CC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7</w:t>
            </w:r>
            <w:r w:rsidR="002F1CC9">
              <w:rPr>
                <w:rFonts w:ascii="Calibri" w:eastAsia="Times New Roman" w:hAnsi="Calibri" w:cs="Calibri"/>
                <w:color w:val="000000"/>
                <w:sz w:val="20"/>
                <w:szCs w:val="20"/>
              </w:rPr>
              <w:fldChar w:fldCharType="end"/>
            </w:r>
          </w:p>
        </w:tc>
        <w:tc>
          <w:tcPr>
            <w:tcW w:w="1728" w:type="dxa"/>
            <w:tcBorders>
              <w:top w:val="nil"/>
              <w:left w:val="nil"/>
              <w:bottom w:val="single" w:sz="4" w:space="0" w:color="auto"/>
              <w:right w:val="single" w:sz="4" w:space="0" w:color="auto"/>
            </w:tcBorders>
            <w:shd w:val="clear" w:color="000000" w:fill="D9D9D9"/>
            <w:noWrap/>
            <w:vAlign w:val="bottom"/>
            <w:hideMark/>
          </w:tcPr>
          <w:p w14:paraId="1B72E7DF"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223613E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nil"/>
              <w:left w:val="nil"/>
              <w:bottom w:val="single" w:sz="4" w:space="0" w:color="auto"/>
              <w:right w:val="single" w:sz="4" w:space="0" w:color="auto"/>
            </w:tcBorders>
            <w:shd w:val="clear" w:color="000000" w:fill="D9D9D9"/>
            <w:noWrap/>
            <w:vAlign w:val="bottom"/>
            <w:hideMark/>
          </w:tcPr>
          <w:p w14:paraId="0FA6601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N/A</w:t>
            </w:r>
          </w:p>
        </w:tc>
        <w:tc>
          <w:tcPr>
            <w:tcW w:w="1728" w:type="dxa"/>
            <w:tcBorders>
              <w:top w:val="single" w:sz="4" w:space="0" w:color="auto"/>
              <w:left w:val="single" w:sz="4" w:space="0" w:color="auto"/>
              <w:bottom w:val="single" w:sz="4" w:space="0" w:color="auto"/>
              <w:right w:val="single" w:sz="8" w:space="0" w:color="auto"/>
            </w:tcBorders>
            <w:shd w:val="clear" w:color="000000" w:fill="63BE7B"/>
            <w:noWrap/>
            <w:vAlign w:val="bottom"/>
            <w:hideMark/>
          </w:tcPr>
          <w:p w14:paraId="7CC1C7D1"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r w:rsidR="00454713" w:rsidRPr="00454713" w14:paraId="140077B4" w14:textId="77777777" w:rsidTr="00984ED0">
        <w:trPr>
          <w:trHeight w:val="319"/>
        </w:trPr>
        <w:tc>
          <w:tcPr>
            <w:tcW w:w="3988" w:type="dxa"/>
            <w:tcBorders>
              <w:top w:val="nil"/>
              <w:left w:val="single" w:sz="8" w:space="0" w:color="auto"/>
              <w:bottom w:val="single" w:sz="8" w:space="0" w:color="auto"/>
              <w:right w:val="single" w:sz="4" w:space="0" w:color="auto"/>
            </w:tcBorders>
            <w:shd w:val="clear" w:color="auto" w:fill="auto"/>
            <w:noWrap/>
            <w:vAlign w:val="bottom"/>
            <w:hideMark/>
          </w:tcPr>
          <w:p w14:paraId="0BB8491E" w14:textId="72318203" w:rsidR="00454713" w:rsidRPr="00454713" w:rsidRDefault="00454713" w:rsidP="00454713">
            <w:pPr>
              <w:spacing w:after="0" w:line="240" w:lineRule="auto"/>
              <w:rPr>
                <w:rFonts w:ascii="Calibri" w:eastAsia="Times New Roman" w:hAnsi="Calibri" w:cs="Calibri"/>
                <w:color w:val="000000"/>
                <w:sz w:val="20"/>
                <w:szCs w:val="20"/>
              </w:rPr>
            </w:pPr>
            <w:proofErr w:type="spellStart"/>
            <w:r w:rsidRPr="00454713">
              <w:rPr>
                <w:rFonts w:ascii="Calibri" w:eastAsia="Times New Roman" w:hAnsi="Calibri" w:cs="Calibri"/>
                <w:color w:val="000000"/>
                <w:sz w:val="20"/>
                <w:szCs w:val="20"/>
              </w:rPr>
              <w:t>Zuchi</w:t>
            </w:r>
            <w:proofErr w:type="spellEnd"/>
            <w:r w:rsidRPr="00454713">
              <w:rPr>
                <w:rFonts w:ascii="Calibri" w:eastAsia="Times New Roman" w:hAnsi="Calibri" w:cs="Calibri"/>
                <w:color w:val="000000"/>
                <w:sz w:val="20"/>
                <w:szCs w:val="20"/>
              </w:rPr>
              <w:t>, 2014</w:t>
            </w:r>
            <w:r w:rsidR="00400549">
              <w:rPr>
                <w:rFonts w:ascii="Calibri" w:eastAsia="Times New Roman" w:hAnsi="Calibri" w:cs="Calibri"/>
                <w:color w:val="000000"/>
                <w:sz w:val="20"/>
                <w:szCs w:val="20"/>
              </w:rPr>
              <w:t xml:space="preserve"> </w:t>
            </w:r>
            <w:r w:rsidR="00400549">
              <w:rPr>
                <w:rFonts w:ascii="Calibri" w:eastAsia="Times New Roman" w:hAnsi="Calibri" w:cs="Calibri"/>
                <w:color w:val="000000"/>
                <w:sz w:val="20"/>
                <w:szCs w:val="20"/>
              </w:rPr>
              <w:fldChar w:fldCharType="begin">
                <w:fldData xml:space="preserve">PEVuZE5vdGU+PENpdGU+PEF1dGhvcj5adWNoaTwvQXV0aG9yPjxZZWFyPjIwMTQ8L1llYXI+PFJl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</w:fldData>
              </w:fldChar>
            </w:r>
            <w:r w:rsidR="0091788F">
              <w:rPr>
                <w:rFonts w:ascii="Calibri" w:eastAsia="Times New Roman" w:hAnsi="Calibri" w:cs="Calibri"/>
                <w:color w:val="000000"/>
                <w:sz w:val="20"/>
                <w:szCs w:val="20"/>
              </w:rPr>
              <w:instrText xml:space="preserve"> ADDIN EN.CITE </w:instrText>
            </w:r>
            <w:r w:rsidR="0091788F">
              <w:rPr>
                <w:rFonts w:ascii="Calibri" w:eastAsia="Times New Roman" w:hAnsi="Calibri" w:cs="Calibri"/>
                <w:color w:val="000000"/>
                <w:sz w:val="20"/>
                <w:szCs w:val="20"/>
              </w:rPr>
              <w:fldChar w:fldCharType="begin">
                <w:fldData xml:space="preserve">PEVuZE5vdGU+PENpdGU+PEF1dGhvcj5adWNoaTwvQXV0aG9yPjxZZWFyPjIwMTQ8L1llYXI+PFJl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</w:fldData>
              </w:fldChar>
            </w:r>
            <w:r w:rsidR="0091788F">
              <w:rPr>
                <w:rFonts w:ascii="Calibri" w:eastAsia="Times New Roman" w:hAnsi="Calibri" w:cs="Calibri"/>
                <w:color w:val="000000"/>
                <w:sz w:val="20"/>
                <w:szCs w:val="20"/>
              </w:rPr>
              <w:instrText xml:space="preserve"> ADDIN EN.CITE.DATA </w:instrText>
            </w:r>
            <w:r w:rsidR="0091788F">
              <w:rPr>
                <w:rFonts w:ascii="Calibri" w:eastAsia="Times New Roman" w:hAnsi="Calibri" w:cs="Calibri"/>
                <w:color w:val="000000"/>
                <w:sz w:val="20"/>
                <w:szCs w:val="20"/>
              </w:rPr>
            </w:r>
            <w:r w:rsidR="0091788F">
              <w:rPr>
                <w:rFonts w:ascii="Calibri" w:eastAsia="Times New Roman" w:hAnsi="Calibri" w:cs="Calibri"/>
                <w:color w:val="000000"/>
                <w:sz w:val="20"/>
                <w:szCs w:val="20"/>
              </w:rPr>
              <w:fldChar w:fldCharType="end"/>
            </w:r>
            <w:r w:rsidR="00400549">
              <w:rPr>
                <w:rFonts w:ascii="Calibri" w:eastAsia="Times New Roman" w:hAnsi="Calibri" w:cs="Calibri"/>
                <w:color w:val="000000"/>
                <w:sz w:val="20"/>
                <w:szCs w:val="20"/>
              </w:rPr>
              <w:fldChar w:fldCharType="separate"/>
            </w:r>
            <w:r w:rsidR="0091788F" w:rsidRPr="0091788F">
              <w:rPr>
                <w:rFonts w:ascii="Calibri" w:eastAsia="Times New Roman" w:hAnsi="Calibri" w:cs="Calibri"/>
                <w:noProof/>
                <w:color w:val="000000"/>
                <w:sz w:val="20"/>
                <w:szCs w:val="20"/>
                <w:vertAlign w:val="superscript"/>
              </w:rPr>
              <w:t>128</w:t>
            </w:r>
            <w:r w:rsidR="00400549">
              <w:rPr>
                <w:rFonts w:ascii="Calibri" w:eastAsia="Times New Roman" w:hAnsi="Calibri" w:cs="Calibri"/>
                <w:color w:val="000000"/>
                <w:sz w:val="20"/>
                <w:szCs w:val="20"/>
              </w:rPr>
              <w:fldChar w:fldCharType="end"/>
            </w:r>
          </w:p>
        </w:tc>
        <w:tc>
          <w:tcPr>
            <w:tcW w:w="1728" w:type="dxa"/>
            <w:tcBorders>
              <w:top w:val="single" w:sz="4" w:space="0" w:color="auto"/>
              <w:left w:val="single" w:sz="4" w:space="0" w:color="auto"/>
              <w:bottom w:val="single" w:sz="8" w:space="0" w:color="auto"/>
              <w:right w:val="single" w:sz="4" w:space="0" w:color="auto"/>
            </w:tcBorders>
            <w:shd w:val="clear" w:color="000000" w:fill="FBAA77"/>
            <w:noWrap/>
            <w:vAlign w:val="bottom"/>
            <w:hideMark/>
          </w:tcPr>
          <w:p w14:paraId="37D9BD98"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2</w:t>
            </w:r>
          </w:p>
        </w:tc>
        <w:tc>
          <w:tcPr>
            <w:tcW w:w="1728"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374B44D0"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8" w:space="0" w:color="auto"/>
              <w:right w:val="single" w:sz="4" w:space="0" w:color="auto"/>
            </w:tcBorders>
            <w:shd w:val="clear" w:color="000000" w:fill="63BE7B"/>
            <w:noWrap/>
            <w:vAlign w:val="bottom"/>
            <w:hideMark/>
          </w:tcPr>
          <w:p w14:paraId="5D9BBC2C"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c>
          <w:tcPr>
            <w:tcW w:w="1728" w:type="dxa"/>
            <w:tcBorders>
              <w:top w:val="single" w:sz="4" w:space="0" w:color="auto"/>
              <w:left w:val="single" w:sz="4" w:space="0" w:color="auto"/>
              <w:bottom w:val="single" w:sz="8" w:space="0" w:color="auto"/>
              <w:right w:val="single" w:sz="8" w:space="0" w:color="auto"/>
            </w:tcBorders>
            <w:shd w:val="clear" w:color="000000" w:fill="63BE7B"/>
            <w:noWrap/>
            <w:vAlign w:val="bottom"/>
            <w:hideMark/>
          </w:tcPr>
          <w:p w14:paraId="3A8ED14E" w14:textId="77777777" w:rsidR="00454713" w:rsidRPr="00454713" w:rsidRDefault="00454713" w:rsidP="00454713">
            <w:pPr>
              <w:spacing w:after="0" w:line="240" w:lineRule="auto"/>
              <w:jc w:val="center"/>
              <w:rPr>
                <w:rFonts w:ascii="Calibri" w:eastAsia="Times New Roman" w:hAnsi="Calibri" w:cs="Calibri"/>
                <w:b/>
                <w:bCs/>
                <w:color w:val="000000"/>
              </w:rPr>
            </w:pPr>
            <w:r w:rsidRPr="00454713">
              <w:rPr>
                <w:rFonts w:ascii="Calibri" w:eastAsia="Times New Roman" w:hAnsi="Calibri" w:cs="Calibri"/>
                <w:b/>
                <w:bCs/>
                <w:color w:val="000000"/>
              </w:rPr>
              <w:t>3</w:t>
            </w:r>
          </w:p>
        </w:tc>
      </w:tr>
    </w:tbl>
    <w:p w14:paraId="78912ABE" w14:textId="5C3A6742" w:rsidR="00454713" w:rsidRPr="00922542" w:rsidRDefault="0063595E" w:rsidP="00922542">
      <w:pPr>
        <w:spacing w:after="0" w:line="240" w:lineRule="auto"/>
        <w:rPr>
          <w:sz w:val="18"/>
          <w:szCs w:val="18"/>
        </w:rPr>
      </w:pPr>
      <w:r w:rsidRPr="00922542">
        <w:rPr>
          <w:sz w:val="18"/>
          <w:szCs w:val="18"/>
        </w:rPr>
        <w:t>*</w:t>
      </w:r>
      <w:r w:rsidR="00922542" w:rsidRPr="00922542">
        <w:rPr>
          <w:sz w:val="18"/>
          <w:szCs w:val="18"/>
        </w:rPr>
        <w:t xml:space="preserve"> Article was included in systematic review, but no MAYV-positive samples </w:t>
      </w:r>
      <w:r w:rsidR="00CA0942">
        <w:rPr>
          <w:sz w:val="18"/>
          <w:szCs w:val="18"/>
        </w:rPr>
        <w:t>we</w:t>
      </w:r>
      <w:r w:rsidR="00922542" w:rsidRPr="00922542">
        <w:rPr>
          <w:sz w:val="18"/>
          <w:szCs w:val="18"/>
        </w:rPr>
        <w:t>re reported. Therefore, there are no</w:t>
      </w:r>
      <w:r w:rsidR="008B3B9F">
        <w:rPr>
          <w:sz w:val="18"/>
          <w:szCs w:val="18"/>
        </w:rPr>
        <w:t xml:space="preserve"> </w:t>
      </w:r>
      <w:r w:rsidR="00922542" w:rsidRPr="00922542">
        <w:rPr>
          <w:sz w:val="18"/>
          <w:szCs w:val="18"/>
        </w:rPr>
        <w:t xml:space="preserve">georeferences associated with this record. </w:t>
      </w:r>
    </w:p>
    <w:p w14:paraId="09D29690" w14:textId="12153D76" w:rsidR="00400549" w:rsidRPr="00922542" w:rsidRDefault="00922542" w:rsidP="00922542">
      <w:pPr>
        <w:spacing w:after="0" w:line="240" w:lineRule="auto"/>
        <w:rPr>
          <w:sz w:val="18"/>
          <w:szCs w:val="18"/>
        </w:rPr>
      </w:pPr>
      <w:r w:rsidRPr="00922542">
        <w:rPr>
          <w:sz w:val="18"/>
          <w:szCs w:val="18"/>
          <w:vertAlign w:val="superscript"/>
        </w:rPr>
        <w:t>#</w:t>
      </w:r>
      <w:r w:rsidRPr="00922542">
        <w:rPr>
          <w:sz w:val="18"/>
          <w:szCs w:val="18"/>
        </w:rPr>
        <w:t xml:space="preserve"> Article is no longer available online.</w:t>
      </w:r>
    </w:p>
    <w:p w14:paraId="294F64C0" w14:textId="65D8E6B3" w:rsidR="00400549" w:rsidRDefault="00400549"/>
    <w:p w14:paraId="4D174FC5" w14:textId="125C243E" w:rsidR="00400549" w:rsidRDefault="00400549"/>
    <w:p w14:paraId="73E712AC" w14:textId="02C43A83" w:rsidR="00400549" w:rsidRDefault="00400549"/>
    <w:p w14:paraId="1A787EB9" w14:textId="0C4A4F49" w:rsidR="00400549" w:rsidRDefault="00400549"/>
    <w:p w14:paraId="25B45965" w14:textId="77777777" w:rsidR="0091788F" w:rsidRPr="0091788F" w:rsidRDefault="00400549" w:rsidP="0091788F">
      <w:pPr>
        <w:pStyle w:val="EndNoteBibliography"/>
        <w:spacing w:after="240"/>
      </w:pPr>
      <w:r>
        <w:lastRenderedPageBreak/>
        <w:fldChar w:fldCharType="begin"/>
      </w:r>
      <w:r>
        <w:instrText xml:space="preserve"> ADDIN EN.REFLIST </w:instrText>
      </w:r>
      <w:r>
        <w:fldChar w:fldCharType="separate"/>
      </w:r>
      <w:r w:rsidR="0091788F" w:rsidRPr="0091788F">
        <w:t>1</w:t>
      </w:r>
      <w:r w:rsidR="0091788F" w:rsidRPr="0091788F">
        <w:tab/>
        <w:t>Abad-Franch, F.</w:t>
      </w:r>
      <w:r w:rsidR="0091788F" w:rsidRPr="0091788F">
        <w:rPr>
          <w:i/>
        </w:rPr>
        <w:t xml:space="preserve"> et al.</w:t>
      </w:r>
      <w:r w:rsidR="0091788F" w:rsidRPr="0091788F">
        <w:t xml:space="preserve"> Mayaro virus infection in amazonia: a multimodel inference approach to risk factor assessment. </w:t>
      </w:r>
      <w:r w:rsidR="0091788F" w:rsidRPr="0091788F">
        <w:rPr>
          <w:i/>
        </w:rPr>
        <w:t>PLoS Negl Trop Dis</w:t>
      </w:r>
      <w:r w:rsidR="0091788F" w:rsidRPr="0091788F">
        <w:t xml:space="preserve"> </w:t>
      </w:r>
      <w:r w:rsidR="0091788F" w:rsidRPr="0091788F">
        <w:rPr>
          <w:b/>
        </w:rPr>
        <w:t>6</w:t>
      </w:r>
      <w:r w:rsidR="0091788F" w:rsidRPr="0091788F">
        <w:t>, e1846, doi:10.1371/journal.pntd.0001846 (2012).</w:t>
      </w:r>
    </w:p>
    <w:p w14:paraId="711207DF" w14:textId="77777777" w:rsidR="0091788F" w:rsidRPr="0091788F" w:rsidRDefault="0091788F" w:rsidP="0091788F">
      <w:pPr>
        <w:pStyle w:val="EndNoteBibliography"/>
        <w:spacing w:after="240"/>
      </w:pPr>
      <w:r w:rsidRPr="0091788F">
        <w:t>2</w:t>
      </w:r>
      <w:r w:rsidRPr="0091788F">
        <w:tab/>
        <w:t xml:space="preserve">Abrantes, G. R. </w:t>
      </w:r>
      <w:r w:rsidRPr="0091788F">
        <w:rPr>
          <w:i/>
        </w:rPr>
        <w:t>Métodos diagnósticos para o vírus mayaro: revisão sistemática e avaliação molecular em pacientes arbovirose like em unidade municipal de sáude de Goiânia-Goiás.</w:t>
      </w:r>
      <w:r w:rsidRPr="0091788F">
        <w:t xml:space="preserve"> Mestrado em Genética e Biologia Molecular thesis, Universidade Federal de Goiás, (2020).</w:t>
      </w:r>
    </w:p>
    <w:p w14:paraId="057FA80F" w14:textId="77777777" w:rsidR="0091788F" w:rsidRPr="0091788F" w:rsidRDefault="0091788F" w:rsidP="0091788F">
      <w:pPr>
        <w:pStyle w:val="EndNoteBibliography"/>
        <w:spacing w:after="240"/>
      </w:pPr>
      <w:r w:rsidRPr="0091788F">
        <w:t>3</w:t>
      </w:r>
      <w:r w:rsidRPr="0091788F">
        <w:tab/>
        <w:t>Aguilar-Luis, M. A.</w:t>
      </w:r>
      <w:r w:rsidRPr="0091788F">
        <w:rPr>
          <w:i/>
        </w:rPr>
        <w:t xml:space="preserve"> et al.</w:t>
      </w:r>
      <w:r w:rsidRPr="0091788F">
        <w:t xml:space="preserve"> An emerging public health threat: Mayaro virus increases its distribution in Peru. </w:t>
      </w:r>
      <w:r w:rsidRPr="0091788F">
        <w:rPr>
          <w:i/>
        </w:rPr>
        <w:t>Int J Infect Dis</w:t>
      </w:r>
      <w:r w:rsidRPr="0091788F">
        <w:t xml:space="preserve"> </w:t>
      </w:r>
      <w:r w:rsidRPr="0091788F">
        <w:rPr>
          <w:b/>
        </w:rPr>
        <w:t>92</w:t>
      </w:r>
      <w:r w:rsidRPr="0091788F">
        <w:t>, 253-258, doi:10.1016/j.ijid.2020.01.024 (2020).</w:t>
      </w:r>
    </w:p>
    <w:p w14:paraId="11B9388C" w14:textId="77777777" w:rsidR="0091788F" w:rsidRPr="0091788F" w:rsidRDefault="0091788F" w:rsidP="0091788F">
      <w:pPr>
        <w:pStyle w:val="EndNoteBibliography"/>
        <w:spacing w:after="240"/>
      </w:pPr>
      <w:r w:rsidRPr="0091788F">
        <w:t>4</w:t>
      </w:r>
      <w:r w:rsidRPr="0091788F">
        <w:tab/>
        <w:t>Aguilar-Luis, M. A.</w:t>
      </w:r>
      <w:r w:rsidRPr="0091788F">
        <w:rPr>
          <w:i/>
        </w:rPr>
        <w:t xml:space="preserve"> et al.</w:t>
      </w:r>
      <w:r w:rsidRPr="0091788F">
        <w:t xml:space="preserve"> A silent public health threat: emergence of Mayaro virus and co-infection with Dengue in Peru. </w:t>
      </w:r>
      <w:r w:rsidRPr="0091788F">
        <w:rPr>
          <w:i/>
        </w:rPr>
        <w:t>BMC Res Notes</w:t>
      </w:r>
      <w:r w:rsidRPr="0091788F">
        <w:t xml:space="preserve"> </w:t>
      </w:r>
      <w:r w:rsidRPr="0091788F">
        <w:rPr>
          <w:b/>
        </w:rPr>
        <w:t>14</w:t>
      </w:r>
      <w:r w:rsidRPr="0091788F">
        <w:t>, 29, doi:10.1186/s13104-021-05444-8 (2021).</w:t>
      </w:r>
    </w:p>
    <w:p w14:paraId="67258074" w14:textId="77777777" w:rsidR="0091788F" w:rsidRPr="0091788F" w:rsidRDefault="0091788F" w:rsidP="0091788F">
      <w:pPr>
        <w:pStyle w:val="EndNoteBibliography"/>
        <w:spacing w:after="240"/>
      </w:pPr>
      <w:r w:rsidRPr="0091788F">
        <w:t>5</w:t>
      </w:r>
      <w:r w:rsidRPr="0091788F">
        <w:tab/>
        <w:t>Alva-Urcia, C.</w:t>
      </w:r>
      <w:r w:rsidRPr="0091788F">
        <w:rPr>
          <w:i/>
        </w:rPr>
        <w:t xml:space="preserve"> et al.</w:t>
      </w:r>
      <w:r w:rsidRPr="0091788F">
        <w:t xml:space="preserve"> Emerging and reemerging arboviruses: A new threat in Eastern Peru. </w:t>
      </w:r>
      <w:r w:rsidRPr="0091788F">
        <w:rPr>
          <w:i/>
        </w:rPr>
        <w:t>PloS One</w:t>
      </w:r>
      <w:r w:rsidRPr="0091788F">
        <w:t xml:space="preserve"> </w:t>
      </w:r>
      <w:r w:rsidRPr="0091788F">
        <w:rPr>
          <w:b/>
        </w:rPr>
        <w:t>12</w:t>
      </w:r>
      <w:r w:rsidRPr="0091788F">
        <w:t>, e0187897, doi:10.1371/journal.pone.0187897 (2017).</w:t>
      </w:r>
    </w:p>
    <w:p w14:paraId="554110EB" w14:textId="77777777" w:rsidR="0091788F" w:rsidRPr="0091788F" w:rsidRDefault="0091788F" w:rsidP="0091788F">
      <w:pPr>
        <w:pStyle w:val="EndNoteBibliography"/>
        <w:spacing w:after="240"/>
      </w:pPr>
      <w:r w:rsidRPr="0091788F">
        <w:t>6</w:t>
      </w:r>
      <w:r w:rsidRPr="0091788F">
        <w:tab/>
        <w:t xml:space="preserve">Anderson, C. R., Downs, W. G., Wattley, G. H., Ahin, N. W. &amp; Reese, A. A. Mayaro virus: a new human disease agent. II. Isolation from blood of patients in Trinidad, B.W.I. </w:t>
      </w:r>
      <w:r w:rsidRPr="0091788F">
        <w:rPr>
          <w:i/>
        </w:rPr>
        <w:t>Am J Trop Med Hyg</w:t>
      </w:r>
      <w:r w:rsidRPr="0091788F">
        <w:t xml:space="preserve"> </w:t>
      </w:r>
      <w:r w:rsidRPr="0091788F">
        <w:rPr>
          <w:b/>
        </w:rPr>
        <w:t>6</w:t>
      </w:r>
      <w:r w:rsidRPr="0091788F">
        <w:t>, 1012-1016, doi:10.4269/ajtmh.1957.6.1012 (1957).</w:t>
      </w:r>
    </w:p>
    <w:p w14:paraId="606611FF" w14:textId="77777777" w:rsidR="0091788F" w:rsidRPr="0091788F" w:rsidRDefault="0091788F" w:rsidP="0091788F">
      <w:pPr>
        <w:pStyle w:val="EndNoteBibliography"/>
        <w:spacing w:after="240"/>
      </w:pPr>
      <w:r w:rsidRPr="0091788F">
        <w:t>7</w:t>
      </w:r>
      <w:r w:rsidRPr="0091788F">
        <w:tab/>
        <w:t>Auguste, A. J.</w:t>
      </w:r>
      <w:r w:rsidRPr="0091788F">
        <w:rPr>
          <w:i/>
        </w:rPr>
        <w:t xml:space="preserve"> et al.</w:t>
      </w:r>
      <w:r w:rsidRPr="0091788F">
        <w:t xml:space="preserve"> Evolutionary and Ecological Characterization of Mayaro Virus Strains Isolated during an Outbreak, Venezuela, 2010. </w:t>
      </w:r>
      <w:r w:rsidRPr="0091788F">
        <w:rPr>
          <w:i/>
        </w:rPr>
        <w:t>Emerg Infect Dis</w:t>
      </w:r>
      <w:r w:rsidRPr="0091788F">
        <w:t xml:space="preserve"> </w:t>
      </w:r>
      <w:r w:rsidRPr="0091788F">
        <w:rPr>
          <w:b/>
        </w:rPr>
        <w:t>21</w:t>
      </w:r>
      <w:r w:rsidRPr="0091788F">
        <w:t>, 1742-1750, doi:10.3201/eid2110.141660 (2015).</w:t>
      </w:r>
    </w:p>
    <w:p w14:paraId="073C213B" w14:textId="77777777" w:rsidR="0091788F" w:rsidRPr="0091788F" w:rsidRDefault="0091788F" w:rsidP="0091788F">
      <w:pPr>
        <w:pStyle w:val="EndNoteBibliography"/>
        <w:spacing w:after="240"/>
      </w:pPr>
      <w:r w:rsidRPr="0091788F">
        <w:t>8</w:t>
      </w:r>
      <w:r w:rsidRPr="0091788F">
        <w:tab/>
        <w:t>Azevedo, R. S.</w:t>
      </w:r>
      <w:r w:rsidRPr="0091788F">
        <w:rPr>
          <w:i/>
        </w:rPr>
        <w:t xml:space="preserve"> et al.</w:t>
      </w:r>
      <w:r w:rsidRPr="0091788F">
        <w:t xml:space="preserve"> Mayaro fever virus, Brazilian amazon. </w:t>
      </w:r>
      <w:r w:rsidRPr="0091788F">
        <w:rPr>
          <w:i/>
        </w:rPr>
        <w:t>Emerg Infect Dis</w:t>
      </w:r>
      <w:r w:rsidRPr="0091788F">
        <w:t xml:space="preserve"> </w:t>
      </w:r>
      <w:r w:rsidRPr="0091788F">
        <w:rPr>
          <w:b/>
        </w:rPr>
        <w:t>15</w:t>
      </w:r>
      <w:r w:rsidRPr="0091788F">
        <w:t>, 1830, doi:10.3201/eid1511.090461 (2009).</w:t>
      </w:r>
    </w:p>
    <w:p w14:paraId="563445C3" w14:textId="77777777" w:rsidR="0091788F" w:rsidRPr="0091788F" w:rsidRDefault="0091788F" w:rsidP="0091788F">
      <w:pPr>
        <w:pStyle w:val="EndNoteBibliography"/>
        <w:spacing w:after="240"/>
      </w:pPr>
      <w:r w:rsidRPr="0091788F">
        <w:t>9</w:t>
      </w:r>
      <w:r w:rsidRPr="0091788F">
        <w:tab/>
        <w:t xml:space="preserve">Baia, L. d. N. N. F. </w:t>
      </w:r>
      <w:r w:rsidRPr="0091788F">
        <w:rPr>
          <w:i/>
        </w:rPr>
        <w:t>Estudo epidemiológico de patógenos emergentes e reemergentes na população humana no município de Santa Bárbara do Pará, Brasil.</w:t>
      </w:r>
      <w:r w:rsidRPr="0091788F">
        <w:t xml:space="preserve"> Mestrado em Virologia thesis, Instituto Evandro Chagas, (2017).</w:t>
      </w:r>
    </w:p>
    <w:p w14:paraId="6F2906A9" w14:textId="77777777" w:rsidR="0091788F" w:rsidRPr="0091788F" w:rsidRDefault="0091788F" w:rsidP="0091788F">
      <w:pPr>
        <w:pStyle w:val="EndNoteBibliography"/>
        <w:spacing w:after="240"/>
      </w:pPr>
      <w:r w:rsidRPr="0091788F">
        <w:t>10</w:t>
      </w:r>
      <w:r w:rsidRPr="0091788F">
        <w:tab/>
        <w:t xml:space="preserve">Barbosa, L. S. </w:t>
      </w:r>
      <w:r w:rsidRPr="0091788F">
        <w:rPr>
          <w:i/>
        </w:rPr>
        <w:t>Características clínicas, epidemiológicas e perfil de citocinas em pacientes naturalmente infectados pelo dengue, zika ou coinfectados durante a epidemia de 2016, Mato Grosso do Sul, Brasil</w:t>
      </w:r>
      <w:r w:rsidRPr="0091788F">
        <w:t xml:space="preserve"> Mestrado em Medicina Tropical thesis, Instituto Oswaldo Cruz, Fundação Oswaldo Cruz, (2018).</w:t>
      </w:r>
    </w:p>
    <w:p w14:paraId="32BDBFA3" w14:textId="77777777" w:rsidR="0091788F" w:rsidRPr="0091788F" w:rsidRDefault="0091788F" w:rsidP="0091788F">
      <w:pPr>
        <w:pStyle w:val="EndNoteBibliography"/>
        <w:spacing w:after="240"/>
      </w:pPr>
      <w:r w:rsidRPr="0091788F">
        <w:t>11</w:t>
      </w:r>
      <w:r w:rsidRPr="0091788F">
        <w:tab/>
        <w:t xml:space="preserve">Barros, E. L. T. </w:t>
      </w:r>
      <w:r w:rsidRPr="0091788F">
        <w:rPr>
          <w:i/>
        </w:rPr>
        <w:t xml:space="preserve">Caracterização molecular de Chikungunya virus e investigação dos arbovírus Dengue virus e Mayaro virus no estado do Piauí </w:t>
      </w:r>
      <w:r w:rsidRPr="0091788F">
        <w:t>Mestre em Ciências Biomédicas thesis, Universidade Federal do Piauí, (2018).</w:t>
      </w:r>
    </w:p>
    <w:p w14:paraId="4C2743CA" w14:textId="77777777" w:rsidR="0091788F" w:rsidRPr="0091788F" w:rsidRDefault="0091788F" w:rsidP="0091788F">
      <w:pPr>
        <w:pStyle w:val="EndNoteBibliography"/>
        <w:spacing w:after="240"/>
      </w:pPr>
      <w:r w:rsidRPr="0091788F">
        <w:t>12</w:t>
      </w:r>
      <w:r w:rsidRPr="0091788F">
        <w:tab/>
        <w:t xml:space="preserve">Black, F. L., Hierholzer, W. J. &amp; Pinheiro, F. D. Evidence for persistence of infectious agents in isolated human populations. </w:t>
      </w:r>
      <w:r w:rsidRPr="0091788F">
        <w:rPr>
          <w:i/>
        </w:rPr>
        <w:t>American Journal of Epidemiology</w:t>
      </w:r>
      <w:r w:rsidRPr="0091788F">
        <w:t xml:space="preserve"> </w:t>
      </w:r>
      <w:r w:rsidRPr="0091788F">
        <w:rPr>
          <w:b/>
        </w:rPr>
        <w:t>100</w:t>
      </w:r>
      <w:r w:rsidRPr="0091788F">
        <w:t>, 230-250 (1974).</w:t>
      </w:r>
    </w:p>
    <w:p w14:paraId="72DFA32F" w14:textId="77777777" w:rsidR="0091788F" w:rsidRPr="0091788F" w:rsidRDefault="0091788F" w:rsidP="0091788F">
      <w:pPr>
        <w:pStyle w:val="EndNoteBibliography"/>
        <w:spacing w:after="240"/>
      </w:pPr>
      <w:r w:rsidRPr="0091788F">
        <w:t>13</w:t>
      </w:r>
      <w:r w:rsidRPr="0091788F">
        <w:tab/>
        <w:t>Blohm, G.</w:t>
      </w:r>
      <w:r w:rsidRPr="0091788F">
        <w:rPr>
          <w:i/>
        </w:rPr>
        <w:t xml:space="preserve"> et al.</w:t>
      </w:r>
      <w:r w:rsidRPr="0091788F">
        <w:t xml:space="preserve"> Mayaro as a Caribbean traveler: Evidence for multiple introductions and transmission of the virus into Haiti. </w:t>
      </w:r>
      <w:r w:rsidRPr="0091788F">
        <w:rPr>
          <w:i/>
        </w:rPr>
        <w:t>Int J Infect Dis</w:t>
      </w:r>
      <w:r w:rsidRPr="0091788F">
        <w:t xml:space="preserve"> </w:t>
      </w:r>
      <w:r w:rsidRPr="0091788F">
        <w:rPr>
          <w:b/>
        </w:rPr>
        <w:t>87</w:t>
      </w:r>
      <w:r w:rsidRPr="0091788F">
        <w:t>, 151-153, doi:10.1016/j.ijid.2019.07.031 (2019).</w:t>
      </w:r>
    </w:p>
    <w:p w14:paraId="0E419564" w14:textId="77777777" w:rsidR="0091788F" w:rsidRPr="0091788F" w:rsidRDefault="0091788F" w:rsidP="0091788F">
      <w:pPr>
        <w:pStyle w:val="EndNoteBibliography"/>
        <w:spacing w:after="240"/>
      </w:pPr>
      <w:r w:rsidRPr="0091788F">
        <w:t>14</w:t>
      </w:r>
      <w:r w:rsidRPr="0091788F">
        <w:tab/>
        <w:t>Blohm, G. M.</w:t>
      </w:r>
      <w:r w:rsidRPr="0091788F">
        <w:rPr>
          <w:i/>
        </w:rPr>
        <w:t xml:space="preserve"> et al.</w:t>
      </w:r>
      <w:r w:rsidRPr="0091788F">
        <w:t xml:space="preserve"> Isolation of Mayaro Virus from a Venezuelan Patient with Febrile Illness, Arthralgias, and Rash: Further Evidence of Regional Strain Circulation and Possible Long-Term Endemicity. </w:t>
      </w:r>
      <w:r w:rsidRPr="0091788F">
        <w:rPr>
          <w:i/>
        </w:rPr>
        <w:t>Am J Trop Med Hyg</w:t>
      </w:r>
      <w:r w:rsidRPr="0091788F">
        <w:t xml:space="preserve"> </w:t>
      </w:r>
      <w:r w:rsidRPr="0091788F">
        <w:rPr>
          <w:b/>
        </w:rPr>
        <w:t>101</w:t>
      </w:r>
      <w:r w:rsidRPr="0091788F">
        <w:t>, 1219-1225, doi:10.4269/ajtmh.19-0357 (2019).</w:t>
      </w:r>
    </w:p>
    <w:p w14:paraId="12805A68" w14:textId="77777777" w:rsidR="0091788F" w:rsidRPr="0091788F" w:rsidRDefault="0091788F" w:rsidP="0091788F">
      <w:pPr>
        <w:pStyle w:val="EndNoteBibliography"/>
        <w:spacing w:after="240"/>
      </w:pPr>
      <w:r w:rsidRPr="0091788F">
        <w:lastRenderedPageBreak/>
        <w:t>15</w:t>
      </w:r>
      <w:r w:rsidRPr="0091788F">
        <w:tab/>
        <w:t xml:space="preserve">Gobierno Regional de Cusco - Direccion Regional de Salud Cusco. Boletín de Vigilancia en Salud Pública. </w:t>
      </w:r>
      <w:r w:rsidRPr="0091788F">
        <w:rPr>
          <w:i/>
        </w:rPr>
        <w:t>Direccion Ejecutiva de Intelligencia Sanitaria,</w:t>
      </w:r>
      <w:r w:rsidRPr="0091788F">
        <w:t xml:space="preserve"> </w:t>
      </w:r>
      <w:r w:rsidRPr="0091788F">
        <w:rPr>
          <w:b/>
        </w:rPr>
        <w:t>Vol. XIX - No. 8</w:t>
      </w:r>
      <w:r w:rsidRPr="0091788F">
        <w:t xml:space="preserve"> (2019).</w:t>
      </w:r>
    </w:p>
    <w:p w14:paraId="163B06DA" w14:textId="77777777" w:rsidR="0091788F" w:rsidRPr="0091788F" w:rsidRDefault="0091788F" w:rsidP="0091788F">
      <w:pPr>
        <w:pStyle w:val="EndNoteBibliography"/>
        <w:spacing w:after="240"/>
      </w:pPr>
      <w:r w:rsidRPr="0091788F">
        <w:t>16</w:t>
      </w:r>
      <w:r w:rsidRPr="0091788F">
        <w:tab/>
        <w:t xml:space="preserve">Gobierno Regional de Cusco - Direccion Regional de Salud Cusco. Boletín de Vigilancia en Salud Pública. </w:t>
      </w:r>
      <w:r w:rsidRPr="0091788F">
        <w:rPr>
          <w:i/>
        </w:rPr>
        <w:t>Direccion Ejecutiva de Intelligencia Sanitaria</w:t>
      </w:r>
      <w:r w:rsidRPr="0091788F">
        <w:rPr>
          <w:b/>
        </w:rPr>
        <w:t xml:space="preserve"> Vol. XVIII -  No. 43</w:t>
      </w:r>
      <w:r w:rsidRPr="0091788F">
        <w:t xml:space="preserve"> (2018).</w:t>
      </w:r>
    </w:p>
    <w:p w14:paraId="3B62B062" w14:textId="77777777" w:rsidR="0091788F" w:rsidRPr="0091788F" w:rsidRDefault="0091788F" w:rsidP="0091788F">
      <w:pPr>
        <w:pStyle w:val="EndNoteBibliography"/>
        <w:spacing w:after="240"/>
      </w:pPr>
      <w:r w:rsidRPr="0091788F">
        <w:t>17</w:t>
      </w:r>
      <w:r w:rsidRPr="0091788F">
        <w:tab/>
        <w:t xml:space="preserve">Ministry of Health Brazil - Boletim Epidemiológico. Jungle Yellow Fever in Goiás, Brazil.  </w:t>
      </w:r>
      <w:r w:rsidRPr="0091788F">
        <w:rPr>
          <w:b/>
        </w:rPr>
        <w:t>Vol. XII - No. 10</w:t>
      </w:r>
      <w:r w:rsidRPr="0091788F">
        <w:t xml:space="preserve"> (1980).</w:t>
      </w:r>
    </w:p>
    <w:p w14:paraId="40C7FC55" w14:textId="77777777" w:rsidR="0091788F" w:rsidRPr="0091788F" w:rsidRDefault="0091788F" w:rsidP="0091788F">
      <w:pPr>
        <w:pStyle w:val="EndNoteBibliography"/>
        <w:spacing w:after="240"/>
      </w:pPr>
      <w:r w:rsidRPr="0091788F">
        <w:t>18</w:t>
      </w:r>
      <w:r w:rsidRPr="0091788F">
        <w:tab/>
        <w:t xml:space="preserve">Secretaria de Vigilância em Saúde - Ministério da Saúde. Vigilância epidemiológica do sarampo no Brasil 2019: Semanas Epidemiológicas 28 a 39 de 2019.  </w:t>
      </w:r>
      <w:r w:rsidRPr="0091788F">
        <w:rPr>
          <w:b/>
        </w:rPr>
        <w:t>Vol. 50 - No. 28</w:t>
      </w:r>
      <w:r w:rsidRPr="0091788F">
        <w:t xml:space="preserve"> (2019).</w:t>
      </w:r>
    </w:p>
    <w:p w14:paraId="243DD5F5" w14:textId="77777777" w:rsidR="0091788F" w:rsidRPr="0091788F" w:rsidRDefault="0091788F" w:rsidP="0091788F">
      <w:pPr>
        <w:pStyle w:val="EndNoteBibliography"/>
        <w:spacing w:after="240"/>
      </w:pPr>
      <w:r w:rsidRPr="0091788F">
        <w:t>19</w:t>
      </w:r>
      <w:r w:rsidRPr="0091788F">
        <w:tab/>
        <w:t xml:space="preserve">Brito, M. T. F. M. d., Aarão, T. L. d. S. &amp; Pinto, D. d. S. Seroepidemiology of arbovirus in communities living under the influence of the lake of a hydroelectric dam in Brazil. </w:t>
      </w:r>
      <w:r w:rsidRPr="0091788F">
        <w:rPr>
          <w:i/>
        </w:rPr>
        <w:t>Cad. Saúde Colet.</w:t>
      </w:r>
      <w:r w:rsidRPr="0091788F">
        <w:t xml:space="preserve"> </w:t>
      </w:r>
      <w:r w:rsidRPr="0091788F">
        <w:rPr>
          <w:b/>
        </w:rPr>
        <w:t>26</w:t>
      </w:r>
      <w:r w:rsidRPr="0091788F">
        <w:t>, 1-6, doi:10.1590/1414-462X201800010132 (2018).</w:t>
      </w:r>
    </w:p>
    <w:p w14:paraId="743A0B9E" w14:textId="77777777" w:rsidR="0091788F" w:rsidRPr="0091788F" w:rsidRDefault="0091788F" w:rsidP="0091788F">
      <w:pPr>
        <w:pStyle w:val="EndNoteBibliography"/>
        <w:spacing w:after="240"/>
      </w:pPr>
      <w:r w:rsidRPr="0091788F">
        <w:t>20</w:t>
      </w:r>
      <w:r w:rsidRPr="0091788F">
        <w:tab/>
        <w:t xml:space="preserve">De Morais Bronzoni, R. V., Baleotti, F. G., Ribeiro Nogueira, R. M., Nunes, M. &amp; Moraes Figueiredo, L. T. Duplex reverse transcription-PCR followed by nested PCR assays for detection and identification of Brazilian alphaviruses and flaviviruses. </w:t>
      </w:r>
      <w:r w:rsidRPr="0091788F">
        <w:rPr>
          <w:i/>
        </w:rPr>
        <w:t>J Clin Microbio</w:t>
      </w:r>
      <w:r w:rsidRPr="0091788F">
        <w:t xml:space="preserve"> </w:t>
      </w:r>
      <w:r w:rsidRPr="0091788F">
        <w:rPr>
          <w:b/>
        </w:rPr>
        <w:t>43</w:t>
      </w:r>
      <w:r w:rsidRPr="0091788F">
        <w:t>, 696-702, doi:10.1128/JCM.43.2.696-702.2005 (2005).</w:t>
      </w:r>
    </w:p>
    <w:p w14:paraId="4F4292C5" w14:textId="77777777" w:rsidR="0091788F" w:rsidRPr="0091788F" w:rsidRDefault="0091788F" w:rsidP="0091788F">
      <w:pPr>
        <w:pStyle w:val="EndNoteBibliography"/>
        <w:spacing w:after="240"/>
      </w:pPr>
      <w:r w:rsidRPr="0091788F">
        <w:t>21</w:t>
      </w:r>
      <w:r w:rsidRPr="0091788F">
        <w:tab/>
        <w:t>Brunini, S.</w:t>
      </w:r>
      <w:r w:rsidRPr="0091788F">
        <w:rPr>
          <w:i/>
        </w:rPr>
        <w:t xml:space="preserve"> et al.</w:t>
      </w:r>
      <w:r w:rsidRPr="0091788F">
        <w:t xml:space="preserve"> High Frequency of Mayaro Virus IgM among Febrile Patients, Central Brazil. </w:t>
      </w:r>
      <w:r w:rsidRPr="0091788F">
        <w:rPr>
          <w:i/>
        </w:rPr>
        <w:t>Emerg Infect Dis</w:t>
      </w:r>
      <w:r w:rsidRPr="0091788F">
        <w:t xml:space="preserve"> </w:t>
      </w:r>
      <w:r w:rsidRPr="0091788F">
        <w:rPr>
          <w:b/>
        </w:rPr>
        <w:t>23</w:t>
      </w:r>
      <w:r w:rsidRPr="0091788F">
        <w:t>, 1025-1026, doi:10.3201/eid2306.160929 (2017).</w:t>
      </w:r>
    </w:p>
    <w:p w14:paraId="136A23CB" w14:textId="77777777" w:rsidR="0091788F" w:rsidRPr="0091788F" w:rsidRDefault="0091788F" w:rsidP="0091788F">
      <w:pPr>
        <w:pStyle w:val="EndNoteBibliography"/>
        <w:spacing w:after="240"/>
      </w:pPr>
      <w:r w:rsidRPr="0091788F">
        <w:t>22</w:t>
      </w:r>
      <w:r w:rsidRPr="0091788F">
        <w:tab/>
        <w:t xml:space="preserve">Buckley, S. M., Davis, J. L., 3rd, Madalengoitia, J., Flores, W. &amp; Casals, J. Arbovirus neutralization tests with Peruvian sera in Vero cell cultures. </w:t>
      </w:r>
      <w:r w:rsidRPr="0091788F">
        <w:rPr>
          <w:i/>
        </w:rPr>
        <w:t>Bulletin of the World Health Organization</w:t>
      </w:r>
      <w:r w:rsidRPr="0091788F">
        <w:t xml:space="preserve"> </w:t>
      </w:r>
      <w:r w:rsidRPr="0091788F">
        <w:rPr>
          <w:b/>
        </w:rPr>
        <w:t>46</w:t>
      </w:r>
      <w:r w:rsidRPr="0091788F">
        <w:t>, 451-455 (1972).</w:t>
      </w:r>
    </w:p>
    <w:p w14:paraId="77409253" w14:textId="77777777" w:rsidR="0091788F" w:rsidRPr="0091788F" w:rsidRDefault="0091788F" w:rsidP="0091788F">
      <w:pPr>
        <w:pStyle w:val="EndNoteBibliography"/>
        <w:spacing w:after="240"/>
      </w:pPr>
      <w:r w:rsidRPr="0091788F">
        <w:t>23</w:t>
      </w:r>
      <w:r w:rsidRPr="0091788F">
        <w:tab/>
        <w:t>Cardozo, F.</w:t>
      </w:r>
      <w:r w:rsidRPr="0091788F">
        <w:rPr>
          <w:i/>
        </w:rPr>
        <w:t xml:space="preserve"> et al.</w:t>
      </w:r>
      <w:r w:rsidRPr="0091788F">
        <w:t xml:space="preserve"> Alphaviruses: Serological Evidence of Human Infection in Paraguay (2012-2013). </w:t>
      </w:r>
      <w:r w:rsidRPr="0091788F">
        <w:rPr>
          <w:i/>
        </w:rPr>
        <w:t>Vector Borne Zoonotic Dis</w:t>
      </w:r>
      <w:r w:rsidRPr="0091788F">
        <w:t xml:space="preserve"> </w:t>
      </w:r>
      <w:r w:rsidRPr="0091788F">
        <w:rPr>
          <w:b/>
        </w:rPr>
        <w:t>18</w:t>
      </w:r>
      <w:r w:rsidRPr="0091788F">
        <w:t>, 266-272, doi:10.1089/vbz.2017.2178 (2018).</w:t>
      </w:r>
    </w:p>
    <w:p w14:paraId="6F060CA8" w14:textId="77777777" w:rsidR="0091788F" w:rsidRPr="0091788F" w:rsidRDefault="0091788F" w:rsidP="0091788F">
      <w:pPr>
        <w:pStyle w:val="EndNoteBibliography"/>
        <w:spacing w:after="240"/>
      </w:pPr>
      <w:r w:rsidRPr="0091788F">
        <w:t>24</w:t>
      </w:r>
      <w:r w:rsidRPr="0091788F">
        <w:tab/>
        <w:t>Carrera, J. P.</w:t>
      </w:r>
      <w:r w:rsidRPr="0091788F">
        <w:rPr>
          <w:i/>
        </w:rPr>
        <w:t xml:space="preserve"> et al.</w:t>
      </w:r>
      <w:r w:rsidRPr="0091788F">
        <w:t xml:space="preserve"> Human and Equine Infection with Alphaviruses and Flaviviruses in Panama during 2010: A Cross-Sectional Study of Household Contacts during an Encephalitis Outbreak. </w:t>
      </w:r>
      <w:r w:rsidRPr="0091788F">
        <w:rPr>
          <w:i/>
        </w:rPr>
        <w:t>Am J Trop Med Hyg</w:t>
      </w:r>
      <w:r w:rsidRPr="0091788F">
        <w:t xml:space="preserve"> </w:t>
      </w:r>
      <w:r w:rsidRPr="0091788F">
        <w:rPr>
          <w:b/>
        </w:rPr>
        <w:t>98</w:t>
      </w:r>
      <w:r w:rsidRPr="0091788F">
        <w:t>, 1798-1804, doi:10.4269/ajtmh.17-0679 (2018).</w:t>
      </w:r>
    </w:p>
    <w:p w14:paraId="6D74A777" w14:textId="77777777" w:rsidR="0091788F" w:rsidRPr="0091788F" w:rsidRDefault="0091788F" w:rsidP="0091788F">
      <w:pPr>
        <w:pStyle w:val="EndNoteBibliography"/>
        <w:spacing w:after="240"/>
      </w:pPr>
      <w:r w:rsidRPr="0091788F">
        <w:t>25</w:t>
      </w:r>
      <w:r w:rsidRPr="0091788F">
        <w:tab/>
        <w:t>Carrera, J. P.</w:t>
      </w:r>
      <w:r w:rsidRPr="0091788F">
        <w:rPr>
          <w:i/>
        </w:rPr>
        <w:t xml:space="preserve"> et al.</w:t>
      </w:r>
      <w:r w:rsidRPr="0091788F">
        <w:t xml:space="preserve"> Endemic and Epidemic Human Alphavirus Infections in Eastern Panama: An Analysis of Population-Based Cross-Sectional Surveys. </w:t>
      </w:r>
      <w:r w:rsidRPr="0091788F">
        <w:rPr>
          <w:i/>
        </w:rPr>
        <w:t>Am J Trop Med Hyg</w:t>
      </w:r>
      <w:r w:rsidRPr="0091788F">
        <w:t>, doi:10.4269/ajtmh.20-0408 (2020).</w:t>
      </w:r>
    </w:p>
    <w:p w14:paraId="57D59AFD" w14:textId="77777777" w:rsidR="0091788F" w:rsidRPr="0091788F" w:rsidRDefault="0091788F" w:rsidP="0091788F">
      <w:pPr>
        <w:pStyle w:val="EndNoteBibliography"/>
        <w:spacing w:after="240"/>
      </w:pPr>
      <w:r w:rsidRPr="0091788F">
        <w:t>26</w:t>
      </w:r>
      <w:r w:rsidRPr="0091788F">
        <w:tab/>
        <w:t xml:space="preserve">Catenacci, L. S. </w:t>
      </w:r>
      <w:r w:rsidRPr="0091788F">
        <w:rPr>
          <w:i/>
        </w:rPr>
        <w:t>Abordagem one health para vigilância de arbovirus na Mata Atlântica do sul da Bahia, Brasil.</w:t>
      </w:r>
      <w:r w:rsidRPr="0091788F">
        <w:t xml:space="preserve"> Doutorado em Virologia thesis, Instituto Evandro Chagas, (2017).</w:t>
      </w:r>
    </w:p>
    <w:p w14:paraId="323CE00F" w14:textId="77777777" w:rsidR="0091788F" w:rsidRPr="0091788F" w:rsidRDefault="0091788F" w:rsidP="0091788F">
      <w:pPr>
        <w:pStyle w:val="EndNoteBibliography"/>
        <w:spacing w:after="240"/>
      </w:pPr>
      <w:r w:rsidRPr="0091788F">
        <w:t>27</w:t>
      </w:r>
      <w:r w:rsidRPr="0091788F">
        <w:tab/>
        <w:t xml:space="preserve">Causey, O. R. &amp; Maroja, O. M. Mayaro virus: a new human disease agent. III. Investigation of an epidemic of acute febrile illness on the river Guama in Pará, Brazil, and isolation of Mayaro virus as causative agent. </w:t>
      </w:r>
      <w:r w:rsidRPr="0091788F">
        <w:rPr>
          <w:i/>
        </w:rPr>
        <w:t>Am J Trop Med Hyg</w:t>
      </w:r>
      <w:r w:rsidRPr="0091788F">
        <w:t xml:space="preserve"> </w:t>
      </w:r>
      <w:r w:rsidRPr="0091788F">
        <w:rPr>
          <w:b/>
        </w:rPr>
        <w:t>6</w:t>
      </w:r>
      <w:r w:rsidRPr="0091788F">
        <w:t>, 1017-1023 (1957).</w:t>
      </w:r>
    </w:p>
    <w:p w14:paraId="30A6BB5B" w14:textId="77777777" w:rsidR="0091788F" w:rsidRPr="0091788F" w:rsidRDefault="0091788F" w:rsidP="0091788F">
      <w:pPr>
        <w:pStyle w:val="EndNoteBibliography"/>
        <w:spacing w:after="240"/>
      </w:pPr>
      <w:r w:rsidRPr="0091788F">
        <w:t>28</w:t>
      </w:r>
      <w:r w:rsidRPr="0091788F">
        <w:tab/>
        <w:t xml:space="preserve">Causey, O. R. &amp; Theiler, M. Virus antibody survey on sera of residents of the Amazon Valley in Brazil. </w:t>
      </w:r>
      <w:r w:rsidRPr="0091788F">
        <w:rPr>
          <w:i/>
        </w:rPr>
        <w:t>Am J Trop Med Hyg</w:t>
      </w:r>
      <w:r w:rsidRPr="0091788F">
        <w:t xml:space="preserve"> </w:t>
      </w:r>
      <w:r w:rsidRPr="0091788F">
        <w:rPr>
          <w:b/>
        </w:rPr>
        <w:t>7</w:t>
      </w:r>
      <w:r w:rsidRPr="0091788F">
        <w:t>, 36-41 (1958).</w:t>
      </w:r>
    </w:p>
    <w:p w14:paraId="709E6762" w14:textId="77777777" w:rsidR="0091788F" w:rsidRPr="0091788F" w:rsidRDefault="0091788F" w:rsidP="0091788F">
      <w:pPr>
        <w:pStyle w:val="EndNoteBibliography"/>
        <w:spacing w:after="240"/>
      </w:pPr>
      <w:r w:rsidRPr="0091788F">
        <w:lastRenderedPageBreak/>
        <w:t>29</w:t>
      </w:r>
      <w:r w:rsidRPr="0091788F">
        <w:tab/>
        <w:t>Chisenga, C. C.</w:t>
      </w:r>
      <w:r w:rsidRPr="0091788F">
        <w:rPr>
          <w:i/>
        </w:rPr>
        <w:t xml:space="preserve"> et al.</w:t>
      </w:r>
      <w:r w:rsidRPr="0091788F">
        <w:t xml:space="preserve"> Sero-prevalence of arthropod-borne viral infections among Lukanga swamp residents in Zambia. </w:t>
      </w:r>
      <w:r w:rsidRPr="0091788F">
        <w:rPr>
          <w:i/>
        </w:rPr>
        <w:t>PloS One</w:t>
      </w:r>
      <w:r w:rsidRPr="0091788F">
        <w:t xml:space="preserve"> </w:t>
      </w:r>
      <w:r w:rsidRPr="0091788F">
        <w:rPr>
          <w:b/>
        </w:rPr>
        <w:t>15</w:t>
      </w:r>
      <w:r w:rsidRPr="0091788F">
        <w:t>, e0235322, doi:10.1371/journal.pone.0235322 (2020).</w:t>
      </w:r>
    </w:p>
    <w:p w14:paraId="0B51520B" w14:textId="77777777" w:rsidR="0091788F" w:rsidRPr="0091788F" w:rsidRDefault="0091788F" w:rsidP="0091788F">
      <w:pPr>
        <w:pStyle w:val="EndNoteBibliography"/>
        <w:spacing w:after="240"/>
      </w:pPr>
      <w:r w:rsidRPr="0091788F">
        <w:t>30</w:t>
      </w:r>
      <w:r w:rsidRPr="0091788F">
        <w:tab/>
        <w:t>Coimbra, T. L.</w:t>
      </w:r>
      <w:r w:rsidRPr="0091788F">
        <w:rPr>
          <w:i/>
        </w:rPr>
        <w:t xml:space="preserve"> et al.</w:t>
      </w:r>
      <w:r w:rsidRPr="0091788F">
        <w:t xml:space="preserve"> Mayaro virus: imported cases of human infection in Sao Paulo State, Brazil. </w:t>
      </w:r>
      <w:r w:rsidRPr="0091788F">
        <w:rPr>
          <w:i/>
        </w:rPr>
        <w:t>Revista do Instituto de Medicina Tropical de Sao Paulo</w:t>
      </w:r>
      <w:r w:rsidRPr="0091788F">
        <w:t xml:space="preserve"> </w:t>
      </w:r>
      <w:r w:rsidRPr="0091788F">
        <w:rPr>
          <w:b/>
        </w:rPr>
        <w:t>49</w:t>
      </w:r>
      <w:r w:rsidRPr="0091788F">
        <w:t>, 221-224, doi:10.1590/s0036-46652007000400005 (2007).</w:t>
      </w:r>
    </w:p>
    <w:p w14:paraId="0F3C08AA" w14:textId="77777777" w:rsidR="0091788F" w:rsidRPr="0091788F" w:rsidRDefault="0091788F" w:rsidP="0091788F">
      <w:pPr>
        <w:pStyle w:val="EndNoteBibliography"/>
        <w:spacing w:after="240"/>
      </w:pPr>
      <w:r w:rsidRPr="0091788F">
        <w:t>31</w:t>
      </w:r>
      <w:r w:rsidRPr="0091788F">
        <w:tab/>
        <w:t xml:space="preserve">Correa, J. F. </w:t>
      </w:r>
      <w:r w:rsidRPr="0091788F">
        <w:rPr>
          <w:i/>
        </w:rPr>
        <w:t>Avaliação sorológica e molecular de pacientes com suspeita de arboviroses em uma unidade municipal de saúde de Goiânia-Goiás. 2020.</w:t>
      </w:r>
      <w:r w:rsidRPr="0091788F">
        <w:t xml:space="preserve"> Mestrado em Ciências Biológicas thesis, Universidade Federal de Goiás, (2020).</w:t>
      </w:r>
    </w:p>
    <w:p w14:paraId="64A379D6" w14:textId="77777777" w:rsidR="0091788F" w:rsidRPr="0091788F" w:rsidRDefault="0091788F" w:rsidP="0091788F">
      <w:pPr>
        <w:pStyle w:val="EndNoteBibliography"/>
        <w:spacing w:after="240"/>
      </w:pPr>
      <w:r w:rsidRPr="0091788F">
        <w:t>32</w:t>
      </w:r>
      <w:r w:rsidRPr="0091788F">
        <w:tab/>
        <w:t>Cruz, A. C. R.</w:t>
      </w:r>
      <w:r w:rsidRPr="0091788F">
        <w:rPr>
          <w:i/>
        </w:rPr>
        <w:t xml:space="preserve"> et al.</w:t>
      </w:r>
      <w:r w:rsidRPr="0091788F">
        <w:t xml:space="preserve"> Vigilância sorológica para arbovírus em Juruti, Pará, Brasil. </w:t>
      </w:r>
      <w:r w:rsidRPr="0091788F">
        <w:rPr>
          <w:i/>
        </w:rPr>
        <w:t>Cadernos de Saúde Pública</w:t>
      </w:r>
      <w:r w:rsidRPr="0091788F">
        <w:t xml:space="preserve"> </w:t>
      </w:r>
      <w:r w:rsidRPr="0091788F">
        <w:rPr>
          <w:b/>
        </w:rPr>
        <w:t>25</w:t>
      </w:r>
      <w:r w:rsidRPr="0091788F">
        <w:t>, 2517-2523, doi:10.1590/S0102-311X2009001100021 (2009).</w:t>
      </w:r>
    </w:p>
    <w:p w14:paraId="34990255" w14:textId="77777777" w:rsidR="0091788F" w:rsidRPr="0091788F" w:rsidRDefault="0091788F" w:rsidP="0091788F">
      <w:pPr>
        <w:pStyle w:val="EndNoteBibliography"/>
        <w:spacing w:after="240"/>
      </w:pPr>
      <w:r w:rsidRPr="0091788F">
        <w:t>33</w:t>
      </w:r>
      <w:r w:rsidRPr="0091788F">
        <w:tab/>
        <w:t xml:space="preserve">da Costa, V. G., de Rezende Feres, V. C., Saivish, M. V., de Lima Gimaque, J. B. &amp; Moreli, M. L. Silent emergence of Mayaro and Oropouche viruses in humans in Central Brazil. </w:t>
      </w:r>
      <w:r w:rsidRPr="0091788F">
        <w:rPr>
          <w:i/>
        </w:rPr>
        <w:t>Int J Infect Dis</w:t>
      </w:r>
      <w:r w:rsidRPr="0091788F">
        <w:t xml:space="preserve"> </w:t>
      </w:r>
      <w:r w:rsidRPr="0091788F">
        <w:rPr>
          <w:b/>
        </w:rPr>
        <w:t>62</w:t>
      </w:r>
      <w:r w:rsidRPr="0091788F">
        <w:t>, 84-85, doi:10.1016/j.ijid.2017.07.016 (2017).</w:t>
      </w:r>
    </w:p>
    <w:p w14:paraId="6C8BF525" w14:textId="77777777" w:rsidR="0091788F" w:rsidRPr="0091788F" w:rsidRDefault="0091788F" w:rsidP="0091788F">
      <w:pPr>
        <w:pStyle w:val="EndNoteBibliography"/>
        <w:spacing w:after="240"/>
      </w:pPr>
      <w:r w:rsidRPr="0091788F">
        <w:t>34</w:t>
      </w:r>
      <w:r w:rsidRPr="0091788F">
        <w:tab/>
        <w:t xml:space="preserve">da Rosa, A. P. d. A. T., Vasconcelos, P. F. d. C., Hervé, J.-P. &amp; Rosa, J. F. S. T. d. Febre amarela silvestre no Estado do Pará-Brasil, 1984. </w:t>
      </w:r>
      <w:r w:rsidRPr="0091788F">
        <w:rPr>
          <w:i/>
        </w:rPr>
        <w:t>Boletim Epidemiológico (Fundação Serviços de Saúde Pública)</w:t>
      </w:r>
      <w:r w:rsidRPr="0091788F">
        <w:t xml:space="preserve"> </w:t>
      </w:r>
      <w:r w:rsidRPr="0091788F">
        <w:rPr>
          <w:b/>
        </w:rPr>
        <w:t>16</w:t>
      </w:r>
      <w:r w:rsidRPr="0091788F">
        <w:t>, 96-104 (1984).</w:t>
      </w:r>
    </w:p>
    <w:p w14:paraId="2C6526A4" w14:textId="77777777" w:rsidR="0091788F" w:rsidRPr="0091788F" w:rsidRDefault="0091788F" w:rsidP="0091788F">
      <w:pPr>
        <w:pStyle w:val="EndNoteBibliography"/>
        <w:spacing w:after="240"/>
      </w:pPr>
      <w:r w:rsidRPr="0091788F">
        <w:t>35</w:t>
      </w:r>
      <w:r w:rsidRPr="0091788F">
        <w:tab/>
        <w:t xml:space="preserve">Davis, G. H. N. G. </w:t>
      </w:r>
      <w:r w:rsidRPr="0091788F">
        <w:rPr>
          <w:i/>
        </w:rPr>
        <w:t>Estudos epidemiológicos sobre arbovírus em populações rurais e urbanas do Estado do Amazonas</w:t>
      </w:r>
      <w:r w:rsidRPr="0091788F">
        <w:t xml:space="preserve"> Mestrado em Saúde, Sociedade, e Endemias da Amazônia thesis, Instituto Leônidas e Maria Deane, Fundação Oswaldo Cruz; Universidade Federal do Amazonas, (2009).</w:t>
      </w:r>
    </w:p>
    <w:p w14:paraId="2DFBBE91" w14:textId="77777777" w:rsidR="0091788F" w:rsidRPr="0091788F" w:rsidRDefault="0091788F" w:rsidP="0091788F">
      <w:pPr>
        <w:pStyle w:val="EndNoteBibliography"/>
        <w:spacing w:after="240"/>
      </w:pPr>
      <w:r w:rsidRPr="0091788F">
        <w:t>36</w:t>
      </w:r>
      <w:r w:rsidRPr="0091788F">
        <w:tab/>
        <w:t xml:space="preserve">de la Cruz, C. H., Martínez, S. L. A., Failoc-Rojas, V. E. &amp; Aguilar-Gamboa, F. R. Momento de considerar otras arbovirosis luego del virus mayaro. </w:t>
      </w:r>
      <w:r w:rsidRPr="0091788F">
        <w:rPr>
          <w:i/>
        </w:rPr>
        <w:t xml:space="preserve">Rev Cubana Med Gen Integr </w:t>
      </w:r>
      <w:r w:rsidRPr="0091788F">
        <w:rPr>
          <w:b/>
        </w:rPr>
        <w:t>35</w:t>
      </w:r>
      <w:r w:rsidRPr="0091788F">
        <w:t xml:space="preserve"> (2019).</w:t>
      </w:r>
    </w:p>
    <w:p w14:paraId="5FF07FE7" w14:textId="77777777" w:rsidR="0091788F" w:rsidRPr="0091788F" w:rsidRDefault="0091788F" w:rsidP="0091788F">
      <w:pPr>
        <w:pStyle w:val="EndNoteBibliography"/>
        <w:spacing w:after="240"/>
      </w:pPr>
      <w:r w:rsidRPr="0091788F">
        <w:t>37</w:t>
      </w:r>
      <w:r w:rsidRPr="0091788F">
        <w:tab/>
        <w:t>de Souza Costa, M. C.</w:t>
      </w:r>
      <w:r w:rsidRPr="0091788F">
        <w:rPr>
          <w:i/>
        </w:rPr>
        <w:t xml:space="preserve"> et al.</w:t>
      </w:r>
      <w:r w:rsidRPr="0091788F">
        <w:t xml:space="preserve"> Arbovirus investigation in patients from Mato Grosso during Zika and Chikungunya virus introdution in Brazil, 2015-2016. </w:t>
      </w:r>
      <w:r w:rsidRPr="0091788F">
        <w:rPr>
          <w:i/>
        </w:rPr>
        <w:t>Acta Trop</w:t>
      </w:r>
      <w:r w:rsidRPr="0091788F">
        <w:t xml:space="preserve"> </w:t>
      </w:r>
      <w:r w:rsidRPr="0091788F">
        <w:rPr>
          <w:b/>
        </w:rPr>
        <w:t>190</w:t>
      </w:r>
      <w:r w:rsidRPr="0091788F">
        <w:t>, 395-402, doi:10.1016/j.actatropica.2018.12.019 (2019).</w:t>
      </w:r>
    </w:p>
    <w:p w14:paraId="2BED7C07" w14:textId="77777777" w:rsidR="0091788F" w:rsidRPr="0091788F" w:rsidRDefault="0091788F" w:rsidP="0091788F">
      <w:pPr>
        <w:pStyle w:val="EndNoteBibliography"/>
        <w:spacing w:after="240"/>
      </w:pPr>
      <w:r w:rsidRPr="0091788F">
        <w:t>38</w:t>
      </w:r>
      <w:r w:rsidRPr="0091788F">
        <w:tab/>
        <w:t>Degallier, N.</w:t>
      </w:r>
      <w:r w:rsidRPr="0091788F">
        <w:rPr>
          <w:i/>
        </w:rPr>
        <w:t xml:space="preserve"> et al.</w:t>
      </w:r>
      <w:r w:rsidRPr="0091788F">
        <w:t xml:space="preserve"> Modifications of arbovirus transmission in relation to construction of dams in Brazilian Amazonia </w:t>
      </w:r>
      <w:r w:rsidRPr="0091788F">
        <w:rPr>
          <w:i/>
        </w:rPr>
        <w:t>Ciência e Cultura</w:t>
      </w:r>
      <w:r w:rsidRPr="0091788F">
        <w:t xml:space="preserve"> </w:t>
      </w:r>
      <w:r w:rsidRPr="0091788F">
        <w:rPr>
          <w:b/>
        </w:rPr>
        <w:t>44</w:t>
      </w:r>
      <w:r w:rsidRPr="0091788F">
        <w:t>, 124-135 (1992).</w:t>
      </w:r>
    </w:p>
    <w:p w14:paraId="7057A59D" w14:textId="77777777" w:rsidR="0091788F" w:rsidRPr="0091788F" w:rsidRDefault="0091788F" w:rsidP="0091788F">
      <w:pPr>
        <w:pStyle w:val="EndNoteBibliography"/>
        <w:spacing w:after="240"/>
      </w:pPr>
      <w:r w:rsidRPr="0091788F">
        <w:t>39</w:t>
      </w:r>
      <w:r w:rsidRPr="0091788F">
        <w:tab/>
        <w:t xml:space="preserve">Diaz, L. A., Spinsanti, L. I., Almiron, W. R. &amp; Contigiani, M. S. UNA virus: first report of human infection in Argentina. </w:t>
      </w:r>
      <w:r w:rsidRPr="0091788F">
        <w:rPr>
          <w:i/>
        </w:rPr>
        <w:t>Rev. Inst. Med. Trop. Sao Paulo</w:t>
      </w:r>
      <w:r w:rsidRPr="0091788F">
        <w:t xml:space="preserve"> </w:t>
      </w:r>
      <w:r w:rsidRPr="0091788F">
        <w:rPr>
          <w:b/>
        </w:rPr>
        <w:t>45</w:t>
      </w:r>
      <w:r w:rsidRPr="0091788F">
        <w:t>, 109-110, doi:10.1590/S0036-46652003000200012 (2003).</w:t>
      </w:r>
    </w:p>
    <w:p w14:paraId="50902FDC" w14:textId="77777777" w:rsidR="0091788F" w:rsidRPr="0091788F" w:rsidRDefault="0091788F" w:rsidP="0091788F">
      <w:pPr>
        <w:pStyle w:val="EndNoteBibliography"/>
        <w:spacing w:after="240"/>
      </w:pPr>
      <w:r w:rsidRPr="0091788F">
        <w:t>40</w:t>
      </w:r>
      <w:r w:rsidRPr="0091788F">
        <w:tab/>
        <w:t xml:space="preserve">Dixon, K. E., Llewellyn, C. H., Travassos Da Rosa, A. P. A. &amp; Travassos da Rosa, J. F. Programa multidisciplinario de vigilancia de las enfermedades infecciosas en zonas colindantes con la carretera transamazonica en Brasil II. Epidemiologia de las infecciones por arbovirus. </w:t>
      </w:r>
      <w:r w:rsidRPr="0091788F">
        <w:rPr>
          <w:i/>
        </w:rPr>
        <w:t>Bol. Of. Sanit. Panam.</w:t>
      </w:r>
      <w:r w:rsidRPr="0091788F">
        <w:t xml:space="preserve"> </w:t>
      </w:r>
      <w:r w:rsidRPr="0091788F">
        <w:rPr>
          <w:b/>
        </w:rPr>
        <w:t>91</w:t>
      </w:r>
      <w:r w:rsidRPr="0091788F">
        <w:t xml:space="preserve"> (1981).</w:t>
      </w:r>
    </w:p>
    <w:p w14:paraId="4A0875DA" w14:textId="77777777" w:rsidR="0091788F" w:rsidRPr="0091788F" w:rsidRDefault="0091788F" w:rsidP="0091788F">
      <w:pPr>
        <w:pStyle w:val="EndNoteBibliography"/>
        <w:spacing w:after="240"/>
      </w:pPr>
      <w:r w:rsidRPr="0091788F">
        <w:t>41</w:t>
      </w:r>
      <w:r w:rsidRPr="0091788F">
        <w:tab/>
        <w:t xml:space="preserve">Downs, W. G. &amp; Anderson, C. R. Distribution of Immunity to Mayaro Virus Infection in the West Indies. </w:t>
      </w:r>
      <w:r w:rsidRPr="0091788F">
        <w:rPr>
          <w:i/>
        </w:rPr>
        <w:t>West Indian Med J</w:t>
      </w:r>
      <w:r w:rsidRPr="0091788F">
        <w:t xml:space="preserve"> </w:t>
      </w:r>
      <w:r w:rsidRPr="0091788F">
        <w:rPr>
          <w:b/>
        </w:rPr>
        <w:t>7</w:t>
      </w:r>
      <w:r w:rsidRPr="0091788F">
        <w:t>, 190-194 (1958).</w:t>
      </w:r>
    </w:p>
    <w:p w14:paraId="62AA222F" w14:textId="77777777" w:rsidR="0091788F" w:rsidRPr="0091788F" w:rsidRDefault="0091788F" w:rsidP="0091788F">
      <w:pPr>
        <w:pStyle w:val="EndNoteBibliography"/>
        <w:spacing w:after="240"/>
      </w:pPr>
      <w:r w:rsidRPr="0091788F">
        <w:lastRenderedPageBreak/>
        <w:t>42</w:t>
      </w:r>
      <w:r w:rsidRPr="0091788F">
        <w:tab/>
        <w:t>Eskildsen, G. A.</w:t>
      </w:r>
      <w:r w:rsidRPr="0091788F">
        <w:rPr>
          <w:i/>
        </w:rPr>
        <w:t xml:space="preserve"> et al.</w:t>
      </w:r>
      <w:r w:rsidRPr="0091788F">
        <w:t xml:space="preserve"> Integrated arbovirus surveillance improves the detection onset of Zika virus in Panama. </w:t>
      </w:r>
      <w:r w:rsidRPr="0091788F">
        <w:rPr>
          <w:i/>
        </w:rPr>
        <w:t>Am J Trop Med Hyg</w:t>
      </w:r>
      <w:r w:rsidRPr="0091788F">
        <w:t xml:space="preserve"> </w:t>
      </w:r>
      <w:r w:rsidRPr="0091788F">
        <w:rPr>
          <w:b/>
        </w:rPr>
        <w:t>102</w:t>
      </w:r>
      <w:r w:rsidRPr="0091788F">
        <w:t>, 985-987, doi:10.4269/AJTMH.19-0316 (2020).</w:t>
      </w:r>
    </w:p>
    <w:p w14:paraId="55D0CA1A" w14:textId="77777777" w:rsidR="0091788F" w:rsidRPr="0091788F" w:rsidRDefault="0091788F" w:rsidP="0091788F">
      <w:pPr>
        <w:pStyle w:val="EndNoteBibliography"/>
        <w:spacing w:after="240"/>
      </w:pPr>
      <w:r w:rsidRPr="0091788F">
        <w:t>43</w:t>
      </w:r>
      <w:r w:rsidRPr="0091788F">
        <w:tab/>
        <w:t>Estofolete, C. F.</w:t>
      </w:r>
      <w:r w:rsidRPr="0091788F">
        <w:rPr>
          <w:i/>
        </w:rPr>
        <w:t xml:space="preserve"> et al.</w:t>
      </w:r>
      <w:r w:rsidRPr="0091788F">
        <w:t xml:space="preserve"> Mayaro fever in an HIV-infected patient suspected of having Chikungunya fever. </w:t>
      </w:r>
      <w:r w:rsidRPr="0091788F">
        <w:rPr>
          <w:i/>
        </w:rPr>
        <w:t>Rev Soc Bras Med Trop</w:t>
      </w:r>
      <w:r w:rsidRPr="0091788F">
        <w:t xml:space="preserve"> </w:t>
      </w:r>
      <w:r w:rsidRPr="0091788F">
        <w:rPr>
          <w:b/>
        </w:rPr>
        <w:t>49</w:t>
      </w:r>
      <w:r w:rsidRPr="0091788F">
        <w:t>, 648-652, doi:10.1590/0037-8682-0093-2016 (2016).</w:t>
      </w:r>
    </w:p>
    <w:p w14:paraId="5A7C90AD" w14:textId="77777777" w:rsidR="0091788F" w:rsidRPr="0091788F" w:rsidRDefault="0091788F" w:rsidP="0091788F">
      <w:pPr>
        <w:pStyle w:val="EndNoteBibliography"/>
        <w:spacing w:after="240"/>
      </w:pPr>
      <w:r w:rsidRPr="0091788F">
        <w:t>44</w:t>
      </w:r>
      <w:r w:rsidRPr="0091788F">
        <w:tab/>
        <w:t>Evans, A. S.</w:t>
      </w:r>
      <w:r w:rsidRPr="0091788F">
        <w:rPr>
          <w:i/>
        </w:rPr>
        <w:t xml:space="preserve"> et al.</w:t>
      </w:r>
      <w:r w:rsidRPr="0091788F">
        <w:t xml:space="preserve"> A nationwide serum survey of Colombian military recruits, 1966: I. Description of sample and antibody patterns with arboviruses, polioviruses, respiratory viruses, tetanus, and treponematosis. </w:t>
      </w:r>
      <w:r w:rsidRPr="0091788F">
        <w:rPr>
          <w:i/>
        </w:rPr>
        <w:t>Am. J. Epidemiol.</w:t>
      </w:r>
      <w:r w:rsidRPr="0091788F">
        <w:t xml:space="preserve"> </w:t>
      </w:r>
      <w:r w:rsidRPr="0091788F">
        <w:rPr>
          <w:b/>
        </w:rPr>
        <w:t>90</w:t>
      </w:r>
      <w:r w:rsidRPr="0091788F">
        <w:t>, 292-303 (1969).</w:t>
      </w:r>
    </w:p>
    <w:p w14:paraId="57391E99" w14:textId="77777777" w:rsidR="0091788F" w:rsidRPr="0091788F" w:rsidRDefault="0091788F" w:rsidP="0091788F">
      <w:pPr>
        <w:pStyle w:val="EndNoteBibliography"/>
        <w:spacing w:after="240"/>
      </w:pPr>
      <w:r w:rsidRPr="0091788F">
        <w:t>45</w:t>
      </w:r>
      <w:r w:rsidRPr="0091788F">
        <w:tab/>
        <w:t xml:space="preserve">Figueiredo, L. T., Nogueira, R. M., Cavalcanti, S. M., Schatzmayr, H. &amp; da Rosa, A. T. Study of two different enzyme immunoassays for the detection of Mayaro virus antibodies. </w:t>
      </w:r>
      <w:r w:rsidRPr="0091788F">
        <w:rPr>
          <w:i/>
        </w:rPr>
        <w:t>Mem Inst Oswaldo Cruz</w:t>
      </w:r>
      <w:r w:rsidRPr="0091788F">
        <w:t xml:space="preserve"> </w:t>
      </w:r>
      <w:r w:rsidRPr="0091788F">
        <w:rPr>
          <w:b/>
        </w:rPr>
        <w:t>84</w:t>
      </w:r>
      <w:r w:rsidRPr="0091788F">
        <w:t>, 303-307, doi:10.1590/s0074-02761989000300003 (1989).</w:t>
      </w:r>
    </w:p>
    <w:p w14:paraId="47670427" w14:textId="77777777" w:rsidR="0091788F" w:rsidRPr="0091788F" w:rsidRDefault="0091788F" w:rsidP="0091788F">
      <w:pPr>
        <w:pStyle w:val="EndNoteBibliography"/>
        <w:spacing w:after="240"/>
      </w:pPr>
      <w:r w:rsidRPr="0091788F">
        <w:t>46</w:t>
      </w:r>
      <w:r w:rsidRPr="0091788F">
        <w:tab/>
        <w:t>Figueiredo, R. M. P. D.</w:t>
      </w:r>
      <w:r w:rsidRPr="0091788F">
        <w:rPr>
          <w:i/>
        </w:rPr>
        <w:t xml:space="preserve"> et al.</w:t>
      </w:r>
      <w:r w:rsidRPr="0091788F">
        <w:t xml:space="preserve"> Doenças exantemáticas e primeira epidemia de dengue ocorrida em Manaus, Amazonas, no período de 1998-1999. </w:t>
      </w:r>
      <w:r w:rsidRPr="0091788F">
        <w:rPr>
          <w:i/>
        </w:rPr>
        <w:t>Rev Soc Bras Med Trop</w:t>
      </w:r>
      <w:r w:rsidRPr="0091788F">
        <w:t xml:space="preserve"> </w:t>
      </w:r>
      <w:r w:rsidRPr="0091788F">
        <w:rPr>
          <w:b/>
        </w:rPr>
        <w:t>37</w:t>
      </w:r>
      <w:r w:rsidRPr="0091788F">
        <w:t>, 476-479, doi:10.1590/S0037-86822004000600009 (2004).</w:t>
      </w:r>
    </w:p>
    <w:p w14:paraId="0C5960D1" w14:textId="77777777" w:rsidR="0091788F" w:rsidRPr="0091788F" w:rsidRDefault="0091788F" w:rsidP="0091788F">
      <w:pPr>
        <w:pStyle w:val="EndNoteBibliography"/>
        <w:spacing w:after="240"/>
      </w:pPr>
      <w:r w:rsidRPr="0091788F">
        <w:t>47</w:t>
      </w:r>
      <w:r w:rsidRPr="0091788F">
        <w:tab/>
        <w:t>Fischer, C.</w:t>
      </w:r>
      <w:r w:rsidRPr="0091788F">
        <w:rPr>
          <w:i/>
        </w:rPr>
        <w:t xml:space="preserve"> et al.</w:t>
      </w:r>
      <w:r w:rsidRPr="0091788F">
        <w:t xml:space="preserve"> Robustness of Serologic Investigations for Chikungunya and Mayaro Viruses following Coemergence. </w:t>
      </w:r>
      <w:r w:rsidRPr="0091788F">
        <w:rPr>
          <w:i/>
        </w:rPr>
        <w:t>mSphere</w:t>
      </w:r>
      <w:r w:rsidRPr="0091788F">
        <w:t xml:space="preserve"> </w:t>
      </w:r>
      <w:r w:rsidRPr="0091788F">
        <w:rPr>
          <w:b/>
        </w:rPr>
        <w:t>5</w:t>
      </w:r>
      <w:r w:rsidRPr="0091788F">
        <w:t>, doi:10.1128/mSphere.00915-19 (2020).</w:t>
      </w:r>
    </w:p>
    <w:p w14:paraId="64F3B492" w14:textId="77777777" w:rsidR="0091788F" w:rsidRPr="0091788F" w:rsidRDefault="0091788F" w:rsidP="0091788F">
      <w:pPr>
        <w:pStyle w:val="EndNoteBibliography"/>
        <w:spacing w:after="240"/>
      </w:pPr>
      <w:r w:rsidRPr="0091788F">
        <w:t>48</w:t>
      </w:r>
      <w:r w:rsidRPr="0091788F">
        <w:tab/>
        <w:t>Forshey, B. M.</w:t>
      </w:r>
      <w:r w:rsidRPr="0091788F">
        <w:rPr>
          <w:i/>
        </w:rPr>
        <w:t xml:space="preserve"> et al.</w:t>
      </w:r>
      <w:r w:rsidRPr="0091788F">
        <w:t xml:space="preserve"> Arboviral etiologies of acute febrile illnesses in Western South America, 2000-2007. </w:t>
      </w:r>
      <w:r w:rsidRPr="0091788F">
        <w:rPr>
          <w:i/>
        </w:rPr>
        <w:t>PLoS Negl Trop Dis</w:t>
      </w:r>
      <w:r w:rsidRPr="0091788F">
        <w:t xml:space="preserve"> </w:t>
      </w:r>
      <w:r w:rsidRPr="0091788F">
        <w:rPr>
          <w:b/>
        </w:rPr>
        <w:t>4</w:t>
      </w:r>
      <w:r w:rsidRPr="0091788F">
        <w:t>, e787, doi:10.1371/journal.pntd.0000787 (2010).</w:t>
      </w:r>
    </w:p>
    <w:p w14:paraId="1F476E7E" w14:textId="77777777" w:rsidR="0091788F" w:rsidRPr="0091788F" w:rsidRDefault="0091788F" w:rsidP="0091788F">
      <w:pPr>
        <w:pStyle w:val="EndNoteBibliography"/>
        <w:spacing w:after="240"/>
      </w:pPr>
      <w:r w:rsidRPr="0091788F">
        <w:t>49</w:t>
      </w:r>
      <w:r w:rsidRPr="0091788F">
        <w:tab/>
        <w:t>Friedrich-Janicke, B.</w:t>
      </w:r>
      <w:r w:rsidRPr="0091788F">
        <w:rPr>
          <w:i/>
        </w:rPr>
        <w:t xml:space="preserve"> et al.</w:t>
      </w:r>
      <w:r w:rsidRPr="0091788F">
        <w:t xml:space="preserve"> Genome analysis of Mayaro virus imported to Germany from French Guiana. </w:t>
      </w:r>
      <w:r w:rsidRPr="0091788F">
        <w:rPr>
          <w:i/>
        </w:rPr>
        <w:t>Emerg Infect Dis</w:t>
      </w:r>
      <w:r w:rsidRPr="0091788F">
        <w:t xml:space="preserve"> </w:t>
      </w:r>
      <w:r w:rsidRPr="0091788F">
        <w:rPr>
          <w:b/>
        </w:rPr>
        <w:t>20</w:t>
      </w:r>
      <w:r w:rsidRPr="0091788F">
        <w:t>, 1255-1257, doi:10.3201/eid2007.140043 (2014).</w:t>
      </w:r>
    </w:p>
    <w:p w14:paraId="6AB35E9F" w14:textId="77777777" w:rsidR="0091788F" w:rsidRPr="0091788F" w:rsidRDefault="0091788F" w:rsidP="0091788F">
      <w:pPr>
        <w:pStyle w:val="EndNoteBibliography"/>
        <w:spacing w:after="240"/>
      </w:pPr>
      <w:r w:rsidRPr="0091788F">
        <w:t>50</w:t>
      </w:r>
      <w:r w:rsidRPr="0091788F">
        <w:tab/>
        <w:t xml:space="preserve">Fuentes, L. G. &amp; Mora, J. A. Encuesta serologica sobre arbovirus en Costa Rica. </w:t>
      </w:r>
      <w:r w:rsidRPr="0091788F">
        <w:rPr>
          <w:i/>
        </w:rPr>
        <w:t>Rev. Latinoam. Microbiol.</w:t>
      </w:r>
      <w:r w:rsidRPr="0091788F">
        <w:t xml:space="preserve"> </w:t>
      </w:r>
      <w:r w:rsidRPr="0091788F">
        <w:rPr>
          <w:b/>
        </w:rPr>
        <w:t>13</w:t>
      </w:r>
      <w:r w:rsidRPr="0091788F">
        <w:t>, 25-28 (1971).</w:t>
      </w:r>
    </w:p>
    <w:p w14:paraId="2A48B4B6" w14:textId="77777777" w:rsidR="0091788F" w:rsidRPr="0091788F" w:rsidRDefault="0091788F" w:rsidP="0091788F">
      <w:pPr>
        <w:pStyle w:val="EndNoteBibliography"/>
        <w:spacing w:after="240"/>
      </w:pPr>
      <w:r w:rsidRPr="0091788F">
        <w:t>51</w:t>
      </w:r>
      <w:r w:rsidRPr="0091788F">
        <w:tab/>
        <w:t>Fumagalli, M. J.</w:t>
      </w:r>
      <w:r w:rsidRPr="0091788F">
        <w:rPr>
          <w:i/>
        </w:rPr>
        <w:t xml:space="preserve"> et al.</w:t>
      </w:r>
      <w:r w:rsidRPr="0091788F">
        <w:t xml:space="preserve"> Development of an Enzyme-Linked Immunosorbent Assay To Detect Antibodies Targeting Recombinant Envelope Protein 2 of Mayaro Virus. </w:t>
      </w:r>
      <w:r w:rsidRPr="0091788F">
        <w:rPr>
          <w:i/>
        </w:rPr>
        <w:t>Journal of clinical microbiology</w:t>
      </w:r>
      <w:r w:rsidRPr="0091788F">
        <w:t xml:space="preserve"> </w:t>
      </w:r>
      <w:r w:rsidRPr="0091788F">
        <w:rPr>
          <w:b/>
        </w:rPr>
        <w:t>57</w:t>
      </w:r>
      <w:r w:rsidRPr="0091788F">
        <w:t>, doi:10.1128/jcm.01892-18 (2019).</w:t>
      </w:r>
    </w:p>
    <w:p w14:paraId="1458F93B" w14:textId="77777777" w:rsidR="0091788F" w:rsidRPr="0091788F" w:rsidRDefault="0091788F" w:rsidP="0091788F">
      <w:pPr>
        <w:pStyle w:val="EndNoteBibliography"/>
        <w:spacing w:after="240"/>
      </w:pPr>
      <w:r w:rsidRPr="0091788F">
        <w:t>52</w:t>
      </w:r>
      <w:r w:rsidRPr="0091788F">
        <w:tab/>
        <w:t>Gómez-Camargo, D. E.</w:t>
      </w:r>
      <w:r w:rsidRPr="0091788F">
        <w:rPr>
          <w:i/>
        </w:rPr>
        <w:t xml:space="preserve"> et al.</w:t>
      </w:r>
      <w:r w:rsidRPr="0091788F">
        <w:t xml:space="preserve"> Evidence of Oropouche Orthobunyavirus Infection, Colombia, 2017. </w:t>
      </w:r>
      <w:r w:rsidRPr="0091788F">
        <w:rPr>
          <w:i/>
        </w:rPr>
        <w:t>Emerg Infect Dis</w:t>
      </w:r>
      <w:r w:rsidRPr="0091788F">
        <w:t xml:space="preserve"> </w:t>
      </w:r>
      <w:r w:rsidRPr="0091788F">
        <w:rPr>
          <w:b/>
        </w:rPr>
        <w:t>27</w:t>
      </w:r>
      <w:r w:rsidRPr="0091788F">
        <w:t>, 1756-1758, doi:10.3201/eid2706.204405 (2021).</w:t>
      </w:r>
    </w:p>
    <w:p w14:paraId="3DFA3D84" w14:textId="77777777" w:rsidR="0091788F" w:rsidRPr="0091788F" w:rsidRDefault="0091788F" w:rsidP="0091788F">
      <w:pPr>
        <w:pStyle w:val="EndNoteBibliography"/>
        <w:spacing w:after="240"/>
      </w:pPr>
      <w:r w:rsidRPr="0091788F">
        <w:t>53</w:t>
      </w:r>
      <w:r w:rsidRPr="0091788F">
        <w:tab/>
        <w:t xml:space="preserve">Gonzalez-Escobar, G., Churaman, C., Rampersad, C., Singh, R. &amp; Nathaniel, S. Mayaro virus detection in patients from rural and urban areas in Trinidad and Tobago during the Chikungunya and Zika virus outbreaks. </w:t>
      </w:r>
      <w:r w:rsidRPr="0091788F">
        <w:rPr>
          <w:i/>
        </w:rPr>
        <w:t>Pathog Glob Health</w:t>
      </w:r>
      <w:r w:rsidRPr="0091788F">
        <w:t>, 1-9, doi:10.1080/20477724.2021.1878445 (2021).</w:t>
      </w:r>
    </w:p>
    <w:p w14:paraId="36F104B9" w14:textId="77777777" w:rsidR="0091788F" w:rsidRPr="0091788F" w:rsidRDefault="0091788F" w:rsidP="0091788F">
      <w:pPr>
        <w:pStyle w:val="EndNoteBibliography"/>
        <w:spacing w:after="240"/>
      </w:pPr>
      <w:r w:rsidRPr="0091788F">
        <w:t>54</w:t>
      </w:r>
      <w:r w:rsidRPr="0091788F">
        <w:tab/>
        <w:t xml:space="preserve">Groot, H., Kerr, J. A., Sanmartin, C. &amp; Vidales, H. Antibodies to yellow fever and other arthropod-borne viruses in human residents of San Vicente de Chucuri, Santander, Colombia. </w:t>
      </w:r>
      <w:r w:rsidRPr="0091788F">
        <w:rPr>
          <w:i/>
        </w:rPr>
        <w:t>Am J Trop Med Hyg</w:t>
      </w:r>
      <w:r w:rsidRPr="0091788F">
        <w:t xml:space="preserve"> </w:t>
      </w:r>
      <w:r w:rsidRPr="0091788F">
        <w:rPr>
          <w:b/>
        </w:rPr>
        <w:t>8</w:t>
      </w:r>
      <w:r w:rsidRPr="0091788F">
        <w:t>, 175-189, doi:10.4269/ajtmh.1959.8.175 (1959).</w:t>
      </w:r>
    </w:p>
    <w:p w14:paraId="2D424198" w14:textId="77777777" w:rsidR="0091788F" w:rsidRPr="0091788F" w:rsidRDefault="0091788F" w:rsidP="0091788F">
      <w:pPr>
        <w:pStyle w:val="EndNoteBibliography"/>
        <w:spacing w:after="240"/>
      </w:pPr>
      <w:r w:rsidRPr="0091788F">
        <w:t>55</w:t>
      </w:r>
      <w:r w:rsidRPr="0091788F">
        <w:tab/>
        <w:t xml:space="preserve">Groot, H. Estudios sobre virus transmitidos por artropodos en Colombia. </w:t>
      </w:r>
      <w:r w:rsidRPr="0091788F">
        <w:rPr>
          <w:i/>
        </w:rPr>
        <w:t>Rev Acad Colomb Cienc</w:t>
      </w:r>
      <w:r w:rsidRPr="0091788F">
        <w:t xml:space="preserve"> </w:t>
      </w:r>
      <w:r w:rsidRPr="0091788F">
        <w:rPr>
          <w:b/>
        </w:rPr>
        <w:t>12</w:t>
      </w:r>
      <w:r w:rsidRPr="0091788F">
        <w:t>, 191-217, doi:10.18257/raccefyn.565 (1964).</w:t>
      </w:r>
    </w:p>
    <w:p w14:paraId="2076CE15" w14:textId="77777777" w:rsidR="0091788F" w:rsidRPr="0091788F" w:rsidRDefault="0091788F" w:rsidP="0091788F">
      <w:pPr>
        <w:pStyle w:val="EndNoteBibliography"/>
        <w:spacing w:after="240"/>
      </w:pPr>
      <w:r w:rsidRPr="0091788F">
        <w:lastRenderedPageBreak/>
        <w:t>56</w:t>
      </w:r>
      <w:r w:rsidRPr="0091788F">
        <w:tab/>
        <w:t>Guevara, C. L.</w:t>
      </w:r>
      <w:r w:rsidRPr="0091788F">
        <w:rPr>
          <w:i/>
        </w:rPr>
        <w:t xml:space="preserve"> et al.</w:t>
      </w:r>
      <w:r w:rsidRPr="0091788F">
        <w:t xml:space="preserve"> First evidence of una virus infections in indigenous and non-indigenous communities in Loreto, Peru. </w:t>
      </w:r>
      <w:r w:rsidRPr="0091788F">
        <w:rPr>
          <w:i/>
        </w:rPr>
        <w:t>Am J Trop Med Hyg</w:t>
      </w:r>
      <w:r w:rsidRPr="0091788F">
        <w:t xml:space="preserve"> </w:t>
      </w:r>
      <w:r w:rsidRPr="0091788F">
        <w:rPr>
          <w:b/>
        </w:rPr>
        <w:t>93</w:t>
      </w:r>
      <w:r w:rsidRPr="0091788F">
        <w:t>, 240 (2015).</w:t>
      </w:r>
    </w:p>
    <w:p w14:paraId="304F4602" w14:textId="77777777" w:rsidR="0091788F" w:rsidRPr="0091788F" w:rsidRDefault="0091788F" w:rsidP="0091788F">
      <w:pPr>
        <w:pStyle w:val="EndNoteBibliography"/>
        <w:spacing w:after="240"/>
      </w:pPr>
      <w:r w:rsidRPr="0091788F">
        <w:t>57</w:t>
      </w:r>
      <w:r w:rsidRPr="0091788F">
        <w:tab/>
        <w:t>Halsey, E. S.</w:t>
      </w:r>
      <w:r w:rsidRPr="0091788F">
        <w:rPr>
          <w:i/>
        </w:rPr>
        <w:t xml:space="preserve"> et al.</w:t>
      </w:r>
      <w:r w:rsidRPr="0091788F">
        <w:t xml:space="preserve"> Mayaro virus infection, Amazon Basin region, Peru, 2010-2013. </w:t>
      </w:r>
      <w:r w:rsidRPr="0091788F">
        <w:rPr>
          <w:i/>
        </w:rPr>
        <w:t>Emerg Infect Dis</w:t>
      </w:r>
      <w:r w:rsidRPr="0091788F">
        <w:t xml:space="preserve"> </w:t>
      </w:r>
      <w:r w:rsidRPr="0091788F">
        <w:rPr>
          <w:b/>
        </w:rPr>
        <w:t>19</w:t>
      </w:r>
      <w:r w:rsidRPr="0091788F">
        <w:t>, 1839-1842, doi:10.3201/eid1911.130777 (2013).</w:t>
      </w:r>
    </w:p>
    <w:p w14:paraId="3BA745B4" w14:textId="77777777" w:rsidR="0091788F" w:rsidRPr="0091788F" w:rsidRDefault="0091788F" w:rsidP="0091788F">
      <w:pPr>
        <w:pStyle w:val="EndNoteBibliography"/>
        <w:spacing w:after="240"/>
      </w:pPr>
      <w:r w:rsidRPr="0091788F">
        <w:t>58</w:t>
      </w:r>
      <w:r w:rsidRPr="0091788F">
        <w:tab/>
        <w:t>Hassing, R. J.</w:t>
      </w:r>
      <w:r w:rsidRPr="0091788F">
        <w:rPr>
          <w:i/>
        </w:rPr>
        <w:t xml:space="preserve"> et al.</w:t>
      </w:r>
      <w:r w:rsidRPr="0091788F">
        <w:t xml:space="preserve"> Imported Mayaro virus infection in the Netherlands. </w:t>
      </w:r>
      <w:r w:rsidRPr="0091788F">
        <w:rPr>
          <w:i/>
        </w:rPr>
        <w:t>The Journal of infection</w:t>
      </w:r>
      <w:r w:rsidRPr="0091788F">
        <w:t xml:space="preserve"> </w:t>
      </w:r>
      <w:r w:rsidRPr="0091788F">
        <w:rPr>
          <w:b/>
        </w:rPr>
        <w:t>61</w:t>
      </w:r>
      <w:r w:rsidRPr="0091788F">
        <w:t>, 343-345, doi:10.1016/j.jinf.2010.06.009 (2010).</w:t>
      </w:r>
    </w:p>
    <w:p w14:paraId="32F44849" w14:textId="77777777" w:rsidR="0091788F" w:rsidRPr="0091788F" w:rsidRDefault="0091788F" w:rsidP="0091788F">
      <w:pPr>
        <w:pStyle w:val="EndNoteBibliography"/>
        <w:spacing w:after="240"/>
      </w:pPr>
      <w:r w:rsidRPr="0091788F">
        <w:t>59</w:t>
      </w:r>
      <w:r w:rsidRPr="0091788F">
        <w:tab/>
        <w:t>Hozé, N.</w:t>
      </w:r>
      <w:r w:rsidRPr="0091788F">
        <w:rPr>
          <w:i/>
        </w:rPr>
        <w:t xml:space="preserve"> et al.</w:t>
      </w:r>
      <w:r w:rsidRPr="0091788F">
        <w:t xml:space="preserve"> Reconstructing Mayaro virus circulation in French Guiana shows frequent spillovers. </w:t>
      </w:r>
      <w:r w:rsidRPr="0091788F">
        <w:rPr>
          <w:i/>
        </w:rPr>
        <w:t>Nat Commun</w:t>
      </w:r>
      <w:r w:rsidRPr="0091788F">
        <w:t xml:space="preserve"> </w:t>
      </w:r>
      <w:r w:rsidRPr="0091788F">
        <w:rPr>
          <w:b/>
        </w:rPr>
        <w:t>11</w:t>
      </w:r>
      <w:r w:rsidRPr="0091788F">
        <w:t>, 2842, doi:10.1038/s41467-020-16516-x (2020).</w:t>
      </w:r>
    </w:p>
    <w:p w14:paraId="0062D247" w14:textId="77777777" w:rsidR="0091788F" w:rsidRPr="0091788F" w:rsidRDefault="0091788F" w:rsidP="0091788F">
      <w:pPr>
        <w:pStyle w:val="EndNoteBibliography"/>
        <w:spacing w:after="240"/>
      </w:pPr>
      <w:r w:rsidRPr="0091788F">
        <w:t>60</w:t>
      </w:r>
      <w:r w:rsidRPr="0091788F">
        <w:tab/>
        <w:t>Izurieta, R. O.</w:t>
      </w:r>
      <w:r w:rsidRPr="0091788F">
        <w:rPr>
          <w:i/>
        </w:rPr>
        <w:t xml:space="preserve"> et al.</w:t>
      </w:r>
      <w:r w:rsidRPr="0091788F">
        <w:t xml:space="preserve"> Hunting in the Rainforest and Mayaro Virus Infection: An emerging Alphavirus in Ecuador. </w:t>
      </w:r>
      <w:r w:rsidRPr="0091788F">
        <w:rPr>
          <w:i/>
        </w:rPr>
        <w:t>J Glob Infect Dis</w:t>
      </w:r>
      <w:r w:rsidRPr="0091788F">
        <w:t xml:space="preserve"> </w:t>
      </w:r>
      <w:r w:rsidRPr="0091788F">
        <w:rPr>
          <w:b/>
        </w:rPr>
        <w:t>3</w:t>
      </w:r>
      <w:r w:rsidRPr="0091788F">
        <w:t>, 317-323, doi:10.4103/0974-777x.91049 (2011).</w:t>
      </w:r>
    </w:p>
    <w:p w14:paraId="4729EA40" w14:textId="77777777" w:rsidR="0091788F" w:rsidRPr="0091788F" w:rsidRDefault="0091788F" w:rsidP="0091788F">
      <w:pPr>
        <w:pStyle w:val="EndNoteBibliography"/>
        <w:spacing w:after="240"/>
      </w:pPr>
      <w:r w:rsidRPr="0091788F">
        <w:t>61</w:t>
      </w:r>
      <w:r w:rsidRPr="0091788F">
        <w:tab/>
        <w:t xml:space="preserve">Jonkers, A. H., Downs, W. G., Spence, L. &amp; Aitken, T. H. Arthropod-borne encephalitis viruses in Northeastern South America. II. A serological survey of Northeastern Venezuela. </w:t>
      </w:r>
      <w:r w:rsidRPr="0091788F">
        <w:rPr>
          <w:i/>
        </w:rPr>
        <w:t>Am J Trop Med Hyg</w:t>
      </w:r>
      <w:r w:rsidRPr="0091788F">
        <w:t xml:space="preserve"> </w:t>
      </w:r>
      <w:r w:rsidRPr="0091788F">
        <w:rPr>
          <w:b/>
        </w:rPr>
        <w:t>14</w:t>
      </w:r>
      <w:r w:rsidRPr="0091788F">
        <w:t>, 304-308, doi:10.4269/ajtmh.1965.14.304 (1965).</w:t>
      </w:r>
    </w:p>
    <w:p w14:paraId="150508F5" w14:textId="77777777" w:rsidR="0091788F" w:rsidRPr="0091788F" w:rsidRDefault="0091788F" w:rsidP="0091788F">
      <w:pPr>
        <w:pStyle w:val="EndNoteBibliography"/>
        <w:spacing w:after="240"/>
      </w:pPr>
      <w:r w:rsidRPr="0091788F">
        <w:t>62</w:t>
      </w:r>
      <w:r w:rsidRPr="0091788F">
        <w:tab/>
        <w:t xml:space="preserve">Jonkers, A. H., Downs, W. G., Aitken, T. H. &amp; Spence, L. Arthropod-borne encephalitis viruses in Northeastern South America. I. A serological survey of Northeastern Surinam. </w:t>
      </w:r>
      <w:r w:rsidRPr="0091788F">
        <w:rPr>
          <w:i/>
        </w:rPr>
        <w:t>Trop Geogr Med</w:t>
      </w:r>
      <w:r w:rsidRPr="0091788F">
        <w:t xml:space="preserve"> </w:t>
      </w:r>
      <w:r w:rsidRPr="0091788F">
        <w:rPr>
          <w:b/>
        </w:rPr>
        <w:t>16</w:t>
      </w:r>
      <w:r w:rsidRPr="0091788F">
        <w:t>, 135-145 (1964).</w:t>
      </w:r>
    </w:p>
    <w:p w14:paraId="0C53ED7F" w14:textId="77777777" w:rsidR="0091788F" w:rsidRPr="0091788F" w:rsidRDefault="0091788F" w:rsidP="0091788F">
      <w:pPr>
        <w:pStyle w:val="EndNoteBibliography"/>
        <w:spacing w:after="240"/>
      </w:pPr>
      <w:r w:rsidRPr="0091788F">
        <w:t>63</w:t>
      </w:r>
      <w:r w:rsidRPr="0091788F">
        <w:tab/>
        <w:t xml:space="preserve">Junt, T., Heraud, J. M., Lelarge, J., Labeau, B. &amp; Talarmin, A. Determination of natural versus laboratory human infection with Mayaro virus by molecular analysis. </w:t>
      </w:r>
      <w:r w:rsidRPr="0091788F">
        <w:rPr>
          <w:i/>
        </w:rPr>
        <w:t>Epidemiology and infection</w:t>
      </w:r>
      <w:r w:rsidRPr="0091788F">
        <w:t xml:space="preserve"> </w:t>
      </w:r>
      <w:r w:rsidRPr="0091788F">
        <w:rPr>
          <w:b/>
        </w:rPr>
        <w:t>123</w:t>
      </w:r>
      <w:r w:rsidRPr="0091788F">
        <w:t>, 511-513, doi:10.1017/s0950268899003180 (1999).</w:t>
      </w:r>
    </w:p>
    <w:p w14:paraId="51E9FB40" w14:textId="77777777" w:rsidR="0091788F" w:rsidRPr="0091788F" w:rsidRDefault="0091788F" w:rsidP="0091788F">
      <w:pPr>
        <w:pStyle w:val="EndNoteBibliography"/>
        <w:spacing w:after="240"/>
      </w:pPr>
      <w:r w:rsidRPr="0091788F">
        <w:t>64</w:t>
      </w:r>
      <w:r w:rsidRPr="0091788F">
        <w:tab/>
        <w:t xml:space="preserve">Karbaat, J., Jonkers, A. H. &amp; Spence, L. Arbovirus infections in Dutch military personnel stationed in Surinam: A preliminary study. </w:t>
      </w:r>
      <w:r w:rsidRPr="0091788F">
        <w:rPr>
          <w:i/>
        </w:rPr>
        <w:t>Trop Geogr Med</w:t>
      </w:r>
      <w:r w:rsidRPr="0091788F">
        <w:t xml:space="preserve"> </w:t>
      </w:r>
      <w:r w:rsidRPr="0091788F">
        <w:rPr>
          <w:b/>
        </w:rPr>
        <w:t>16</w:t>
      </w:r>
      <w:r w:rsidRPr="0091788F">
        <w:t>, 370-376 (1964).</w:t>
      </w:r>
    </w:p>
    <w:p w14:paraId="1EF63682" w14:textId="77777777" w:rsidR="0091788F" w:rsidRPr="0091788F" w:rsidRDefault="0091788F" w:rsidP="0091788F">
      <w:pPr>
        <w:pStyle w:val="EndNoteBibliography"/>
        <w:spacing w:after="240"/>
      </w:pPr>
      <w:r w:rsidRPr="0091788F">
        <w:t>65</w:t>
      </w:r>
      <w:r w:rsidRPr="0091788F">
        <w:tab/>
        <w:t xml:space="preserve">LeDuc, J. W., Pinheiro, F. P. &amp; Travassos da Rosa, A. P. An outbreak of Mayaro virus disease in Belterra, Brazil. II. Epidemiology. </w:t>
      </w:r>
      <w:r w:rsidRPr="0091788F">
        <w:rPr>
          <w:i/>
        </w:rPr>
        <w:t>Am J Trop Med Hyg</w:t>
      </w:r>
      <w:r w:rsidRPr="0091788F">
        <w:t xml:space="preserve"> </w:t>
      </w:r>
      <w:r w:rsidRPr="0091788F">
        <w:rPr>
          <w:b/>
        </w:rPr>
        <w:t>30</w:t>
      </w:r>
      <w:r w:rsidRPr="0091788F">
        <w:t>, 682-688, doi:10.4269/ajtmh.1981.30.682 (1981).</w:t>
      </w:r>
    </w:p>
    <w:p w14:paraId="7CA0645C" w14:textId="77777777" w:rsidR="0091788F" w:rsidRPr="0091788F" w:rsidRDefault="0091788F" w:rsidP="0091788F">
      <w:pPr>
        <w:pStyle w:val="EndNoteBibliography"/>
        <w:spacing w:after="240"/>
      </w:pPr>
      <w:r w:rsidRPr="0091788F">
        <w:t>66</w:t>
      </w:r>
      <w:r w:rsidRPr="0091788F">
        <w:tab/>
        <w:t>Llagonne-Barets, M.</w:t>
      </w:r>
      <w:r w:rsidRPr="0091788F">
        <w:rPr>
          <w:i/>
        </w:rPr>
        <w:t xml:space="preserve"> et al.</w:t>
      </w:r>
      <w:r w:rsidRPr="0091788F">
        <w:t xml:space="preserve"> A case of Mayaro virus infection imported from French Guiana. </w:t>
      </w:r>
      <w:r w:rsidRPr="0091788F">
        <w:rPr>
          <w:i/>
        </w:rPr>
        <w:t>Journal of clinical virology : the official publication of the Pan American Society for Clinical Virology</w:t>
      </w:r>
      <w:r w:rsidRPr="0091788F">
        <w:t xml:space="preserve"> </w:t>
      </w:r>
      <w:r w:rsidRPr="0091788F">
        <w:rPr>
          <w:b/>
        </w:rPr>
        <w:t>77</w:t>
      </w:r>
      <w:r w:rsidRPr="0091788F">
        <w:t>, 66-68, doi:10.1016/j.jcv.2016.02.013 (2016).</w:t>
      </w:r>
    </w:p>
    <w:p w14:paraId="22AFECF8" w14:textId="77777777" w:rsidR="0091788F" w:rsidRPr="0091788F" w:rsidRDefault="0091788F" w:rsidP="0091788F">
      <w:pPr>
        <w:pStyle w:val="EndNoteBibliography"/>
        <w:spacing w:after="240"/>
      </w:pPr>
      <w:r w:rsidRPr="0091788F">
        <w:t>67</w:t>
      </w:r>
      <w:r w:rsidRPr="0091788F">
        <w:tab/>
        <w:t>Long, K. C.</w:t>
      </w:r>
      <w:r w:rsidRPr="0091788F">
        <w:rPr>
          <w:i/>
        </w:rPr>
        <w:t xml:space="preserve"> et al.</w:t>
      </w:r>
      <w:r w:rsidRPr="0091788F">
        <w:t xml:space="preserve"> SEROPREVALENCE RATES OF MAYARO VIRUS IN URBAN AND RURAL AREAS OF MAYNAS PROVINCE, PERU. </w:t>
      </w:r>
      <w:r w:rsidRPr="0091788F">
        <w:rPr>
          <w:i/>
        </w:rPr>
        <w:t>Am J Trop Med Hyg</w:t>
      </w:r>
      <w:r w:rsidRPr="0091788F">
        <w:t xml:space="preserve"> </w:t>
      </w:r>
      <w:r w:rsidRPr="0091788F">
        <w:rPr>
          <w:b/>
        </w:rPr>
        <w:t>79</w:t>
      </w:r>
      <w:r w:rsidRPr="0091788F">
        <w:t>, 92-92 (2008).</w:t>
      </w:r>
    </w:p>
    <w:p w14:paraId="6B76DA2B" w14:textId="77777777" w:rsidR="0091788F" w:rsidRPr="0091788F" w:rsidRDefault="0091788F" w:rsidP="0091788F">
      <w:pPr>
        <w:pStyle w:val="EndNoteBibliography"/>
        <w:spacing w:after="240"/>
      </w:pPr>
      <w:r w:rsidRPr="0091788F">
        <w:t>68</w:t>
      </w:r>
      <w:r w:rsidRPr="0091788F">
        <w:tab/>
        <w:t xml:space="preserve">Madalengoitia, J., Flores, W. &amp; Casals, J. Arbovirus antibody survey of sera from residents of eastern Peru. </w:t>
      </w:r>
      <w:r w:rsidRPr="0091788F">
        <w:rPr>
          <w:i/>
        </w:rPr>
        <w:t>Bull Pan Am Health Organ</w:t>
      </w:r>
      <w:r w:rsidRPr="0091788F">
        <w:t xml:space="preserve"> </w:t>
      </w:r>
      <w:r w:rsidRPr="0091788F">
        <w:rPr>
          <w:b/>
        </w:rPr>
        <w:t>7</w:t>
      </w:r>
      <w:r w:rsidRPr="0091788F">
        <w:t xml:space="preserve"> (1973).</w:t>
      </w:r>
    </w:p>
    <w:p w14:paraId="1679E7AE" w14:textId="77777777" w:rsidR="0091788F" w:rsidRPr="0091788F" w:rsidRDefault="0091788F" w:rsidP="0091788F">
      <w:pPr>
        <w:pStyle w:val="EndNoteBibliography"/>
        <w:spacing w:after="240"/>
      </w:pPr>
      <w:r w:rsidRPr="0091788F">
        <w:t>69</w:t>
      </w:r>
      <w:r w:rsidRPr="0091788F">
        <w:tab/>
        <w:t>Martins, V. D. A.</w:t>
      </w:r>
      <w:r w:rsidRPr="0091788F">
        <w:rPr>
          <w:i/>
        </w:rPr>
        <w:t xml:space="preserve"> et al.</w:t>
      </w:r>
      <w:r w:rsidRPr="0091788F">
        <w:t xml:space="preserve"> Clinical and Virological Descriptive Study in the 2011 Outbreak of Dengue in the Amazonas, Brazil. </w:t>
      </w:r>
      <w:r w:rsidRPr="0091788F">
        <w:rPr>
          <w:i/>
        </w:rPr>
        <w:t>PloS One</w:t>
      </w:r>
      <w:r w:rsidRPr="0091788F">
        <w:t xml:space="preserve"> </w:t>
      </w:r>
      <w:r w:rsidRPr="0091788F">
        <w:rPr>
          <w:b/>
        </w:rPr>
        <w:t>9</w:t>
      </w:r>
      <w:r w:rsidRPr="0091788F">
        <w:t>, doi:10.1371/journal.pone.0100535 (2014).</w:t>
      </w:r>
    </w:p>
    <w:p w14:paraId="7F27187B" w14:textId="77777777" w:rsidR="0091788F" w:rsidRPr="0091788F" w:rsidRDefault="0091788F" w:rsidP="0091788F">
      <w:pPr>
        <w:pStyle w:val="EndNoteBibliography"/>
        <w:spacing w:after="240"/>
      </w:pPr>
      <w:r w:rsidRPr="0091788F">
        <w:lastRenderedPageBreak/>
        <w:t>70</w:t>
      </w:r>
      <w:r w:rsidRPr="0091788F">
        <w:tab/>
        <w:t xml:space="preserve">Meneses, C. A. R. </w:t>
      </w:r>
      <w:r w:rsidRPr="0091788F">
        <w:rPr>
          <w:i/>
        </w:rPr>
        <w:t>Identificação de arbovírus, mayaro e oropouche em amostras com dengue negativo NS1 no estado de Roraima, no ano de 2012</w:t>
      </w:r>
      <w:r w:rsidRPr="0091788F">
        <w:t xml:space="preserve"> Mestrado em Ciencias da Saude thesis, Universidade Federal de Roraima, (2013).</w:t>
      </w:r>
    </w:p>
    <w:p w14:paraId="62C4E90A" w14:textId="77777777" w:rsidR="0091788F" w:rsidRPr="0091788F" w:rsidRDefault="0091788F" w:rsidP="0091788F">
      <w:pPr>
        <w:pStyle w:val="EndNoteBibliography"/>
        <w:spacing w:after="240"/>
      </w:pPr>
      <w:r w:rsidRPr="0091788F">
        <w:t>71</w:t>
      </w:r>
      <w:r w:rsidRPr="0091788F">
        <w:tab/>
        <w:t xml:space="preserve">Metselaar, D. Isolation of arboviruses of group A and group C in Surinam. </w:t>
      </w:r>
      <w:r w:rsidRPr="0091788F">
        <w:rPr>
          <w:i/>
        </w:rPr>
        <w:t>Trop Geogr Med</w:t>
      </w:r>
      <w:r w:rsidRPr="0091788F">
        <w:t xml:space="preserve"> </w:t>
      </w:r>
      <w:r w:rsidRPr="0091788F">
        <w:rPr>
          <w:b/>
        </w:rPr>
        <w:t>18</w:t>
      </w:r>
      <w:r w:rsidRPr="0091788F">
        <w:t>, 137-142 (1966).</w:t>
      </w:r>
    </w:p>
    <w:p w14:paraId="0512A32D" w14:textId="77777777" w:rsidR="0091788F" w:rsidRPr="0091788F" w:rsidRDefault="0091788F" w:rsidP="0091788F">
      <w:pPr>
        <w:pStyle w:val="EndNoteBibliography"/>
        <w:spacing w:after="240"/>
      </w:pPr>
      <w:r w:rsidRPr="0091788F">
        <w:t>72</w:t>
      </w:r>
      <w:r w:rsidRPr="0091788F">
        <w:tab/>
        <w:t xml:space="preserve">Estudio interinstitucional desarrollado por las instituciones del Ministerio de Salud del Perú. Perfil etiológico del síndrome febril en áreas de alto riesgo de transmisión de enfermedades infecciosas de impacto en salud pública en el Perú, 2000-2001. </w:t>
      </w:r>
      <w:r w:rsidRPr="0091788F">
        <w:rPr>
          <w:i/>
        </w:rPr>
        <w:t>Rev Peru Med Exp Salud Publica</w:t>
      </w:r>
      <w:r w:rsidRPr="0091788F">
        <w:t xml:space="preserve"> </w:t>
      </w:r>
      <w:r w:rsidRPr="0091788F">
        <w:rPr>
          <w:b/>
        </w:rPr>
        <w:t>22</w:t>
      </w:r>
      <w:r w:rsidRPr="0091788F">
        <w:t>, 165-174 (2005).</w:t>
      </w:r>
    </w:p>
    <w:p w14:paraId="2FFA31E5" w14:textId="77777777" w:rsidR="0091788F" w:rsidRPr="0091788F" w:rsidRDefault="0091788F" w:rsidP="0091788F">
      <w:pPr>
        <w:pStyle w:val="EndNoteBibliography"/>
        <w:spacing w:after="240"/>
      </w:pPr>
      <w:r w:rsidRPr="0091788F">
        <w:t>73</w:t>
      </w:r>
      <w:r w:rsidRPr="0091788F">
        <w:tab/>
        <w:t xml:space="preserve">Moreli, M. L., Floriano, V. G., Policarpo, O. F., Gimaque, J. B. d. L. &amp; Costa, V. G. d. Serological evidence of Mayaro virus in samples of dengue suspected patients from Jatai County-Goias. </w:t>
      </w:r>
      <w:r w:rsidRPr="0091788F">
        <w:rPr>
          <w:i/>
        </w:rPr>
        <w:t>XXVIII Congresso Brasileiro de Virologia e XI Encontro de Virologia do Mercosul</w:t>
      </w:r>
      <w:r w:rsidRPr="0091788F">
        <w:t xml:space="preserve"> (2017).</w:t>
      </w:r>
    </w:p>
    <w:p w14:paraId="686A4808" w14:textId="77777777" w:rsidR="0091788F" w:rsidRPr="0091788F" w:rsidRDefault="0091788F" w:rsidP="0091788F">
      <w:pPr>
        <w:pStyle w:val="EndNoteBibliography"/>
        <w:spacing w:after="240"/>
      </w:pPr>
      <w:r w:rsidRPr="0091788F">
        <w:t>74</w:t>
      </w:r>
      <w:r w:rsidRPr="0091788F">
        <w:tab/>
        <w:t>Mourão, M. P. G.</w:t>
      </w:r>
      <w:r w:rsidRPr="0091788F">
        <w:rPr>
          <w:i/>
        </w:rPr>
        <w:t xml:space="preserve"> et al.</w:t>
      </w:r>
      <w:r w:rsidRPr="0091788F">
        <w:t xml:space="preserve"> Mayaro fever in the city of manaus, Brazil, 2007-2008. </w:t>
      </w:r>
      <w:r w:rsidRPr="0091788F">
        <w:rPr>
          <w:i/>
        </w:rPr>
        <w:t>Vector Borne Zoonotic Dis</w:t>
      </w:r>
      <w:r w:rsidRPr="0091788F">
        <w:t xml:space="preserve"> </w:t>
      </w:r>
      <w:r w:rsidRPr="0091788F">
        <w:rPr>
          <w:b/>
        </w:rPr>
        <w:t>12</w:t>
      </w:r>
      <w:r w:rsidRPr="0091788F">
        <w:t>, 42-46, doi:10.1089/vbz.2011.0669 (2012).</w:t>
      </w:r>
    </w:p>
    <w:p w14:paraId="32A7593F" w14:textId="77777777" w:rsidR="0091788F" w:rsidRPr="0091788F" w:rsidRDefault="0091788F" w:rsidP="0091788F">
      <w:pPr>
        <w:pStyle w:val="EndNoteBibliography"/>
        <w:spacing w:after="240"/>
      </w:pPr>
      <w:r w:rsidRPr="0091788F">
        <w:t>75</w:t>
      </w:r>
      <w:r w:rsidRPr="0091788F">
        <w:tab/>
        <w:t>Mutricy, R.</w:t>
      </w:r>
      <w:r w:rsidRPr="0091788F">
        <w:rPr>
          <w:i/>
        </w:rPr>
        <w:t xml:space="preserve"> et al.</w:t>
      </w:r>
      <w:r w:rsidRPr="0091788F">
        <w:t xml:space="preserve"> Mayaro virus infection in French Guiana, a cross sectional study 2003-2019. </w:t>
      </w:r>
      <w:r w:rsidRPr="0091788F">
        <w:rPr>
          <w:i/>
        </w:rPr>
        <w:t>Infect Genet Evol</w:t>
      </w:r>
      <w:r w:rsidRPr="0091788F">
        <w:t xml:space="preserve"> </w:t>
      </w:r>
      <w:r w:rsidRPr="0091788F">
        <w:rPr>
          <w:b/>
        </w:rPr>
        <w:t>99</w:t>
      </w:r>
      <w:r w:rsidRPr="0091788F">
        <w:t>, 105243, doi:10.1016/j.meegid.2022.105243 (2022).</w:t>
      </w:r>
    </w:p>
    <w:p w14:paraId="393407E6" w14:textId="77777777" w:rsidR="0091788F" w:rsidRPr="0091788F" w:rsidRDefault="0091788F" w:rsidP="0091788F">
      <w:pPr>
        <w:pStyle w:val="EndNoteBibliography"/>
        <w:spacing w:after="240"/>
      </w:pPr>
      <w:r w:rsidRPr="0091788F">
        <w:t>76</w:t>
      </w:r>
      <w:r w:rsidRPr="0091788F">
        <w:tab/>
        <w:t xml:space="preserve">Navarrete-Espinosa, J. &amp; Gomez-Dantes, H. Arbovirus causales de fiebre hemorrágica en pacientes del Instituto Mexicano del Seguro Social. </w:t>
      </w:r>
      <w:r w:rsidRPr="0091788F">
        <w:rPr>
          <w:i/>
        </w:rPr>
        <w:t>Rev Med Inst Mex Seguro Soc</w:t>
      </w:r>
      <w:r w:rsidRPr="0091788F">
        <w:t xml:space="preserve"> </w:t>
      </w:r>
      <w:r w:rsidRPr="0091788F">
        <w:rPr>
          <w:b/>
        </w:rPr>
        <w:t>44</w:t>
      </w:r>
      <w:r w:rsidRPr="0091788F">
        <w:t>, 347-353 (2006).</w:t>
      </w:r>
    </w:p>
    <w:p w14:paraId="09EBCC0F" w14:textId="77777777" w:rsidR="0091788F" w:rsidRPr="0091788F" w:rsidRDefault="0091788F" w:rsidP="0091788F">
      <w:pPr>
        <w:pStyle w:val="EndNoteBibliography"/>
        <w:spacing w:after="240"/>
      </w:pPr>
      <w:r w:rsidRPr="0091788F">
        <w:t>77</w:t>
      </w:r>
      <w:r w:rsidRPr="0091788F">
        <w:tab/>
        <w:t xml:space="preserve">Naveca, F. G., Nascimento, V. A., Souza, V. C. &amp; de Figueiredo, R. M. P. Human Orthobunyavirus Infections, Tefe, Amazonas, Brazil. </w:t>
      </w:r>
      <w:r w:rsidRPr="0091788F">
        <w:rPr>
          <w:i/>
        </w:rPr>
        <w:t>PLoS currents</w:t>
      </w:r>
      <w:r w:rsidRPr="0091788F">
        <w:t xml:space="preserve"> </w:t>
      </w:r>
      <w:r w:rsidRPr="0091788F">
        <w:rPr>
          <w:b/>
        </w:rPr>
        <w:t>10</w:t>
      </w:r>
      <w:r w:rsidRPr="0091788F">
        <w:t>, doi:10.1371/currents.outbreaks.7d65e5eb6ef75664da68905c5582f7f7 (2018).</w:t>
      </w:r>
    </w:p>
    <w:p w14:paraId="3A88D46F" w14:textId="77777777" w:rsidR="0091788F" w:rsidRPr="0091788F" w:rsidRDefault="0091788F" w:rsidP="0091788F">
      <w:pPr>
        <w:pStyle w:val="EndNoteBibliography"/>
        <w:spacing w:after="240"/>
      </w:pPr>
      <w:r w:rsidRPr="0091788F">
        <w:t>78</w:t>
      </w:r>
      <w:r w:rsidRPr="0091788F">
        <w:tab/>
        <w:t>Naveca, F. G.</w:t>
      </w:r>
      <w:r w:rsidRPr="0091788F">
        <w:rPr>
          <w:i/>
        </w:rPr>
        <w:t xml:space="preserve"> et al.</w:t>
      </w:r>
      <w:r w:rsidRPr="0091788F">
        <w:t xml:space="preserve"> Genomic, epidemiological and digital surveillance of Chikungunya virus in the Brazilian Amazon. </w:t>
      </w:r>
      <w:r w:rsidRPr="0091788F">
        <w:rPr>
          <w:i/>
        </w:rPr>
        <w:t>PLoS Negl Trop Dis</w:t>
      </w:r>
      <w:r w:rsidRPr="0091788F">
        <w:t xml:space="preserve"> </w:t>
      </w:r>
      <w:r w:rsidRPr="0091788F">
        <w:rPr>
          <w:b/>
        </w:rPr>
        <w:t>13</w:t>
      </w:r>
      <w:r w:rsidRPr="0091788F">
        <w:t>, doi:10.1371/journal.pntd.0007065 (2019).</w:t>
      </w:r>
    </w:p>
    <w:p w14:paraId="0C697B78" w14:textId="77777777" w:rsidR="0091788F" w:rsidRPr="0091788F" w:rsidRDefault="0091788F" w:rsidP="0091788F">
      <w:pPr>
        <w:pStyle w:val="EndNoteBibliography"/>
        <w:spacing w:after="240"/>
      </w:pPr>
      <w:r w:rsidRPr="0091788F">
        <w:t>79</w:t>
      </w:r>
      <w:r w:rsidRPr="0091788F">
        <w:tab/>
        <w:t>Neel, J. V.</w:t>
      </w:r>
      <w:r w:rsidRPr="0091788F">
        <w:rPr>
          <w:i/>
        </w:rPr>
        <w:t xml:space="preserve"> et al.</w:t>
      </w:r>
      <w:r w:rsidRPr="0091788F">
        <w:t xml:space="preserve"> Further studies of the Xavante Indians. IX. Immunologic status with respect to various diseases and organisms. </w:t>
      </w:r>
      <w:r w:rsidRPr="0091788F">
        <w:rPr>
          <w:i/>
        </w:rPr>
        <w:t>Am J Trop Med Hyg</w:t>
      </w:r>
      <w:r w:rsidRPr="0091788F">
        <w:t xml:space="preserve"> </w:t>
      </w:r>
      <w:r w:rsidRPr="0091788F">
        <w:rPr>
          <w:b/>
        </w:rPr>
        <w:t>17</w:t>
      </w:r>
      <w:r w:rsidRPr="0091788F">
        <w:t>, 486-498 (1968).</w:t>
      </w:r>
    </w:p>
    <w:p w14:paraId="12F24801" w14:textId="77777777" w:rsidR="0091788F" w:rsidRPr="0091788F" w:rsidRDefault="0091788F" w:rsidP="0091788F">
      <w:pPr>
        <w:pStyle w:val="EndNoteBibliography"/>
        <w:spacing w:after="240"/>
      </w:pPr>
      <w:r w:rsidRPr="0091788F">
        <w:t>80</w:t>
      </w:r>
      <w:r w:rsidRPr="0091788F">
        <w:tab/>
        <w:t>Neumayr, A.</w:t>
      </w:r>
      <w:r w:rsidRPr="0091788F">
        <w:rPr>
          <w:i/>
        </w:rPr>
        <w:t xml:space="preserve"> et al.</w:t>
      </w:r>
      <w:r w:rsidRPr="0091788F">
        <w:t xml:space="preserve"> Mayaro virus infection in traveler returning from Amazon Basin, northern Peru. </w:t>
      </w:r>
      <w:r w:rsidRPr="0091788F">
        <w:rPr>
          <w:i/>
        </w:rPr>
        <w:t>Emerg Infect Dis</w:t>
      </w:r>
      <w:r w:rsidRPr="0091788F">
        <w:t xml:space="preserve"> </w:t>
      </w:r>
      <w:r w:rsidRPr="0091788F">
        <w:rPr>
          <w:b/>
        </w:rPr>
        <w:t>18</w:t>
      </w:r>
      <w:r w:rsidRPr="0091788F">
        <w:t>, 695-696, doi:10.3201/eid1804.111717 (2012).</w:t>
      </w:r>
    </w:p>
    <w:p w14:paraId="4D6AD28C" w14:textId="7BBF2BCB" w:rsidR="0091788F" w:rsidRPr="0091788F" w:rsidRDefault="0091788F" w:rsidP="0091788F">
      <w:pPr>
        <w:pStyle w:val="EndNoteBibliography"/>
        <w:spacing w:after="240"/>
      </w:pPr>
      <w:r w:rsidRPr="0091788F">
        <w:t>81</w:t>
      </w:r>
      <w:r w:rsidRPr="0091788F">
        <w:tab/>
        <w:t xml:space="preserve">Terra. </w:t>
      </w:r>
      <w:r w:rsidRPr="0091788F">
        <w:rPr>
          <w:i/>
        </w:rPr>
        <w:t>Seis regiones de Bolivia afectadas por brote de epidemias tras las lluvias</w:t>
      </w:r>
      <w:r w:rsidRPr="0091788F">
        <w:t>, &lt;</w:t>
      </w:r>
      <w:hyperlink r:id="rId4" w:history="1">
        <w:r w:rsidRPr="0091788F">
          <w:rPr>
            <w:rStyle w:val="Hyperlink"/>
          </w:rPr>
          <w:t>http://noticias.terra.com/noticias/articulo/html/act834981.htm</w:t>
        </w:r>
      </w:hyperlink>
      <w:r w:rsidRPr="0091788F">
        <w:t>&gt; (2007).</w:t>
      </w:r>
    </w:p>
    <w:p w14:paraId="2A1E2B8A" w14:textId="241A6CCC" w:rsidR="0091788F" w:rsidRPr="0091788F" w:rsidRDefault="0091788F" w:rsidP="0091788F">
      <w:pPr>
        <w:pStyle w:val="EndNoteBibliography"/>
        <w:spacing w:after="240"/>
      </w:pPr>
      <w:r w:rsidRPr="0091788F">
        <w:t>82</w:t>
      </w:r>
      <w:r w:rsidRPr="0091788F">
        <w:tab/>
        <w:t xml:space="preserve">Ziegler, M. F. </w:t>
      </w:r>
      <w:r w:rsidRPr="0091788F">
        <w:rPr>
          <w:i/>
        </w:rPr>
        <w:t>Mechanism that triggers the inflammatory process by Mayaro virus is discovered</w:t>
      </w:r>
      <w:r w:rsidRPr="0091788F">
        <w:t>, &lt;</w:t>
      </w:r>
      <w:hyperlink r:id="rId5" w:history="1">
        <w:r w:rsidRPr="0091788F">
          <w:rPr>
            <w:rStyle w:val="Hyperlink"/>
          </w:rPr>
          <w:t>https://agencia.fapesp.br/mechanism-that-triggers-the-inflammatory-process-during-infection-by-mayaro-virus-is-discovered/32066/</w:t>
        </w:r>
      </w:hyperlink>
      <w:r w:rsidRPr="0091788F">
        <w:t>&gt; (2019).</w:t>
      </w:r>
    </w:p>
    <w:p w14:paraId="5CAA77F2" w14:textId="77777777" w:rsidR="0091788F" w:rsidRPr="0091788F" w:rsidRDefault="0091788F" w:rsidP="0091788F">
      <w:pPr>
        <w:pStyle w:val="EndNoteBibliography"/>
        <w:spacing w:after="240"/>
      </w:pPr>
      <w:r w:rsidRPr="0091788F">
        <w:t>83</w:t>
      </w:r>
      <w:r w:rsidRPr="0091788F">
        <w:tab/>
        <w:t xml:space="preserve">Niederman, J. C., Henderson, J. R., Opton, E. M., Black, F. L. &amp; Skvrnova, K. A nationwide serum survey of Brazilian military recruits, 1964. II. Antibody patterns with arboviruses, polioviruses, measles and mumps. </w:t>
      </w:r>
      <w:r w:rsidRPr="0091788F">
        <w:rPr>
          <w:i/>
        </w:rPr>
        <w:t>Am J Epidemiol</w:t>
      </w:r>
      <w:r w:rsidRPr="0091788F">
        <w:t xml:space="preserve"> </w:t>
      </w:r>
      <w:r w:rsidRPr="0091788F">
        <w:rPr>
          <w:b/>
        </w:rPr>
        <w:t>86</w:t>
      </w:r>
      <w:r w:rsidRPr="0091788F">
        <w:t>, 319-329 (1967).</w:t>
      </w:r>
    </w:p>
    <w:p w14:paraId="7D506341" w14:textId="77777777" w:rsidR="0091788F" w:rsidRPr="0091788F" w:rsidRDefault="0091788F" w:rsidP="0091788F">
      <w:pPr>
        <w:pStyle w:val="EndNoteBibliography"/>
        <w:spacing w:after="240"/>
      </w:pPr>
      <w:r w:rsidRPr="0091788F">
        <w:lastRenderedPageBreak/>
        <w:t>84</w:t>
      </w:r>
      <w:r w:rsidRPr="0091788F">
        <w:tab/>
        <w:t>Nunes, M. R.</w:t>
      </w:r>
      <w:r w:rsidRPr="0091788F">
        <w:rPr>
          <w:i/>
        </w:rPr>
        <w:t xml:space="preserve"> et al.</w:t>
      </w:r>
      <w:r w:rsidRPr="0091788F">
        <w:t xml:space="preserve"> Eco-epidemiologia dos arbovirus na area de influencia da rodovia Cuiaba-Santarem (BR 163), Estado do Para, Brasil. </w:t>
      </w:r>
      <w:r w:rsidRPr="0091788F">
        <w:rPr>
          <w:i/>
        </w:rPr>
        <w:t>Cad Saude Publica</w:t>
      </w:r>
      <w:r w:rsidRPr="0091788F">
        <w:t xml:space="preserve"> </w:t>
      </w:r>
      <w:r w:rsidRPr="0091788F">
        <w:rPr>
          <w:b/>
        </w:rPr>
        <w:t>25</w:t>
      </w:r>
      <w:r w:rsidRPr="0091788F">
        <w:t>, 2583-2602, doi:10.1590/s0102-311x2009001200006 (2009).</w:t>
      </w:r>
    </w:p>
    <w:p w14:paraId="2886FDE5" w14:textId="77777777" w:rsidR="0091788F" w:rsidRPr="0091788F" w:rsidRDefault="0091788F" w:rsidP="0091788F">
      <w:pPr>
        <w:pStyle w:val="EndNoteBibliography"/>
        <w:spacing w:after="240"/>
      </w:pPr>
      <w:r w:rsidRPr="0091788F">
        <w:t>85</w:t>
      </w:r>
      <w:r w:rsidRPr="0091788F">
        <w:tab/>
        <w:t xml:space="preserve">Nunes, J. P. P. One-Step reverse transcriptase PCR for detection of arboviruses in serum samples of patients assisted in Basic health Units in the State of Maranhão, Brazil. </w:t>
      </w:r>
      <w:r w:rsidRPr="0091788F">
        <w:rPr>
          <w:i/>
        </w:rPr>
        <w:t>Braz J Dev</w:t>
      </w:r>
      <w:r w:rsidRPr="0091788F">
        <w:t xml:space="preserve"> </w:t>
      </w:r>
      <w:r w:rsidRPr="0091788F">
        <w:rPr>
          <w:b/>
        </w:rPr>
        <w:t>5</w:t>
      </w:r>
      <w:r w:rsidRPr="0091788F">
        <w:t xml:space="preserve"> (2019).</w:t>
      </w:r>
    </w:p>
    <w:p w14:paraId="340B859F" w14:textId="77777777" w:rsidR="0091788F" w:rsidRPr="0091788F" w:rsidRDefault="0091788F" w:rsidP="0091788F">
      <w:pPr>
        <w:pStyle w:val="EndNoteBibliography"/>
        <w:spacing w:after="240"/>
      </w:pPr>
      <w:r w:rsidRPr="0091788F">
        <w:t>86</w:t>
      </w:r>
      <w:r w:rsidRPr="0091788F">
        <w:tab/>
        <w:t>Pan American Health Organization / World Health Organization. Epidemiological Alert: Mayaro Fever.  (2019).</w:t>
      </w:r>
    </w:p>
    <w:p w14:paraId="555DCB10" w14:textId="77777777" w:rsidR="0091788F" w:rsidRPr="0091788F" w:rsidRDefault="0091788F" w:rsidP="0091788F">
      <w:pPr>
        <w:pStyle w:val="EndNoteBibliography"/>
        <w:spacing w:after="240"/>
      </w:pPr>
      <w:r w:rsidRPr="0091788F">
        <w:t>87</w:t>
      </w:r>
      <w:r w:rsidRPr="0091788F">
        <w:tab/>
        <w:t xml:space="preserve">Pereira, N. C. </w:t>
      </w:r>
      <w:r w:rsidRPr="0091788F">
        <w:rPr>
          <w:i/>
        </w:rPr>
        <w:t>Soroprevalência do vírus Mayaro em Manaus e em Coari.</w:t>
      </w:r>
      <w:r w:rsidRPr="0091788F">
        <w:t xml:space="preserve"> Mestrado em Imunologia Básica e Aplicada thesis, Universidade Federal do Amazonas, (2017).</w:t>
      </w:r>
    </w:p>
    <w:p w14:paraId="63444292" w14:textId="77777777" w:rsidR="0091788F" w:rsidRPr="0091788F" w:rsidRDefault="0091788F" w:rsidP="0091788F">
      <w:pPr>
        <w:pStyle w:val="EndNoteBibliography"/>
        <w:spacing w:after="240"/>
      </w:pPr>
      <w:r w:rsidRPr="0091788F">
        <w:t>88</w:t>
      </w:r>
      <w:r w:rsidRPr="0091788F">
        <w:tab/>
        <w:t>Perez, J. G.</w:t>
      </w:r>
      <w:r w:rsidRPr="0091788F">
        <w:rPr>
          <w:i/>
        </w:rPr>
        <w:t xml:space="preserve"> et al.</w:t>
      </w:r>
      <w:r w:rsidRPr="0091788F">
        <w:t xml:space="preserve"> Serologic Evidence of Zoonotic Alphaviruses in Humans from an Indigenous Community in the Peruvian Amazon. </w:t>
      </w:r>
      <w:r w:rsidRPr="0091788F">
        <w:rPr>
          <w:i/>
        </w:rPr>
        <w:t>Am J Trop Med Hyg</w:t>
      </w:r>
      <w:r w:rsidRPr="0091788F">
        <w:t>, doi:10.4269/ajtmh.18-0850 (2019).</w:t>
      </w:r>
    </w:p>
    <w:p w14:paraId="31EDAB15" w14:textId="77777777" w:rsidR="0091788F" w:rsidRPr="0091788F" w:rsidRDefault="0091788F" w:rsidP="0091788F">
      <w:pPr>
        <w:pStyle w:val="EndNoteBibliography"/>
        <w:spacing w:after="240"/>
      </w:pPr>
      <w:r w:rsidRPr="0091788F">
        <w:t>89</w:t>
      </w:r>
      <w:r w:rsidRPr="0091788F">
        <w:tab/>
        <w:t xml:space="preserve">Perin, M. Y., Genaro, M. S. A., Côsso, I. S. &amp; Slhessarenko, R. D. Mayaro fever: molecular diagnosis of 5 cases in Mato Grosso state. </w:t>
      </w:r>
      <w:r w:rsidRPr="0091788F">
        <w:rPr>
          <w:i/>
        </w:rPr>
        <w:t xml:space="preserve">J Bacteriol Mycol </w:t>
      </w:r>
      <w:r w:rsidRPr="0091788F">
        <w:rPr>
          <w:b/>
        </w:rPr>
        <w:t>9</w:t>
      </w:r>
      <w:r w:rsidRPr="0091788F">
        <w:t>, 78-82 (2021).</w:t>
      </w:r>
    </w:p>
    <w:p w14:paraId="7F77A607" w14:textId="77777777" w:rsidR="0091788F" w:rsidRPr="0091788F" w:rsidRDefault="0091788F" w:rsidP="0091788F">
      <w:pPr>
        <w:pStyle w:val="EndNoteBibliography"/>
        <w:spacing w:after="240"/>
      </w:pPr>
      <w:r w:rsidRPr="0091788F">
        <w:t>90</w:t>
      </w:r>
      <w:r w:rsidRPr="0091788F">
        <w:tab/>
        <w:t>Pilatti, M.</w:t>
      </w:r>
      <w:r w:rsidRPr="0091788F">
        <w:rPr>
          <w:i/>
        </w:rPr>
        <w:t xml:space="preserve"> et al.</w:t>
      </w:r>
      <w:r w:rsidRPr="0091788F">
        <w:t xml:space="preserve"> Perfil clínico-epidemiológico dos pacientes infectados com o vírus Mayaro (MAYV) em Mato Grosso. </w:t>
      </w:r>
      <w:r w:rsidRPr="0091788F">
        <w:rPr>
          <w:i/>
        </w:rPr>
        <w:t>TCC-Biomedicina</w:t>
      </w:r>
      <w:r w:rsidRPr="0091788F">
        <w:t xml:space="preserve"> (2018).</w:t>
      </w:r>
    </w:p>
    <w:p w14:paraId="03AC9B7C" w14:textId="77777777" w:rsidR="0091788F" w:rsidRPr="0091788F" w:rsidRDefault="0091788F" w:rsidP="0091788F">
      <w:pPr>
        <w:pStyle w:val="EndNoteBibliography"/>
        <w:spacing w:after="240"/>
      </w:pPr>
      <w:r w:rsidRPr="0091788F">
        <w:t>91</w:t>
      </w:r>
      <w:r w:rsidRPr="0091788F">
        <w:tab/>
        <w:t>Pinheiro, F. P.</w:t>
      </w:r>
      <w:r w:rsidRPr="0091788F">
        <w:rPr>
          <w:i/>
        </w:rPr>
        <w:t xml:space="preserve"> et al.</w:t>
      </w:r>
      <w:r w:rsidRPr="0091788F">
        <w:t xml:space="preserve"> Infectious diseases along Brazil's Trans-Amazon Highway: surveillance and research. </w:t>
      </w:r>
      <w:r w:rsidRPr="0091788F">
        <w:rPr>
          <w:i/>
        </w:rPr>
        <w:t>Bull Pan Am Health Organ</w:t>
      </w:r>
      <w:r w:rsidRPr="0091788F">
        <w:t xml:space="preserve"> </w:t>
      </w:r>
      <w:r w:rsidRPr="0091788F">
        <w:rPr>
          <w:b/>
        </w:rPr>
        <w:t>8</w:t>
      </w:r>
      <w:r w:rsidRPr="0091788F">
        <w:t xml:space="preserve"> (1974).</w:t>
      </w:r>
    </w:p>
    <w:p w14:paraId="0D8D9F1A" w14:textId="77777777" w:rsidR="0091788F" w:rsidRPr="0091788F" w:rsidRDefault="0091788F" w:rsidP="0091788F">
      <w:pPr>
        <w:pStyle w:val="EndNoteBibliography"/>
        <w:spacing w:after="240"/>
      </w:pPr>
      <w:r w:rsidRPr="0091788F">
        <w:t>92</w:t>
      </w:r>
      <w:r w:rsidRPr="0091788F">
        <w:tab/>
        <w:t xml:space="preserve">Pinheiro, F. P., Bensabath, G., Andrade, A. H. P. &amp; Moraes, M. A. P. Febre amarela no Estado de Goias. </w:t>
      </w:r>
      <w:r w:rsidRPr="0091788F">
        <w:rPr>
          <w:i/>
        </w:rPr>
        <w:t>Bol. Epidemiol. (Minist. Saude)</w:t>
      </w:r>
      <w:r w:rsidRPr="0091788F">
        <w:t xml:space="preserve"> </w:t>
      </w:r>
      <w:r w:rsidRPr="0091788F">
        <w:rPr>
          <w:b/>
        </w:rPr>
        <w:t>6</w:t>
      </w:r>
      <w:r w:rsidRPr="0091788F">
        <w:t xml:space="preserve"> (1974).</w:t>
      </w:r>
    </w:p>
    <w:p w14:paraId="4CEA6E3A" w14:textId="77777777" w:rsidR="0091788F" w:rsidRPr="0091788F" w:rsidRDefault="0091788F" w:rsidP="0091788F">
      <w:pPr>
        <w:pStyle w:val="EndNoteBibliography"/>
        <w:spacing w:after="240"/>
      </w:pPr>
      <w:r w:rsidRPr="0091788F">
        <w:t>93</w:t>
      </w:r>
      <w:r w:rsidRPr="0091788F">
        <w:tab/>
        <w:t xml:space="preserve">Pinheiro, F. P. B., G.: Rosa, P. A. T. Public health hazards among workers along the Trans Amazon highway. </w:t>
      </w:r>
      <w:r w:rsidRPr="0091788F">
        <w:rPr>
          <w:i/>
        </w:rPr>
        <w:t>J. Occup. Med.</w:t>
      </w:r>
      <w:r w:rsidRPr="0091788F">
        <w:t xml:space="preserve"> </w:t>
      </w:r>
      <w:r w:rsidRPr="0091788F">
        <w:rPr>
          <w:b/>
        </w:rPr>
        <w:t>19</w:t>
      </w:r>
      <w:r w:rsidRPr="0091788F">
        <w:t>, 490-497 (1977).</w:t>
      </w:r>
    </w:p>
    <w:p w14:paraId="2EC510CF" w14:textId="77777777" w:rsidR="0091788F" w:rsidRPr="0091788F" w:rsidRDefault="0091788F" w:rsidP="0091788F">
      <w:pPr>
        <w:pStyle w:val="EndNoteBibliography"/>
        <w:spacing w:after="240"/>
      </w:pPr>
      <w:r w:rsidRPr="0091788F">
        <w:t>94</w:t>
      </w:r>
      <w:r w:rsidRPr="0091788F">
        <w:tab/>
        <w:t>Powers, A. M.</w:t>
      </w:r>
      <w:r w:rsidRPr="0091788F">
        <w:rPr>
          <w:i/>
        </w:rPr>
        <w:t xml:space="preserve"> et al.</w:t>
      </w:r>
      <w:r w:rsidRPr="0091788F">
        <w:t xml:space="preserve"> Genetic relationships among Mayaro and Una viruses suggest distinct patterns of transmission. </w:t>
      </w:r>
      <w:r w:rsidRPr="0091788F">
        <w:rPr>
          <w:i/>
        </w:rPr>
        <w:t>Am J Trop Med Hyg</w:t>
      </w:r>
      <w:r w:rsidRPr="0091788F">
        <w:t xml:space="preserve"> </w:t>
      </w:r>
      <w:r w:rsidRPr="0091788F">
        <w:rPr>
          <w:b/>
        </w:rPr>
        <w:t>75</w:t>
      </w:r>
      <w:r w:rsidRPr="0091788F">
        <w:t>, 461-469 (2006).</w:t>
      </w:r>
    </w:p>
    <w:p w14:paraId="01292BC4" w14:textId="77777777" w:rsidR="0091788F" w:rsidRPr="0091788F" w:rsidRDefault="0091788F" w:rsidP="0091788F">
      <w:pPr>
        <w:pStyle w:val="EndNoteBibliography"/>
        <w:spacing w:after="240"/>
      </w:pPr>
      <w:r w:rsidRPr="0091788F">
        <w:t>95</w:t>
      </w:r>
      <w:r w:rsidRPr="0091788F">
        <w:tab/>
        <w:t xml:space="preserve">Prías-Landínez, D. E., Bernal-Cúbides, C., de Torres, S. V. &amp; Romero-León, M. Encuesta serologica de virus transmitidos por artropodos. </w:t>
      </w:r>
      <w:r w:rsidRPr="0091788F">
        <w:rPr>
          <w:i/>
        </w:rPr>
        <w:t>Bol Oficina Sanit Panam</w:t>
      </w:r>
      <w:r w:rsidRPr="0091788F">
        <w:t xml:space="preserve"> (1970).</w:t>
      </w:r>
    </w:p>
    <w:p w14:paraId="00C4D12E" w14:textId="77777777" w:rsidR="0091788F" w:rsidRPr="0091788F" w:rsidRDefault="0091788F" w:rsidP="0091788F">
      <w:pPr>
        <w:pStyle w:val="EndNoteBibliography"/>
        <w:spacing w:after="240"/>
      </w:pPr>
      <w:r w:rsidRPr="0091788F">
        <w:t>96</w:t>
      </w:r>
      <w:r w:rsidRPr="0091788F">
        <w:tab/>
        <w:t>Queiroz, J.</w:t>
      </w:r>
      <w:r w:rsidRPr="0091788F">
        <w:rPr>
          <w:i/>
        </w:rPr>
        <w:t xml:space="preserve"> et al.</w:t>
      </w:r>
      <w:r w:rsidRPr="0091788F">
        <w:t xml:space="preserve"> Phylogenetic Characterization of Arboviruses in Patients Suffering from Acute Fever in Rondônia, Brazil. </w:t>
      </w:r>
      <w:r w:rsidRPr="0091788F">
        <w:rPr>
          <w:i/>
        </w:rPr>
        <w:t>Viruses</w:t>
      </w:r>
      <w:r w:rsidRPr="0091788F">
        <w:t xml:space="preserve"> </w:t>
      </w:r>
      <w:r w:rsidRPr="0091788F">
        <w:rPr>
          <w:b/>
        </w:rPr>
        <w:t>12</w:t>
      </w:r>
      <w:r w:rsidRPr="0091788F">
        <w:t>, doi:10.3390/v12080889 (2020).</w:t>
      </w:r>
    </w:p>
    <w:p w14:paraId="331432FA" w14:textId="77777777" w:rsidR="0091788F" w:rsidRPr="0091788F" w:rsidRDefault="0091788F" w:rsidP="0091788F">
      <w:pPr>
        <w:pStyle w:val="EndNoteBibliography"/>
        <w:spacing w:after="240"/>
      </w:pPr>
      <w:r w:rsidRPr="0091788F">
        <w:t>97</w:t>
      </w:r>
      <w:r w:rsidRPr="0091788F">
        <w:tab/>
        <w:t xml:space="preserve">Receveur, M. C., Grandadam, M., Pistone, T. &amp; Malvy, D. Infection with Mayaro virus in a French traveller returning from the Amazon region, Brazil, January, 2010. </w:t>
      </w:r>
      <w:r w:rsidRPr="0091788F">
        <w:rPr>
          <w:i/>
        </w:rPr>
        <w:t>Euro Surveill</w:t>
      </w:r>
      <w:r w:rsidRPr="0091788F">
        <w:t xml:space="preserve"> </w:t>
      </w:r>
      <w:r w:rsidRPr="0091788F">
        <w:rPr>
          <w:b/>
        </w:rPr>
        <w:t>15</w:t>
      </w:r>
      <w:r w:rsidRPr="0091788F">
        <w:t xml:space="preserve"> (2010).</w:t>
      </w:r>
    </w:p>
    <w:p w14:paraId="16B8517F" w14:textId="77777777" w:rsidR="0091788F" w:rsidRPr="0091788F" w:rsidRDefault="0091788F" w:rsidP="0091788F">
      <w:pPr>
        <w:pStyle w:val="EndNoteBibliography"/>
        <w:spacing w:after="240"/>
      </w:pPr>
      <w:r w:rsidRPr="0091788F">
        <w:t>98</w:t>
      </w:r>
      <w:r w:rsidRPr="0091788F">
        <w:tab/>
        <w:t xml:space="preserve">Romeiro, M. F., Fumagalli, M. J., Dos Anjos, A. B. &amp; Figueiredo, L. T. M. Serological evidence of Mayaro virus infection in blood donors from São Carlos, São Paulo, Brazil. </w:t>
      </w:r>
      <w:r w:rsidRPr="0091788F">
        <w:rPr>
          <w:i/>
        </w:rPr>
        <w:t>Trans R Soc Trop Med Hyg</w:t>
      </w:r>
      <w:r w:rsidRPr="0091788F">
        <w:t xml:space="preserve"> </w:t>
      </w:r>
      <w:r w:rsidRPr="0091788F">
        <w:rPr>
          <w:b/>
        </w:rPr>
        <w:t>114</w:t>
      </w:r>
      <w:r w:rsidRPr="0091788F">
        <w:t>, 686-689, doi:10.1093/trstmh/traa016 (2020).</w:t>
      </w:r>
    </w:p>
    <w:p w14:paraId="1E9008CC" w14:textId="77777777" w:rsidR="0091788F" w:rsidRPr="0091788F" w:rsidRDefault="0091788F" w:rsidP="0091788F">
      <w:pPr>
        <w:pStyle w:val="EndNoteBibliography"/>
        <w:spacing w:after="240"/>
      </w:pPr>
      <w:r w:rsidRPr="0091788F">
        <w:t>99</w:t>
      </w:r>
      <w:r w:rsidRPr="0091788F">
        <w:tab/>
        <w:t>Saatkamp, C. J.</w:t>
      </w:r>
      <w:r w:rsidRPr="0091788F">
        <w:rPr>
          <w:i/>
        </w:rPr>
        <w:t xml:space="preserve"> et al.</w:t>
      </w:r>
      <w:r w:rsidRPr="0091788F">
        <w:t xml:space="preserve"> Mayaro virus detection in the western region of Pará state, Brazil. </w:t>
      </w:r>
      <w:r w:rsidRPr="0091788F">
        <w:rPr>
          <w:i/>
        </w:rPr>
        <w:t>Rev Soc Bras Med Trop</w:t>
      </w:r>
      <w:r w:rsidRPr="0091788F">
        <w:t xml:space="preserve"> </w:t>
      </w:r>
      <w:r w:rsidRPr="0091788F">
        <w:rPr>
          <w:b/>
        </w:rPr>
        <w:t>54</w:t>
      </w:r>
      <w:r w:rsidRPr="0091788F">
        <w:t>, e0055-2020, doi:10.1590/0037-8682-0055-2020 (2021).</w:t>
      </w:r>
    </w:p>
    <w:p w14:paraId="604ED6CE" w14:textId="77777777" w:rsidR="0091788F" w:rsidRPr="0091788F" w:rsidRDefault="0091788F" w:rsidP="0091788F">
      <w:pPr>
        <w:pStyle w:val="EndNoteBibliography"/>
        <w:spacing w:after="240"/>
      </w:pPr>
      <w:r w:rsidRPr="0091788F">
        <w:lastRenderedPageBreak/>
        <w:t>100</w:t>
      </w:r>
      <w:r w:rsidRPr="0091788F">
        <w:tab/>
        <w:t>Salgado, B. B.</w:t>
      </w:r>
      <w:r w:rsidRPr="0091788F">
        <w:rPr>
          <w:i/>
        </w:rPr>
        <w:t xml:space="preserve"> et al.</w:t>
      </w:r>
      <w:r w:rsidRPr="0091788F">
        <w:t xml:space="preserve"> Prevalence of arbovirus antibodies in young healthy adult population in Brazil. </w:t>
      </w:r>
      <w:r w:rsidRPr="0091788F">
        <w:rPr>
          <w:i/>
        </w:rPr>
        <w:t>Parasit Vectors</w:t>
      </w:r>
      <w:r w:rsidRPr="0091788F">
        <w:t xml:space="preserve"> </w:t>
      </w:r>
      <w:r w:rsidRPr="0091788F">
        <w:rPr>
          <w:b/>
        </w:rPr>
        <w:t>14</w:t>
      </w:r>
      <w:r w:rsidRPr="0091788F">
        <w:t>, 403, doi:10.1186/s13071-021-04901-4 (2021).</w:t>
      </w:r>
    </w:p>
    <w:p w14:paraId="72F4BFC0" w14:textId="77777777" w:rsidR="0091788F" w:rsidRPr="0091788F" w:rsidRDefault="0091788F" w:rsidP="0091788F">
      <w:pPr>
        <w:pStyle w:val="EndNoteBibliography"/>
        <w:spacing w:after="240"/>
      </w:pPr>
      <w:r w:rsidRPr="0091788F">
        <w:t>101</w:t>
      </w:r>
      <w:r w:rsidRPr="0091788F">
        <w:tab/>
        <w:t>Santana, V. S.</w:t>
      </w:r>
      <w:r w:rsidRPr="0091788F">
        <w:rPr>
          <w:i/>
        </w:rPr>
        <w:t xml:space="preserve"> et al.</w:t>
      </w:r>
      <w:r w:rsidRPr="0091788F">
        <w:t xml:space="preserve"> Concurrent dengue and malaria in the Amazon region. </w:t>
      </w:r>
      <w:r w:rsidRPr="0091788F">
        <w:rPr>
          <w:i/>
        </w:rPr>
        <w:t>Rev Soc Bras Med Trop</w:t>
      </w:r>
      <w:r w:rsidRPr="0091788F">
        <w:t xml:space="preserve"> </w:t>
      </w:r>
      <w:r w:rsidRPr="0091788F">
        <w:rPr>
          <w:b/>
        </w:rPr>
        <w:t>43</w:t>
      </w:r>
      <w:r w:rsidRPr="0091788F">
        <w:t>, 508-511 (2010).</w:t>
      </w:r>
    </w:p>
    <w:p w14:paraId="66E2C4B6" w14:textId="77777777" w:rsidR="0091788F" w:rsidRPr="0091788F" w:rsidRDefault="0091788F" w:rsidP="0091788F">
      <w:pPr>
        <w:pStyle w:val="EndNoteBibliography"/>
        <w:spacing w:after="240"/>
      </w:pPr>
      <w:r w:rsidRPr="0091788F">
        <w:t>102</w:t>
      </w:r>
      <w:r w:rsidRPr="0091788F">
        <w:tab/>
        <w:t xml:space="preserve">Santos, E. B. d. </w:t>
      </w:r>
      <w:r w:rsidRPr="0091788F">
        <w:rPr>
          <w:i/>
        </w:rPr>
        <w:t>INVESTIGAÇÃO SOBRE A CIRCULAÇÃO DE ARBOVÍRUS EM ÁREAS DE ALTERAÇÕES AMBIENTAIS NA MESORREGIÃO NORDESTE DO ESTADO DO PARÁ</w:t>
      </w:r>
      <w:r w:rsidRPr="0091788F">
        <w:t xml:space="preserve"> Mestre em Virologia thesis, Instituto Evandro Chagas, (2017).</w:t>
      </w:r>
    </w:p>
    <w:p w14:paraId="45A06985" w14:textId="77777777" w:rsidR="0091788F" w:rsidRPr="0091788F" w:rsidRDefault="0091788F" w:rsidP="0091788F">
      <w:pPr>
        <w:pStyle w:val="EndNoteBibliography"/>
        <w:spacing w:after="240"/>
      </w:pPr>
      <w:r w:rsidRPr="0091788F">
        <w:t>103</w:t>
      </w:r>
      <w:r w:rsidRPr="0091788F">
        <w:tab/>
        <w:t xml:space="preserve">Schaeffer, M., Gajdusek, D. C., Lema, A. B. &amp; Eichenwald, H. Epidemic jungle fevers among Okinawan colonists in the Bolivian rain forest. I. Epidemiology. </w:t>
      </w:r>
      <w:r w:rsidRPr="0091788F">
        <w:rPr>
          <w:i/>
        </w:rPr>
        <w:t>Am J Trop Med Hyg</w:t>
      </w:r>
      <w:r w:rsidRPr="0091788F">
        <w:t xml:space="preserve"> </w:t>
      </w:r>
      <w:r w:rsidRPr="0091788F">
        <w:rPr>
          <w:b/>
        </w:rPr>
        <w:t>8</w:t>
      </w:r>
      <w:r w:rsidRPr="0091788F">
        <w:t>, 372-396, doi:10.4269/ajtmh.1959.8.372 (1959).</w:t>
      </w:r>
    </w:p>
    <w:p w14:paraId="23797DA4" w14:textId="77777777" w:rsidR="0091788F" w:rsidRPr="0091788F" w:rsidRDefault="0091788F" w:rsidP="0091788F">
      <w:pPr>
        <w:pStyle w:val="EndNoteBibliography"/>
        <w:spacing w:after="240"/>
      </w:pPr>
      <w:r w:rsidRPr="0091788F">
        <w:t>104</w:t>
      </w:r>
      <w:r w:rsidRPr="0091788F">
        <w:tab/>
        <w:t xml:space="preserve">Siles, C. V., S.: Aguilar, Y.: Alvarez-Antonio, C.: Morrison, A. C.: Hontz, R. D.: Guevara, C.: Cespedes, M.: Halsey, E. S.: Ampuero, J. S. Epidemiology of arboviruses in the northeast amazon basin of Peru 2010-2014. </w:t>
      </w:r>
      <w:r w:rsidRPr="0091788F">
        <w:rPr>
          <w:i/>
        </w:rPr>
        <w:t>Am J Trop Med Hyg</w:t>
      </w:r>
      <w:r w:rsidRPr="0091788F">
        <w:t xml:space="preserve"> </w:t>
      </w:r>
      <w:r w:rsidRPr="0091788F">
        <w:rPr>
          <w:b/>
        </w:rPr>
        <w:t>93</w:t>
      </w:r>
      <w:r w:rsidRPr="0091788F">
        <w:t>, 238 (2015).</w:t>
      </w:r>
    </w:p>
    <w:p w14:paraId="2DDACEA2" w14:textId="77777777" w:rsidR="0091788F" w:rsidRPr="0091788F" w:rsidRDefault="0091788F" w:rsidP="0091788F">
      <w:pPr>
        <w:pStyle w:val="EndNoteBibliography"/>
        <w:spacing w:after="240"/>
      </w:pPr>
      <w:r w:rsidRPr="0091788F">
        <w:t>105</w:t>
      </w:r>
      <w:r w:rsidRPr="0091788F">
        <w:tab/>
        <w:t xml:space="preserve">da Silva, M. S. </w:t>
      </w:r>
      <w:r w:rsidRPr="0091788F">
        <w:rPr>
          <w:i/>
        </w:rPr>
        <w:t>Estudo de casos suspeitos de dengue negativos no teste sorológico para detecção do antígeno NS1: falha no diagnóstico ou emergência de outras arboviroses?</w:t>
      </w:r>
      <w:r w:rsidRPr="0091788F">
        <w:t xml:space="preserve"> Mestrado em Imunologia Básica e Aplicada thesis, Universidade Federal do Amazonas, (2017).</w:t>
      </w:r>
    </w:p>
    <w:p w14:paraId="028F218D" w14:textId="77777777" w:rsidR="0091788F" w:rsidRPr="0091788F" w:rsidRDefault="0091788F" w:rsidP="0091788F">
      <w:pPr>
        <w:pStyle w:val="EndNoteBibliography"/>
        <w:spacing w:after="240"/>
      </w:pPr>
      <w:r w:rsidRPr="0091788F">
        <w:t>106</w:t>
      </w:r>
      <w:r w:rsidRPr="0091788F">
        <w:tab/>
        <w:t xml:space="preserve">Silva, F. A. E. </w:t>
      </w:r>
      <w:r w:rsidRPr="0091788F">
        <w:rPr>
          <w:i/>
        </w:rPr>
        <w:t>Estudo sobre a circulação de arbovírus na população humana nas áreas de influência na Floresta Nacional de Caxiuanã, Melgaço, estado do Pará, Brasil.</w:t>
      </w:r>
      <w:r w:rsidRPr="0091788F">
        <w:t xml:space="preserve"> Masters thesis, Instituto Evandro Chagas, (2018).</w:t>
      </w:r>
    </w:p>
    <w:p w14:paraId="0A9C2CE6" w14:textId="77777777" w:rsidR="0091788F" w:rsidRPr="0091788F" w:rsidRDefault="0091788F" w:rsidP="0091788F">
      <w:pPr>
        <w:pStyle w:val="EndNoteBibliography"/>
        <w:spacing w:after="240"/>
      </w:pPr>
      <w:r w:rsidRPr="0091788F">
        <w:t>107</w:t>
      </w:r>
      <w:r w:rsidRPr="0091788F">
        <w:tab/>
        <w:t>Silva-Nunes, M.</w:t>
      </w:r>
      <w:r w:rsidRPr="0091788F">
        <w:rPr>
          <w:i/>
        </w:rPr>
        <w:t xml:space="preserve"> et al.</w:t>
      </w:r>
      <w:r w:rsidRPr="0091788F">
        <w:t xml:space="preserve"> The Acre Project: the epidemiology of malaria and arthropod-borne virus infections in a rural Amazonian population. </w:t>
      </w:r>
      <w:r w:rsidRPr="0091788F">
        <w:rPr>
          <w:i/>
        </w:rPr>
        <w:t>Cad Saude Publica</w:t>
      </w:r>
      <w:r w:rsidRPr="0091788F">
        <w:t xml:space="preserve"> </w:t>
      </w:r>
      <w:r w:rsidRPr="0091788F">
        <w:rPr>
          <w:b/>
        </w:rPr>
        <w:t>22</w:t>
      </w:r>
      <w:r w:rsidRPr="0091788F">
        <w:t>, 1325-1334, doi:10.1590/s0102-311x2006000600021 (2006).</w:t>
      </w:r>
    </w:p>
    <w:p w14:paraId="6FCCF9AA" w14:textId="77777777" w:rsidR="0091788F" w:rsidRPr="0091788F" w:rsidRDefault="0091788F" w:rsidP="0091788F">
      <w:pPr>
        <w:pStyle w:val="EndNoteBibliography"/>
        <w:spacing w:after="240"/>
      </w:pPr>
      <w:r w:rsidRPr="0091788F">
        <w:t>108</w:t>
      </w:r>
      <w:r w:rsidRPr="0091788F">
        <w:tab/>
        <w:t>de Paula Silveira-Lacerda, E.</w:t>
      </w:r>
      <w:r w:rsidRPr="0091788F">
        <w:rPr>
          <w:i/>
        </w:rPr>
        <w:t xml:space="preserve"> et al.</w:t>
      </w:r>
      <w:r w:rsidRPr="0091788F">
        <w:t xml:space="preserve"> Molecular epidemiological investigation of Mayaro virus in febrile patients from Goiania City, 2017-2018. </w:t>
      </w:r>
      <w:r w:rsidRPr="0091788F">
        <w:rPr>
          <w:i/>
        </w:rPr>
        <w:t>Infect Genet Evol</w:t>
      </w:r>
      <w:r w:rsidRPr="0091788F">
        <w:t>, 104981, doi:10.1016/j.meegid.2021.104981 (2021).</w:t>
      </w:r>
    </w:p>
    <w:p w14:paraId="1B2EFE9A" w14:textId="77777777" w:rsidR="0091788F" w:rsidRPr="0091788F" w:rsidRDefault="0091788F" w:rsidP="0091788F">
      <w:pPr>
        <w:pStyle w:val="EndNoteBibliography"/>
        <w:spacing w:after="240"/>
      </w:pPr>
      <w:r w:rsidRPr="0091788F">
        <w:t>109</w:t>
      </w:r>
      <w:r w:rsidRPr="0091788F">
        <w:tab/>
        <w:t>Slegers, C. A.</w:t>
      </w:r>
      <w:r w:rsidRPr="0091788F">
        <w:rPr>
          <w:i/>
        </w:rPr>
        <w:t xml:space="preserve"> et al.</w:t>
      </w:r>
      <w:r w:rsidRPr="0091788F">
        <w:t xml:space="preserve"> Persisting arthralgia due to Mayaro virus infection in a traveler from Brazil: is there a risk for attendants to the 2014 FIFA World Cup? </w:t>
      </w:r>
      <w:r w:rsidRPr="0091788F">
        <w:rPr>
          <w:i/>
        </w:rPr>
        <w:t>Journal of clinical virology : the official publication of the Pan American Society for Clinical Virology</w:t>
      </w:r>
      <w:r w:rsidRPr="0091788F">
        <w:t xml:space="preserve"> </w:t>
      </w:r>
      <w:r w:rsidRPr="0091788F">
        <w:rPr>
          <w:b/>
        </w:rPr>
        <w:t>60</w:t>
      </w:r>
      <w:r w:rsidRPr="0091788F">
        <w:t>, 317-319, doi:10.1016/j.jcv.2014.04.020 (2014).</w:t>
      </w:r>
    </w:p>
    <w:p w14:paraId="69454F34" w14:textId="4CBF14E8" w:rsidR="0091788F" w:rsidRPr="0091788F" w:rsidRDefault="0091788F" w:rsidP="0091788F">
      <w:pPr>
        <w:pStyle w:val="EndNoteBibliography"/>
        <w:spacing w:after="240"/>
      </w:pPr>
      <w:r w:rsidRPr="0091788F">
        <w:t>110</w:t>
      </w:r>
      <w:r w:rsidRPr="0091788F">
        <w:tab/>
        <w:t xml:space="preserve">Sousa, A. R. V. d. </w:t>
      </w:r>
      <w:r w:rsidRPr="0091788F">
        <w:rPr>
          <w:i/>
        </w:rPr>
        <w:t>Avaliação sorológica e molecular de pacientes com quadro clínico de dengue símile atendidos no hospital das forças armadas</w:t>
      </w:r>
      <w:r w:rsidRPr="0091788F">
        <w:t xml:space="preserve"> Dissertação (Mestrado em Genética e Biologia Molecular) thesis, Universidade Federal de Goiás, (2019. Available at: </w:t>
      </w:r>
      <w:hyperlink r:id="rId6" w:history="1">
        <w:r w:rsidRPr="0091788F">
          <w:rPr>
            <w:rStyle w:val="Hyperlink"/>
          </w:rPr>
          <w:t>https://repositorio.bc.ufg.br/tede/handle/tede/9468</w:t>
        </w:r>
      </w:hyperlink>
      <w:r w:rsidRPr="0091788F">
        <w:t>).</w:t>
      </w:r>
    </w:p>
    <w:p w14:paraId="414B7EC3" w14:textId="2CB2DDD1" w:rsidR="0091788F" w:rsidRPr="0091788F" w:rsidRDefault="0091788F" w:rsidP="0091788F">
      <w:pPr>
        <w:pStyle w:val="EndNoteBibliography"/>
        <w:spacing w:after="240"/>
      </w:pPr>
      <w:r w:rsidRPr="0091788F">
        <w:t>111</w:t>
      </w:r>
      <w:r w:rsidRPr="0091788F">
        <w:tab/>
        <w:t xml:space="preserve">Souto, R. N. P. &amp; Souto, R. C. C. Sorologia para arbovírus em população humana da região da Reserva Extrativista do Cajari, Amapá, Brasil. </w:t>
      </w:r>
      <w:r w:rsidRPr="0091788F">
        <w:rPr>
          <w:i/>
        </w:rPr>
        <w:t>Biota Amazônia</w:t>
      </w:r>
      <w:r w:rsidRPr="0091788F">
        <w:t xml:space="preserve"> </w:t>
      </w:r>
      <w:r w:rsidRPr="0091788F">
        <w:rPr>
          <w:b/>
        </w:rPr>
        <w:t>2</w:t>
      </w:r>
      <w:r w:rsidRPr="0091788F">
        <w:t xml:space="preserve">, 8-14, doi:DOI: </w:t>
      </w:r>
      <w:hyperlink r:id="rId7" w:history="1">
        <w:r w:rsidRPr="0091788F">
          <w:rPr>
            <w:rStyle w:val="Hyperlink"/>
          </w:rPr>
          <w:t>http://dx.doi.org/10.18561/2179-5746/biotaamazonia.v2n2p8-14</w:t>
        </w:r>
      </w:hyperlink>
      <w:r w:rsidRPr="0091788F">
        <w:t xml:space="preserve"> (2012).</w:t>
      </w:r>
    </w:p>
    <w:p w14:paraId="69ADEBAC" w14:textId="77777777" w:rsidR="0091788F" w:rsidRPr="0091788F" w:rsidRDefault="0091788F" w:rsidP="0091788F">
      <w:pPr>
        <w:pStyle w:val="EndNoteBibliography"/>
        <w:spacing w:after="240"/>
      </w:pPr>
      <w:r w:rsidRPr="0091788F">
        <w:lastRenderedPageBreak/>
        <w:t>112</w:t>
      </w:r>
      <w:r w:rsidRPr="0091788F">
        <w:tab/>
        <w:t xml:space="preserve">Srihongse, S., Stacy, H. G. &amp; Gauld, J. R. A survey to assess potential human disease hazards along proposed sea level canal routes in Panama and Colombia. IV. Arbovirus surveillance in man. </w:t>
      </w:r>
      <w:r w:rsidRPr="0091788F">
        <w:rPr>
          <w:i/>
        </w:rPr>
        <w:t>Mil Med</w:t>
      </w:r>
      <w:r w:rsidRPr="0091788F">
        <w:t xml:space="preserve"> </w:t>
      </w:r>
      <w:r w:rsidRPr="0091788F">
        <w:rPr>
          <w:b/>
        </w:rPr>
        <w:t>138</w:t>
      </w:r>
      <w:r w:rsidRPr="0091788F">
        <w:t>, 422-426 (1973).</w:t>
      </w:r>
    </w:p>
    <w:p w14:paraId="1AEBA7F1" w14:textId="77777777" w:rsidR="0091788F" w:rsidRPr="0091788F" w:rsidRDefault="0091788F" w:rsidP="0091788F">
      <w:pPr>
        <w:pStyle w:val="EndNoteBibliography"/>
        <w:spacing w:after="240"/>
      </w:pPr>
      <w:r w:rsidRPr="0091788F">
        <w:t>113</w:t>
      </w:r>
      <w:r w:rsidRPr="0091788F">
        <w:tab/>
        <w:t xml:space="preserve">Talarmin, A. C., L. J.: Kazanji, M.: De Thoisy, B.: Debon, P.: Lelarge, J.: Labeau, B.: Bourreau, E.: Vie, J. C.: Shope, R. E.: Sarthou, J. L. Mayaro virus fever in French Guiana: Isolation, identification, and seroprevalence. </w:t>
      </w:r>
      <w:r w:rsidRPr="0091788F">
        <w:rPr>
          <w:i/>
        </w:rPr>
        <w:t>American Journal of Tropical Medicine and Hygiene</w:t>
      </w:r>
      <w:r w:rsidRPr="0091788F">
        <w:t xml:space="preserve"> </w:t>
      </w:r>
      <w:r w:rsidRPr="0091788F">
        <w:rPr>
          <w:b/>
        </w:rPr>
        <w:t>59</w:t>
      </w:r>
      <w:r w:rsidRPr="0091788F">
        <w:t>, 452-456, doi:10.4269/ajtmh.1998.59.452 (1998).</w:t>
      </w:r>
    </w:p>
    <w:p w14:paraId="1CB8FFC7" w14:textId="77777777" w:rsidR="0091788F" w:rsidRPr="0091788F" w:rsidRDefault="0091788F" w:rsidP="0091788F">
      <w:pPr>
        <w:pStyle w:val="EndNoteBibliography"/>
        <w:spacing w:after="240"/>
      </w:pPr>
      <w:r w:rsidRPr="0091788F">
        <w:t>114</w:t>
      </w:r>
      <w:r w:rsidRPr="0091788F">
        <w:tab/>
        <w:t>Tauro, L. B.</w:t>
      </w:r>
      <w:r w:rsidRPr="0091788F">
        <w:rPr>
          <w:i/>
        </w:rPr>
        <w:t xml:space="preserve"> et al.</w:t>
      </w:r>
      <w:r w:rsidRPr="0091788F">
        <w:t xml:space="preserve"> A localized outbreak of Chikungunya virus in Salvador, Bahia, Brazil. </w:t>
      </w:r>
      <w:r w:rsidRPr="0091788F">
        <w:rPr>
          <w:i/>
        </w:rPr>
        <w:t>Mem Inst Oswaldo Cruz</w:t>
      </w:r>
      <w:r w:rsidRPr="0091788F">
        <w:t xml:space="preserve"> </w:t>
      </w:r>
      <w:r w:rsidRPr="0091788F">
        <w:rPr>
          <w:b/>
        </w:rPr>
        <w:t>114</w:t>
      </w:r>
      <w:r w:rsidRPr="0091788F">
        <w:t>, e180597, doi:10.1590/0074-02760180597 (2019).</w:t>
      </w:r>
    </w:p>
    <w:p w14:paraId="4E00956F" w14:textId="77777777" w:rsidR="0091788F" w:rsidRPr="0091788F" w:rsidRDefault="0091788F" w:rsidP="0091788F">
      <w:pPr>
        <w:pStyle w:val="EndNoteBibliography"/>
        <w:spacing w:after="240"/>
      </w:pPr>
      <w:r w:rsidRPr="0091788F">
        <w:t>115</w:t>
      </w:r>
      <w:r w:rsidRPr="0091788F">
        <w:tab/>
        <w:t>Tavares-Neto, J.</w:t>
      </w:r>
      <w:r w:rsidRPr="0091788F">
        <w:rPr>
          <w:i/>
        </w:rPr>
        <w:t xml:space="preserve"> et al.</w:t>
      </w:r>
      <w:r w:rsidRPr="0091788F">
        <w:t xml:space="preserve"> Pesquisa de anticorpos para arbovírus no soro de residentes no povoado de Corte de Pedra, Valença, Bahia. </w:t>
      </w:r>
      <w:r w:rsidRPr="0091788F">
        <w:rPr>
          <w:i/>
        </w:rPr>
        <w:t>Memórias do Instituto Oswaldo Cruz</w:t>
      </w:r>
      <w:r w:rsidRPr="0091788F">
        <w:t xml:space="preserve"> </w:t>
      </w:r>
      <w:r w:rsidRPr="0091788F">
        <w:rPr>
          <w:b/>
        </w:rPr>
        <w:t>81</w:t>
      </w:r>
      <w:r w:rsidRPr="0091788F">
        <w:t>, 351-358, doi:10.1590/S0074-02761986000400001 (1986).</w:t>
      </w:r>
    </w:p>
    <w:p w14:paraId="1EFD9B31" w14:textId="77777777" w:rsidR="0091788F" w:rsidRPr="0091788F" w:rsidRDefault="0091788F" w:rsidP="0091788F">
      <w:pPr>
        <w:pStyle w:val="EndNoteBibliography"/>
        <w:spacing w:after="240"/>
      </w:pPr>
      <w:r w:rsidRPr="0091788F">
        <w:t>116</w:t>
      </w:r>
      <w:r w:rsidRPr="0091788F">
        <w:tab/>
        <w:t>Tavares-Neto, J.</w:t>
      </w:r>
      <w:r w:rsidRPr="0091788F">
        <w:rPr>
          <w:i/>
        </w:rPr>
        <w:t xml:space="preserve"> et al.</w:t>
      </w:r>
      <w:r w:rsidRPr="0091788F">
        <w:t xml:space="preserve"> Pesquisa de anticorpos contra arbovírus e o vírus vacinal da febre amarela em uma amostra da população de Rio Branco, antes e três meses após a vacina 17D. </w:t>
      </w:r>
      <w:r w:rsidRPr="0091788F">
        <w:rPr>
          <w:i/>
        </w:rPr>
        <w:t>Revista da Sociedade Brasileira de Medicina Tropical</w:t>
      </w:r>
      <w:r w:rsidRPr="0091788F">
        <w:t xml:space="preserve"> </w:t>
      </w:r>
      <w:r w:rsidRPr="0091788F">
        <w:rPr>
          <w:b/>
        </w:rPr>
        <w:t>37</w:t>
      </w:r>
      <w:r w:rsidRPr="0091788F">
        <w:t>, 1-6, doi:10.1590/S0037-86822004000100001 (2004).</w:t>
      </w:r>
    </w:p>
    <w:p w14:paraId="3A916C38" w14:textId="77777777" w:rsidR="0091788F" w:rsidRPr="0091788F" w:rsidRDefault="0091788F" w:rsidP="0091788F">
      <w:pPr>
        <w:pStyle w:val="EndNoteBibliography"/>
        <w:spacing w:after="240"/>
      </w:pPr>
      <w:r w:rsidRPr="0091788F">
        <w:t>117</w:t>
      </w:r>
      <w:r w:rsidRPr="0091788F">
        <w:tab/>
        <w:t xml:space="preserve">Taylor, S. F. P., P. R.: Herold, T. J. S. Recurrent arthralgias in a patient with previous mayaro fever infection. </w:t>
      </w:r>
      <w:r w:rsidRPr="0091788F">
        <w:rPr>
          <w:i/>
        </w:rPr>
        <w:t>Southern medical journal</w:t>
      </w:r>
      <w:r w:rsidRPr="0091788F">
        <w:t xml:space="preserve"> </w:t>
      </w:r>
      <w:r w:rsidRPr="0091788F">
        <w:rPr>
          <w:b/>
        </w:rPr>
        <w:t>98</w:t>
      </w:r>
      <w:r w:rsidRPr="0091788F">
        <w:t>, 484-485, doi:10.1097/01.SMJ.0000145879.14102.F4 (2005).</w:t>
      </w:r>
    </w:p>
    <w:p w14:paraId="06B265B2" w14:textId="77777777" w:rsidR="0091788F" w:rsidRPr="0091788F" w:rsidRDefault="0091788F" w:rsidP="0091788F">
      <w:pPr>
        <w:pStyle w:val="EndNoteBibliography"/>
        <w:spacing w:after="240"/>
      </w:pPr>
      <w:r w:rsidRPr="0091788F">
        <w:t>118</w:t>
      </w:r>
      <w:r w:rsidRPr="0091788F">
        <w:tab/>
        <w:t>Terzian, A. C. B.</w:t>
      </w:r>
      <w:r w:rsidRPr="0091788F">
        <w:rPr>
          <w:i/>
        </w:rPr>
        <w:t xml:space="preserve"> et al.</w:t>
      </w:r>
      <w:r w:rsidRPr="0091788F">
        <w:t xml:space="preserve"> Detection of Saint Louis Encephalitis Virus in Dengue-Suspected Cases During a Dengue 3 Outbreak. </w:t>
      </w:r>
      <w:r w:rsidRPr="0091788F">
        <w:rPr>
          <w:i/>
        </w:rPr>
        <w:t>Vector-Borne and Zoonotic Diseases</w:t>
      </w:r>
      <w:r w:rsidRPr="0091788F">
        <w:t xml:space="preserve"> </w:t>
      </w:r>
      <w:r w:rsidRPr="0091788F">
        <w:rPr>
          <w:b/>
        </w:rPr>
        <w:t>11</w:t>
      </w:r>
      <w:r w:rsidRPr="0091788F">
        <w:t>, 291-300, doi:10.1089/vbz.2009.0200 (2011).</w:t>
      </w:r>
    </w:p>
    <w:p w14:paraId="49FCDBE6" w14:textId="77777777" w:rsidR="0091788F" w:rsidRPr="0091788F" w:rsidRDefault="0091788F" w:rsidP="0091788F">
      <w:pPr>
        <w:pStyle w:val="EndNoteBibliography"/>
        <w:spacing w:after="240"/>
      </w:pPr>
      <w:r w:rsidRPr="0091788F">
        <w:t>119</w:t>
      </w:r>
      <w:r w:rsidRPr="0091788F">
        <w:tab/>
        <w:t>Tesh, R. B.</w:t>
      </w:r>
      <w:r w:rsidRPr="0091788F">
        <w:rPr>
          <w:i/>
        </w:rPr>
        <w:t xml:space="preserve"> et al.</w:t>
      </w:r>
      <w:r w:rsidRPr="0091788F">
        <w:t xml:space="preserve"> Mayaro virus disease: an emerging mosquito-borne zoonosis in tropical South America. </w:t>
      </w:r>
      <w:r w:rsidRPr="0091788F">
        <w:rPr>
          <w:i/>
        </w:rPr>
        <w:t>Clinical infectious diseases : an official publication of the Infectious Diseases Society of America</w:t>
      </w:r>
      <w:r w:rsidRPr="0091788F">
        <w:t xml:space="preserve"> </w:t>
      </w:r>
      <w:r w:rsidRPr="0091788F">
        <w:rPr>
          <w:b/>
        </w:rPr>
        <w:t>28</w:t>
      </w:r>
      <w:r w:rsidRPr="0091788F">
        <w:t>, 67-73, doi:10.1086/515070 (1999).</w:t>
      </w:r>
    </w:p>
    <w:p w14:paraId="5A3CFCE1" w14:textId="77777777" w:rsidR="0091788F" w:rsidRPr="0091788F" w:rsidRDefault="0091788F" w:rsidP="0091788F">
      <w:pPr>
        <w:pStyle w:val="EndNoteBibliography"/>
        <w:spacing w:after="240"/>
      </w:pPr>
      <w:r w:rsidRPr="0091788F">
        <w:t>120</w:t>
      </w:r>
      <w:r w:rsidRPr="0091788F">
        <w:tab/>
        <w:t xml:space="preserve">Theilacker, C. H., J.: Allering, L.: Emmerich, P.: Schmidt-Chanasit, J.: Kern, W. V.: Panning, M. Prolonged polyarthralgia in a German traveller with Mayaro virus infection without inflammatory correlates. </w:t>
      </w:r>
      <w:r w:rsidRPr="0091788F">
        <w:rPr>
          <w:i/>
        </w:rPr>
        <w:t>BMC infectious diseases</w:t>
      </w:r>
      <w:r w:rsidRPr="0091788F">
        <w:t xml:space="preserve"> </w:t>
      </w:r>
      <w:r w:rsidRPr="0091788F">
        <w:rPr>
          <w:b/>
        </w:rPr>
        <w:t>13</w:t>
      </w:r>
      <w:r w:rsidRPr="0091788F">
        <w:t>, doi:10.1186/1471-2334-13-369 (2013).</w:t>
      </w:r>
    </w:p>
    <w:p w14:paraId="229B5B8C" w14:textId="77777777" w:rsidR="0091788F" w:rsidRPr="0091788F" w:rsidRDefault="0091788F" w:rsidP="0091788F">
      <w:pPr>
        <w:pStyle w:val="EndNoteBibliography"/>
        <w:spacing w:after="240"/>
      </w:pPr>
      <w:r w:rsidRPr="0091788F">
        <w:t>121</w:t>
      </w:r>
      <w:r w:rsidRPr="0091788F">
        <w:tab/>
        <w:t xml:space="preserve">Torres, J. R. R., K. L.: Vasquez, C.: Barrera, R.: Tesh, R. B.: Salas, R.: Watts, D. M. Family cluster of Mayaro fever, Venezuela. </w:t>
      </w:r>
      <w:r w:rsidRPr="0091788F">
        <w:rPr>
          <w:i/>
        </w:rPr>
        <w:t>Emerging Infectious Diseases</w:t>
      </w:r>
      <w:r w:rsidRPr="0091788F">
        <w:t xml:space="preserve"> </w:t>
      </w:r>
      <w:r w:rsidRPr="0091788F">
        <w:rPr>
          <w:b/>
        </w:rPr>
        <w:t>10</w:t>
      </w:r>
      <w:r w:rsidRPr="0091788F">
        <w:t>, 1304-1306 (2004).</w:t>
      </w:r>
    </w:p>
    <w:p w14:paraId="65B4F5B2" w14:textId="77777777" w:rsidR="0091788F" w:rsidRPr="0091788F" w:rsidRDefault="0091788F" w:rsidP="0091788F">
      <w:pPr>
        <w:pStyle w:val="EndNoteBibliography"/>
        <w:spacing w:after="240"/>
      </w:pPr>
      <w:r w:rsidRPr="0091788F">
        <w:t>122</w:t>
      </w:r>
      <w:r w:rsidRPr="0091788F">
        <w:tab/>
        <w:t xml:space="preserve">Travassos da Rosa, A. P., Amelia, P. A., Vasconcelos, P. F. C. &amp; Travassos da Rosa, J. F. S. </w:t>
      </w:r>
      <w:r w:rsidRPr="0091788F">
        <w:rPr>
          <w:i/>
        </w:rPr>
        <w:t>An overview of Arbovirology in Brazil and neighbouring countries.</w:t>
      </w:r>
      <w:r w:rsidRPr="0091788F">
        <w:t>,  (Instituto Evandro Chagas, 1998).</w:t>
      </w:r>
    </w:p>
    <w:p w14:paraId="30DF5C9D" w14:textId="77777777" w:rsidR="0091788F" w:rsidRPr="0091788F" w:rsidRDefault="0091788F" w:rsidP="0091788F">
      <w:pPr>
        <w:pStyle w:val="EndNoteBibliography"/>
        <w:spacing w:after="240"/>
      </w:pPr>
      <w:r w:rsidRPr="0091788F">
        <w:t>123</w:t>
      </w:r>
      <w:r w:rsidRPr="0091788F">
        <w:tab/>
        <w:t>Troyes R, L.</w:t>
      </w:r>
      <w:r w:rsidRPr="0091788F">
        <w:rPr>
          <w:i/>
        </w:rPr>
        <w:t xml:space="preserve"> et al.</w:t>
      </w:r>
      <w:r w:rsidRPr="0091788F">
        <w:t xml:space="preserve"> Etiología del síndrome febril agudo en la provincia de Jaén, Perú 2004-2005. </w:t>
      </w:r>
      <w:r w:rsidRPr="0091788F">
        <w:rPr>
          <w:i/>
        </w:rPr>
        <w:t>Revista Peruana de Medicina Experimental y Salud Publica</w:t>
      </w:r>
      <w:r w:rsidRPr="0091788F">
        <w:t xml:space="preserve"> </w:t>
      </w:r>
      <w:r w:rsidRPr="0091788F">
        <w:rPr>
          <w:b/>
        </w:rPr>
        <w:t>23</w:t>
      </w:r>
      <w:r w:rsidRPr="0091788F">
        <w:t>, 5-11 (2006).</w:t>
      </w:r>
    </w:p>
    <w:p w14:paraId="6AEF73E0" w14:textId="77777777" w:rsidR="0091788F" w:rsidRPr="0091788F" w:rsidRDefault="0091788F" w:rsidP="0091788F">
      <w:pPr>
        <w:pStyle w:val="EndNoteBibliography"/>
        <w:spacing w:after="240"/>
      </w:pPr>
      <w:r w:rsidRPr="0091788F">
        <w:t>124</w:t>
      </w:r>
      <w:r w:rsidRPr="0091788F">
        <w:tab/>
        <w:t xml:space="preserve">Vieira, C. J. S., D. J.: Barreto, E. S.: Siqueira, C. E.: Colombo, T. E.: Ozanic, K.: Schmidt, D. J.: Drumond, B. P.: Mondini, A.: Nogueira, M. L.: Bronzoni, R. V. Detection of Mayaro virus infections during a dengue outbreak in Mato Grosso, Brazil. </w:t>
      </w:r>
      <w:r w:rsidRPr="0091788F">
        <w:rPr>
          <w:i/>
        </w:rPr>
        <w:t>Acta Trop</w:t>
      </w:r>
      <w:r w:rsidRPr="0091788F">
        <w:t xml:space="preserve"> </w:t>
      </w:r>
      <w:r w:rsidRPr="0091788F">
        <w:rPr>
          <w:b/>
        </w:rPr>
        <w:t>147</w:t>
      </w:r>
      <w:r w:rsidRPr="0091788F">
        <w:t>, 12-16, doi:10.1016/j.actatropica.2015.03.020 (2015).</w:t>
      </w:r>
    </w:p>
    <w:p w14:paraId="48F7CFAC" w14:textId="77777777" w:rsidR="0091788F" w:rsidRPr="0091788F" w:rsidRDefault="0091788F" w:rsidP="0091788F">
      <w:pPr>
        <w:pStyle w:val="EndNoteBibliography"/>
        <w:spacing w:after="240"/>
      </w:pPr>
      <w:r w:rsidRPr="0091788F">
        <w:lastRenderedPageBreak/>
        <w:t>125</w:t>
      </w:r>
      <w:r w:rsidRPr="0091788F">
        <w:tab/>
        <w:t>Julia da Silva Pessoa Vieira, C.</w:t>
      </w:r>
      <w:r w:rsidRPr="0091788F">
        <w:rPr>
          <w:i/>
        </w:rPr>
        <w:t xml:space="preserve"> et al.</w:t>
      </w:r>
      <w:r w:rsidRPr="0091788F">
        <w:t xml:space="preserve"> The Emergence of Chikungunya ECSA Lineage in a Mayaro Endemic Region on the Southern Border of the Amazon Forest. </w:t>
      </w:r>
      <w:r w:rsidRPr="0091788F">
        <w:rPr>
          <w:i/>
        </w:rPr>
        <w:t>Trop Med Infect Dis</w:t>
      </w:r>
      <w:r w:rsidRPr="0091788F">
        <w:t xml:space="preserve"> </w:t>
      </w:r>
      <w:r w:rsidRPr="0091788F">
        <w:rPr>
          <w:b/>
        </w:rPr>
        <w:t>5</w:t>
      </w:r>
      <w:r w:rsidRPr="0091788F">
        <w:t>, doi:10.3390/tropicalmed5020105 (2020).</w:t>
      </w:r>
    </w:p>
    <w:p w14:paraId="65F20A0B" w14:textId="2E2E9C5A" w:rsidR="0091788F" w:rsidRPr="0091788F" w:rsidRDefault="0091788F" w:rsidP="0091788F">
      <w:pPr>
        <w:pStyle w:val="EndNoteBibliography"/>
        <w:spacing w:after="240"/>
      </w:pPr>
      <w:r w:rsidRPr="0091788F">
        <w:t>126</w:t>
      </w:r>
      <w:r w:rsidRPr="0091788F">
        <w:tab/>
        <w:t xml:space="preserve">World Health Organization. </w:t>
      </w:r>
      <w:r w:rsidRPr="0091788F">
        <w:rPr>
          <w:i/>
        </w:rPr>
        <w:t>Mayaro virus disease - French Guiana, France</w:t>
      </w:r>
      <w:r w:rsidRPr="0091788F">
        <w:t>, &lt;</w:t>
      </w:r>
      <w:hyperlink r:id="rId8" w:history="1">
        <w:r w:rsidRPr="0091788F">
          <w:rPr>
            <w:rStyle w:val="Hyperlink"/>
          </w:rPr>
          <w:t>https://www.who.int/csr/don/25-october-2020-mayaro-fever-french-guiana-france/en/</w:t>
        </w:r>
      </w:hyperlink>
      <w:r w:rsidRPr="0091788F">
        <w:t>&gt; (2020).</w:t>
      </w:r>
    </w:p>
    <w:p w14:paraId="36357448" w14:textId="77777777" w:rsidR="0091788F" w:rsidRPr="0091788F" w:rsidRDefault="0091788F" w:rsidP="0091788F">
      <w:pPr>
        <w:pStyle w:val="EndNoteBibliography"/>
        <w:spacing w:after="240"/>
      </w:pPr>
      <w:r w:rsidRPr="0091788F">
        <w:t>127</w:t>
      </w:r>
      <w:r w:rsidRPr="0091788F">
        <w:tab/>
        <w:t xml:space="preserve">Woodall, J. P. in </w:t>
      </w:r>
      <w:r w:rsidRPr="0091788F">
        <w:rPr>
          <w:i/>
        </w:rPr>
        <w:t>Atas do Simpósio Sobre a Biota Amazônica</w:t>
      </w:r>
      <w:r w:rsidRPr="0091788F">
        <w:t xml:space="preserve"> Vol. 6   31-63 (Para, Brazil, 1967).</w:t>
      </w:r>
    </w:p>
    <w:p w14:paraId="2E28E3EA" w14:textId="77777777" w:rsidR="0091788F" w:rsidRPr="0091788F" w:rsidRDefault="0091788F" w:rsidP="0091788F">
      <w:pPr>
        <w:pStyle w:val="EndNoteBibliography"/>
      </w:pPr>
      <w:r w:rsidRPr="0091788F">
        <w:t>128</w:t>
      </w:r>
      <w:r w:rsidRPr="0091788F">
        <w:tab/>
        <w:t xml:space="preserve">Zuchi, N., Heinen, L. B., Santos, M. A., Pereira, F. C. &amp; Slhessarenko, R. D. Molecular detection of Mayaro virus during a dengue outbreak in the state of Mato Grosso, Central-West Brazil. </w:t>
      </w:r>
      <w:r w:rsidRPr="0091788F">
        <w:rPr>
          <w:i/>
        </w:rPr>
        <w:t>Mem Inst Oswaldo Cruz</w:t>
      </w:r>
      <w:r w:rsidRPr="0091788F">
        <w:t xml:space="preserve"> </w:t>
      </w:r>
      <w:r w:rsidRPr="0091788F">
        <w:rPr>
          <w:b/>
        </w:rPr>
        <w:t>109</w:t>
      </w:r>
      <w:r w:rsidRPr="0091788F">
        <w:t>, 820-823, doi:10.1590/0074-0276140108 (2014).</w:t>
      </w:r>
    </w:p>
    <w:p w14:paraId="222613EA" w14:textId="067AC01E" w:rsidR="00400549" w:rsidRDefault="00400549">
      <w:r>
        <w:fldChar w:fldCharType="end"/>
      </w:r>
    </w:p>
    <w:sectPr w:rsidR="004005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rrfets06e5a0heafz7xd2z0t0adafsw2fvz&quot;&gt;My EndNote Library-Converted&lt;record-ids&gt;&lt;item&gt;28&lt;/item&gt;&lt;item&gt;36&lt;/item&gt;&lt;item&gt;66&lt;/item&gt;&lt;item&gt;84&lt;/item&gt;&lt;item&gt;96&lt;/item&gt;&lt;item&gt;101&lt;/item&gt;&lt;item&gt;104&lt;/item&gt;&lt;item&gt;121&lt;/item&gt;&lt;item&gt;132&lt;/item&gt;&lt;item&gt;141&lt;/item&gt;&lt;item&gt;144&lt;/item&gt;&lt;item&gt;145&lt;/item&gt;&lt;item&gt;149&lt;/item&gt;&lt;item&gt;154&lt;/item&gt;&lt;item&gt;158&lt;/item&gt;&lt;item&gt;159&lt;/item&gt;&lt;item&gt;168&lt;/item&gt;&lt;item&gt;170&lt;/item&gt;&lt;item&gt;171&lt;/item&gt;&lt;item&gt;178&lt;/item&gt;&lt;item&gt;184&lt;/item&gt;&lt;item&gt;202&lt;/item&gt;&lt;item&gt;204&lt;/item&gt;&lt;item&gt;222&lt;/item&gt;&lt;item&gt;232&lt;/item&gt;&lt;item&gt;239&lt;/item&gt;&lt;item&gt;249&lt;/item&gt;&lt;item&gt;256&lt;/item&gt;&lt;item&gt;257&lt;/item&gt;&lt;item&gt;258&lt;/item&gt;&lt;item&gt;259&lt;/item&gt;&lt;item&gt;321&lt;/item&gt;&lt;item&gt;347&lt;/item&gt;&lt;item&gt;374&lt;/item&gt;&lt;item&gt;375&lt;/item&gt;&lt;item&gt;541&lt;/item&gt;&lt;item&gt;543&lt;/item&gt;&lt;item&gt;547&lt;/item&gt;&lt;item&gt;548&lt;/item&gt;&lt;item&gt;549&lt;/item&gt;&lt;item&gt;554&lt;/item&gt;&lt;item&gt;601&lt;/item&gt;&lt;item&gt;628&lt;/item&gt;&lt;item&gt;629&lt;/item&gt;&lt;item&gt;728&lt;/item&gt;&lt;item&gt;794&lt;/item&gt;&lt;item&gt;826&lt;/item&gt;&lt;item&gt;830&lt;/item&gt;&lt;item&gt;833&lt;/item&gt;&lt;item&gt;842&lt;/item&gt;&lt;item&gt;1731&lt;/item&gt;&lt;item&gt;1849&lt;/item&gt;&lt;item&gt;1964&lt;/item&gt;&lt;item&gt;1988&lt;/item&gt;&lt;item&gt;2006&lt;/item&gt;&lt;item&gt;2553&lt;/item&gt;&lt;item&gt;2941&lt;/item&gt;&lt;item&gt;3668&lt;/item&gt;&lt;item&gt;3712&lt;/item&gt;&lt;item&gt;3719&lt;/item&gt;&lt;item&gt;3726&lt;/item&gt;&lt;item&gt;3727&lt;/item&gt;&lt;item&gt;3728&lt;/item&gt;&lt;item&gt;3729&lt;/item&gt;&lt;item&gt;4335&lt;/item&gt;&lt;item&gt;4337&lt;/item&gt;&lt;item&gt;5007&lt;/item&gt;&lt;item&gt;5096&lt;/item&gt;&lt;item&gt;5950&lt;/item&gt;&lt;item&gt;5953&lt;/item&gt;&lt;item&gt;5954&lt;/item&gt;&lt;item&gt;5955&lt;/item&gt;&lt;item&gt;5956&lt;/item&gt;&lt;item&gt;5957&lt;/item&gt;&lt;item&gt;5960&lt;/item&gt;&lt;item&gt;5961&lt;/item&gt;&lt;item&gt;10074&lt;/item&gt;&lt;item&gt;10090&lt;/item&gt;&lt;item&gt;10170&lt;/item&gt;&lt;item&gt;10175&lt;/item&gt;&lt;item&gt;10182&lt;/item&gt;&lt;item&gt;10191&lt;/item&gt;&lt;item&gt;10462&lt;/item&gt;&lt;item&gt;10829&lt;/item&gt;&lt;item&gt;11518&lt;/item&gt;&lt;item&gt;12382&lt;/item&gt;&lt;item&gt;12706&lt;/item&gt;&lt;item&gt;12713&lt;/item&gt;&lt;item&gt;12806&lt;/item&gt;&lt;item&gt;12835&lt;/item&gt;&lt;item&gt;12878&lt;/item&gt;&lt;item&gt;12961&lt;/item&gt;&lt;item&gt;12969&lt;/item&gt;&lt;item&gt;13026&lt;/item&gt;&lt;item&gt;13126&lt;/item&gt;&lt;item&gt;13941&lt;/item&gt;&lt;item&gt;13972&lt;/item&gt;&lt;item&gt;13977&lt;/item&gt;&lt;item&gt;13997&lt;/item&gt;&lt;item&gt;13999&lt;/item&gt;&lt;item&gt;14002&lt;/item&gt;&lt;item&gt;14003&lt;/item&gt;&lt;item&gt;14226&lt;/item&gt;&lt;item&gt;14227&lt;/item&gt;&lt;item&gt;14228&lt;/item&gt;&lt;item&gt;14229&lt;/item&gt;&lt;item&gt;14230&lt;/item&gt;&lt;item&gt;14231&lt;/item&gt;&lt;item&gt;14232&lt;/item&gt;&lt;item&gt;14233&lt;/item&gt;&lt;item&gt;14235&lt;/item&gt;&lt;item&gt;14236&lt;/item&gt;&lt;item&gt;14237&lt;/item&gt;&lt;item&gt;14245&lt;/item&gt;&lt;item&gt;14246&lt;/item&gt;&lt;item&gt;14248&lt;/item&gt;&lt;item&gt;14249&lt;/item&gt;&lt;item&gt;14250&lt;/item&gt;&lt;item&gt;14251&lt;/item&gt;&lt;item&gt;14253&lt;/item&gt;&lt;item&gt;14254&lt;/item&gt;&lt;item&gt;14255&lt;/item&gt;&lt;item&gt;14256&lt;/item&gt;&lt;item&gt;14257&lt;/item&gt;&lt;item&gt;14258&lt;/item&gt;&lt;item&gt;14259&lt;/item&gt;&lt;item&gt;14260&lt;/item&gt;&lt;item&gt;14261&lt;/item&gt;&lt;/record-ids&gt;&lt;/item&gt;&lt;/Libraries&gt;"/>
  </w:docVars>
  <w:rsids>
    <w:rsidRoot w:val="00454713"/>
    <w:rsid w:val="0001568E"/>
    <w:rsid w:val="00061850"/>
    <w:rsid w:val="000716EA"/>
    <w:rsid w:val="000830ED"/>
    <w:rsid w:val="000B5665"/>
    <w:rsid w:val="000F4D8D"/>
    <w:rsid w:val="00157C5F"/>
    <w:rsid w:val="002000E6"/>
    <w:rsid w:val="002144C4"/>
    <w:rsid w:val="0029099E"/>
    <w:rsid w:val="002F1CC9"/>
    <w:rsid w:val="00311EE1"/>
    <w:rsid w:val="003A1BE0"/>
    <w:rsid w:val="003D0986"/>
    <w:rsid w:val="003E1600"/>
    <w:rsid w:val="00400549"/>
    <w:rsid w:val="004030DE"/>
    <w:rsid w:val="00425675"/>
    <w:rsid w:val="00432EDA"/>
    <w:rsid w:val="00454713"/>
    <w:rsid w:val="0047428C"/>
    <w:rsid w:val="004A1672"/>
    <w:rsid w:val="004F4E67"/>
    <w:rsid w:val="00511AFB"/>
    <w:rsid w:val="005A66E9"/>
    <w:rsid w:val="005B41D7"/>
    <w:rsid w:val="005B6987"/>
    <w:rsid w:val="005B75F7"/>
    <w:rsid w:val="005E02B7"/>
    <w:rsid w:val="0061626E"/>
    <w:rsid w:val="00622378"/>
    <w:rsid w:val="00624063"/>
    <w:rsid w:val="0063595E"/>
    <w:rsid w:val="00655EBA"/>
    <w:rsid w:val="006600B5"/>
    <w:rsid w:val="0068496C"/>
    <w:rsid w:val="00722FAE"/>
    <w:rsid w:val="00724643"/>
    <w:rsid w:val="00766FA1"/>
    <w:rsid w:val="00793028"/>
    <w:rsid w:val="007B13D1"/>
    <w:rsid w:val="007B30EA"/>
    <w:rsid w:val="0084374A"/>
    <w:rsid w:val="008A0282"/>
    <w:rsid w:val="008B3B9F"/>
    <w:rsid w:val="008C57B6"/>
    <w:rsid w:val="008F09D5"/>
    <w:rsid w:val="0091788F"/>
    <w:rsid w:val="00922542"/>
    <w:rsid w:val="00980B02"/>
    <w:rsid w:val="00984ED0"/>
    <w:rsid w:val="009D1FED"/>
    <w:rsid w:val="009F72E1"/>
    <w:rsid w:val="00A07C83"/>
    <w:rsid w:val="00A415D4"/>
    <w:rsid w:val="00A70337"/>
    <w:rsid w:val="00A92CC2"/>
    <w:rsid w:val="00AD7A98"/>
    <w:rsid w:val="00B26F17"/>
    <w:rsid w:val="00B83ED2"/>
    <w:rsid w:val="00B93E03"/>
    <w:rsid w:val="00BB660B"/>
    <w:rsid w:val="00BD15C1"/>
    <w:rsid w:val="00BF20BE"/>
    <w:rsid w:val="00C05AD2"/>
    <w:rsid w:val="00C05BA0"/>
    <w:rsid w:val="00C21434"/>
    <w:rsid w:val="00CA0942"/>
    <w:rsid w:val="00CF0261"/>
    <w:rsid w:val="00D01032"/>
    <w:rsid w:val="00D37D30"/>
    <w:rsid w:val="00D43DEF"/>
    <w:rsid w:val="00D56032"/>
    <w:rsid w:val="00D85DE8"/>
    <w:rsid w:val="00DD076F"/>
    <w:rsid w:val="00DD5086"/>
    <w:rsid w:val="00DE3D29"/>
    <w:rsid w:val="00E05A21"/>
    <w:rsid w:val="00E31C0A"/>
    <w:rsid w:val="00E357D7"/>
    <w:rsid w:val="00E84EC2"/>
    <w:rsid w:val="00F2038C"/>
    <w:rsid w:val="00F33865"/>
    <w:rsid w:val="00F51D23"/>
    <w:rsid w:val="00FE35F5"/>
    <w:rsid w:val="00FE38EB"/>
    <w:rsid w:val="00FF0AEC"/>
    <w:rsid w:val="00FF3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6E1A6"/>
  <w15:chartTrackingRefBased/>
  <w15:docId w15:val="{31776BF3-9F1F-4A4E-AD2F-59CE04D8C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4713"/>
    <w:rPr>
      <w:color w:val="0563C1"/>
      <w:u w:val="single"/>
    </w:rPr>
  </w:style>
  <w:style w:type="character" w:styleId="FollowedHyperlink">
    <w:name w:val="FollowedHyperlink"/>
    <w:basedOn w:val="DefaultParagraphFont"/>
    <w:uiPriority w:val="99"/>
    <w:semiHidden/>
    <w:unhideWhenUsed/>
    <w:rsid w:val="00454713"/>
    <w:rPr>
      <w:color w:val="954F72"/>
      <w:u w:val="single"/>
    </w:rPr>
  </w:style>
  <w:style w:type="paragraph" w:customStyle="1" w:styleId="msonormal0">
    <w:name w:val="msonormal"/>
    <w:basedOn w:val="Normal"/>
    <w:rsid w:val="004547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454713"/>
    <w:pPr>
      <w:pBdr>
        <w:top w:val="single" w:sz="8" w:space="0" w:color="auto"/>
        <w:left w:val="single" w:sz="8"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66">
    <w:name w:val="xl66"/>
    <w:basedOn w:val="Normal"/>
    <w:rsid w:val="00454713"/>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454713"/>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454713"/>
    <w:pP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69">
    <w:name w:val="xl69"/>
    <w:basedOn w:val="Normal"/>
    <w:rsid w:val="004547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0">
    <w:name w:val="xl70"/>
    <w:basedOn w:val="Normal"/>
    <w:rsid w:val="00454713"/>
    <w:pPr>
      <w:shd w:val="clear" w:color="000000" w:fill="E2EFDA"/>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1">
    <w:name w:val="xl71"/>
    <w:basedOn w:val="Normal"/>
    <w:rsid w:val="00454713"/>
    <w:pPr>
      <w:shd w:val="clear" w:color="000000" w:fill="FFF2CC"/>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2">
    <w:name w:val="xl72"/>
    <w:basedOn w:val="Normal"/>
    <w:rsid w:val="00454713"/>
    <w:pPr>
      <w:shd w:val="clear" w:color="000000" w:fill="DDEBF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3">
    <w:name w:val="xl73"/>
    <w:basedOn w:val="Normal"/>
    <w:rsid w:val="00454713"/>
    <w:pPr>
      <w:shd w:val="clear" w:color="000000" w:fill="EDEDED"/>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4">
    <w:name w:val="xl74"/>
    <w:basedOn w:val="Normal"/>
    <w:rsid w:val="00454713"/>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5">
    <w:name w:val="xl75"/>
    <w:basedOn w:val="Normal"/>
    <w:rsid w:val="00454713"/>
    <w:pPr>
      <w:pBdr>
        <w:top w:val="single" w:sz="4" w:space="0" w:color="auto"/>
        <w:left w:val="single" w:sz="4" w:space="0" w:color="auto"/>
        <w:bottom w:val="single" w:sz="4" w:space="0" w:color="auto"/>
        <w:right w:val="single" w:sz="4" w:space="0" w:color="auto"/>
      </w:pBdr>
      <w:shd w:val="clear" w:color="000000" w:fill="FFF2CC"/>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6">
    <w:name w:val="xl76"/>
    <w:basedOn w:val="Normal"/>
    <w:rsid w:val="00454713"/>
    <w:pPr>
      <w:pBdr>
        <w:top w:val="single" w:sz="4" w:space="0" w:color="auto"/>
        <w:left w:val="single" w:sz="4" w:space="0" w:color="auto"/>
        <w:bottom w:val="single" w:sz="4" w:space="0" w:color="auto"/>
        <w:right w:val="single" w:sz="4" w:space="0" w:color="auto"/>
      </w:pBdr>
      <w:shd w:val="clear" w:color="000000" w:fill="DDEBF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7">
    <w:name w:val="xl77"/>
    <w:basedOn w:val="Normal"/>
    <w:rsid w:val="00454713"/>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8">
    <w:name w:val="xl78"/>
    <w:basedOn w:val="Normal"/>
    <w:rsid w:val="0045471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79">
    <w:name w:val="xl79"/>
    <w:basedOn w:val="Normal"/>
    <w:rsid w:val="00454713"/>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rsid w:val="00454713"/>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1">
    <w:name w:val="xl81"/>
    <w:basedOn w:val="Normal"/>
    <w:rsid w:val="00454713"/>
    <w:pPr>
      <w:pBdr>
        <w:top w:val="single" w:sz="4" w:space="0" w:color="auto"/>
        <w:left w:val="single" w:sz="4" w:space="0" w:color="auto"/>
        <w:bottom w:val="single" w:sz="4" w:space="0" w:color="auto"/>
        <w:right w:val="single" w:sz="8" w:space="0" w:color="auto"/>
      </w:pBdr>
      <w:shd w:val="clear" w:color="000000" w:fill="EDEDED"/>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2">
    <w:name w:val="xl82"/>
    <w:basedOn w:val="Normal"/>
    <w:rsid w:val="00454713"/>
    <w:pPr>
      <w:pBdr>
        <w:top w:val="single" w:sz="4" w:space="0" w:color="auto"/>
        <w:left w:val="single" w:sz="4" w:space="0" w:color="auto"/>
        <w:bottom w:val="single" w:sz="4" w:space="0" w:color="auto"/>
        <w:right w:val="single" w:sz="8" w:space="0" w:color="auto"/>
      </w:pBdr>
      <w:shd w:val="clear" w:color="000000" w:fill="D9D9D9"/>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3">
    <w:name w:val="xl83"/>
    <w:basedOn w:val="Normal"/>
    <w:rsid w:val="00454713"/>
    <w:pPr>
      <w:pBdr>
        <w:top w:val="single" w:sz="4" w:space="0" w:color="auto"/>
        <w:left w:val="single" w:sz="4" w:space="0" w:color="auto"/>
        <w:bottom w:val="single" w:sz="8" w:space="0" w:color="auto"/>
        <w:right w:val="single" w:sz="4" w:space="0" w:color="auto"/>
      </w:pBdr>
      <w:shd w:val="clear" w:color="000000" w:fill="E2EFDA"/>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4">
    <w:name w:val="xl84"/>
    <w:basedOn w:val="Normal"/>
    <w:rsid w:val="00454713"/>
    <w:pPr>
      <w:pBdr>
        <w:top w:val="single" w:sz="4" w:space="0" w:color="auto"/>
        <w:left w:val="single" w:sz="4" w:space="0" w:color="auto"/>
        <w:bottom w:val="single" w:sz="8" w:space="0" w:color="auto"/>
        <w:right w:val="single" w:sz="4" w:space="0" w:color="auto"/>
      </w:pBdr>
      <w:shd w:val="clear" w:color="000000" w:fill="FFF2CC"/>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5">
    <w:name w:val="xl85"/>
    <w:basedOn w:val="Normal"/>
    <w:rsid w:val="00454713"/>
    <w:pPr>
      <w:pBdr>
        <w:top w:val="single" w:sz="4" w:space="0" w:color="auto"/>
        <w:left w:val="single" w:sz="4" w:space="0" w:color="auto"/>
        <w:bottom w:val="single" w:sz="8" w:space="0" w:color="auto"/>
        <w:right w:val="single" w:sz="4" w:space="0" w:color="auto"/>
      </w:pBdr>
      <w:shd w:val="clear" w:color="000000" w:fill="DDEBF7"/>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6">
    <w:name w:val="xl86"/>
    <w:basedOn w:val="Normal"/>
    <w:rsid w:val="00454713"/>
    <w:pPr>
      <w:pBdr>
        <w:top w:val="single" w:sz="4" w:space="0" w:color="auto"/>
        <w:left w:val="single" w:sz="4" w:space="0" w:color="auto"/>
        <w:bottom w:val="single" w:sz="8" w:space="0" w:color="auto"/>
        <w:right w:val="single" w:sz="8" w:space="0" w:color="auto"/>
      </w:pBdr>
      <w:shd w:val="clear" w:color="000000" w:fill="EDEDED"/>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EndNoteBibliographyTitle">
    <w:name w:val="EndNote Bibliography Title"/>
    <w:basedOn w:val="Normal"/>
    <w:link w:val="EndNoteBibliographyTitleChar"/>
    <w:rsid w:val="0040054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0549"/>
    <w:rPr>
      <w:rFonts w:ascii="Calibri" w:hAnsi="Calibri" w:cs="Calibri"/>
      <w:noProof/>
    </w:rPr>
  </w:style>
  <w:style w:type="paragraph" w:customStyle="1" w:styleId="EndNoteBibliography">
    <w:name w:val="EndNote Bibliography"/>
    <w:basedOn w:val="Normal"/>
    <w:link w:val="EndNoteBibliographyChar"/>
    <w:rsid w:val="0040054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0549"/>
    <w:rPr>
      <w:rFonts w:ascii="Calibri" w:hAnsi="Calibri" w:cs="Calibri"/>
      <w:noProof/>
    </w:rPr>
  </w:style>
  <w:style w:type="character" w:styleId="UnresolvedMention">
    <w:name w:val="Unresolved Mention"/>
    <w:basedOn w:val="DefaultParagraphFont"/>
    <w:uiPriority w:val="99"/>
    <w:semiHidden/>
    <w:unhideWhenUsed/>
    <w:rsid w:val="003A1BE0"/>
    <w:rPr>
      <w:color w:val="605E5C"/>
      <w:shd w:val="clear" w:color="auto" w:fill="E1DFDD"/>
    </w:rPr>
  </w:style>
  <w:style w:type="paragraph" w:styleId="ListParagraph">
    <w:name w:val="List Paragraph"/>
    <w:basedOn w:val="Normal"/>
    <w:uiPriority w:val="34"/>
    <w:qFormat/>
    <w:rsid w:val="00922542"/>
    <w:pPr>
      <w:ind w:left="720"/>
      <w:contextualSpacing/>
    </w:pPr>
  </w:style>
  <w:style w:type="character" w:styleId="CommentReference">
    <w:name w:val="annotation reference"/>
    <w:basedOn w:val="DefaultParagraphFont"/>
    <w:uiPriority w:val="99"/>
    <w:semiHidden/>
    <w:unhideWhenUsed/>
    <w:rsid w:val="0047428C"/>
    <w:rPr>
      <w:sz w:val="16"/>
      <w:szCs w:val="16"/>
    </w:rPr>
  </w:style>
  <w:style w:type="paragraph" w:styleId="CommentText">
    <w:name w:val="annotation text"/>
    <w:basedOn w:val="Normal"/>
    <w:link w:val="CommentTextChar"/>
    <w:uiPriority w:val="99"/>
    <w:unhideWhenUsed/>
    <w:rsid w:val="0047428C"/>
    <w:pPr>
      <w:spacing w:line="240" w:lineRule="auto"/>
    </w:pPr>
    <w:rPr>
      <w:sz w:val="20"/>
      <w:szCs w:val="20"/>
    </w:rPr>
  </w:style>
  <w:style w:type="character" w:customStyle="1" w:styleId="CommentTextChar">
    <w:name w:val="Comment Text Char"/>
    <w:basedOn w:val="DefaultParagraphFont"/>
    <w:link w:val="CommentText"/>
    <w:uiPriority w:val="99"/>
    <w:rsid w:val="0047428C"/>
    <w:rPr>
      <w:sz w:val="20"/>
      <w:szCs w:val="20"/>
    </w:rPr>
  </w:style>
  <w:style w:type="paragraph" w:styleId="CommentSubject">
    <w:name w:val="annotation subject"/>
    <w:basedOn w:val="CommentText"/>
    <w:next w:val="CommentText"/>
    <w:link w:val="CommentSubjectChar"/>
    <w:uiPriority w:val="99"/>
    <w:semiHidden/>
    <w:unhideWhenUsed/>
    <w:rsid w:val="0047428C"/>
    <w:rPr>
      <w:b/>
      <w:bCs/>
    </w:rPr>
  </w:style>
  <w:style w:type="character" w:customStyle="1" w:styleId="CommentSubjectChar">
    <w:name w:val="Comment Subject Char"/>
    <w:basedOn w:val="CommentTextChar"/>
    <w:link w:val="CommentSubject"/>
    <w:uiPriority w:val="99"/>
    <w:semiHidden/>
    <w:rsid w:val="0047428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026357">
      <w:bodyDiv w:val="1"/>
      <w:marLeft w:val="0"/>
      <w:marRight w:val="0"/>
      <w:marTop w:val="0"/>
      <w:marBottom w:val="0"/>
      <w:divBdr>
        <w:top w:val="none" w:sz="0" w:space="0" w:color="auto"/>
        <w:left w:val="none" w:sz="0" w:space="0" w:color="auto"/>
        <w:bottom w:val="none" w:sz="0" w:space="0" w:color="auto"/>
        <w:right w:val="none" w:sz="0" w:space="0" w:color="auto"/>
      </w:divBdr>
    </w:div>
    <w:div w:id="1816333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ho.int/csr/don/25-october-2020-mayaro-fever-french-guiana-france/en/" TargetMode="External"/><Relationship Id="rId3" Type="http://schemas.openxmlformats.org/officeDocument/2006/relationships/webSettings" Target="webSettings.xml"/><Relationship Id="rId7" Type="http://schemas.openxmlformats.org/officeDocument/2006/relationships/hyperlink" Target="http://dx.doi.org/10.18561/2179-5746/biotaamazonia.v2n2p8-1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repositorio.bc.ufg.br/tede/handle/tede/9468" TargetMode="External"/><Relationship Id="rId5" Type="http://schemas.openxmlformats.org/officeDocument/2006/relationships/hyperlink" Target="https://agencia.fapesp.br/mechanism-that-triggers-the-inflammatory-process-during-infection-by-mayaro-virus-is-discovered/32066/" TargetMode="External"/><Relationship Id="rId10" Type="http://schemas.openxmlformats.org/officeDocument/2006/relationships/theme" Target="theme/theme1.xml"/><Relationship Id="rId4" Type="http://schemas.openxmlformats.org/officeDocument/2006/relationships/hyperlink" Target="http://noticias.terra.com/noticias/articulo/html/act834981.htm"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68</TotalTime>
  <Pages>1</Pages>
  <Words>21280</Words>
  <Characters>121296</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celone</dc:creator>
  <cp:keywords/>
  <dc:description/>
  <cp:lastModifiedBy>mike celone</cp:lastModifiedBy>
  <cp:revision>22</cp:revision>
  <dcterms:created xsi:type="dcterms:W3CDTF">2022-09-27T05:07:00Z</dcterms:created>
  <dcterms:modified xsi:type="dcterms:W3CDTF">2022-10-29T04:44:00Z</dcterms:modified>
</cp:coreProperties>
</file>